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D14C46" w14:textId="0013ACBD" w:rsidR="00CC5F0D" w:rsidRPr="00A204B8" w:rsidRDefault="00CC5F0D" w:rsidP="00A204B8">
      <w:pPr>
        <w:pStyle w:val="Sansinterligne"/>
        <w:spacing w:line="480" w:lineRule="auto"/>
        <w:rPr>
          <w:rStyle w:val="lev"/>
          <w:lang w:val="en-GB"/>
        </w:rPr>
      </w:pPr>
      <w:r w:rsidRPr="00A204B8">
        <w:rPr>
          <w:rStyle w:val="lev"/>
          <w:lang w:val="en-GB"/>
        </w:rPr>
        <w:t xml:space="preserve">Type of </w:t>
      </w:r>
      <w:proofErr w:type="gramStart"/>
      <w:r w:rsidRPr="00A204B8">
        <w:rPr>
          <w:rStyle w:val="lev"/>
          <w:lang w:val="en-GB"/>
        </w:rPr>
        <w:t>article :</w:t>
      </w:r>
      <w:proofErr w:type="gramEnd"/>
      <w:r w:rsidRPr="00A204B8">
        <w:rPr>
          <w:rStyle w:val="lev"/>
          <w:lang w:val="en-GB"/>
        </w:rPr>
        <w:t xml:space="preserve"> </w:t>
      </w:r>
      <w:r w:rsidR="006A6226">
        <w:rPr>
          <w:rStyle w:val="lev"/>
          <w:b w:val="0"/>
          <w:lang w:val="en-GB"/>
        </w:rPr>
        <w:t>technical report</w:t>
      </w:r>
    </w:p>
    <w:p w14:paraId="3B662AFB" w14:textId="77777777" w:rsidR="00FE7CB7" w:rsidRPr="00A204B8" w:rsidRDefault="00FE7CB7" w:rsidP="00A204B8">
      <w:pPr>
        <w:pStyle w:val="Sansinterligne"/>
        <w:spacing w:line="480" w:lineRule="auto"/>
        <w:rPr>
          <w:rStyle w:val="lev"/>
          <w:lang w:val="en-GB"/>
        </w:rPr>
      </w:pPr>
    </w:p>
    <w:p w14:paraId="2FEBDE91" w14:textId="74FD0B15" w:rsidR="00CC5F0D" w:rsidRPr="00A204B8" w:rsidRDefault="00CC5F0D" w:rsidP="00A204B8">
      <w:pPr>
        <w:pStyle w:val="Sansinterligne"/>
        <w:spacing w:line="480" w:lineRule="auto"/>
        <w:rPr>
          <w:rStyle w:val="lev"/>
          <w:lang w:val="en-GB"/>
        </w:rPr>
      </w:pPr>
      <w:proofErr w:type="gramStart"/>
      <w:r w:rsidRPr="00A204B8">
        <w:rPr>
          <w:rStyle w:val="lev"/>
          <w:lang w:val="en-GB"/>
        </w:rPr>
        <w:t>Title :</w:t>
      </w:r>
      <w:proofErr w:type="gramEnd"/>
    </w:p>
    <w:p w14:paraId="20C6E6F2" w14:textId="7CFB6CD7" w:rsidR="00E0061B" w:rsidRPr="00B95DF0" w:rsidRDefault="0021767A" w:rsidP="00A204B8">
      <w:pPr>
        <w:pStyle w:val="Sansinterligne"/>
        <w:spacing w:line="480" w:lineRule="auto"/>
        <w:rPr>
          <w:lang w:val="en-GB"/>
        </w:rPr>
      </w:pPr>
      <w:ins w:id="0" w:author="Marie Nevoux" w:date="2019-03-29T16:33:00Z">
        <w:r>
          <w:rPr>
            <w:rStyle w:val="lev"/>
            <w:b w:val="0"/>
            <w:lang w:val="en-GB"/>
          </w:rPr>
          <w:t xml:space="preserve">Field </w:t>
        </w:r>
      </w:ins>
      <w:del w:id="1" w:author="Marie Nevoux" w:date="2019-03-29T16:33:00Z">
        <w:r w:rsidR="00E0061B" w:rsidRPr="00A204B8" w:rsidDel="0021767A">
          <w:rPr>
            <w:rStyle w:val="lev"/>
            <w:b w:val="0"/>
            <w:lang w:val="en-GB"/>
          </w:rPr>
          <w:delText xml:space="preserve">Assessing </w:delText>
        </w:r>
      </w:del>
      <w:ins w:id="2" w:author="Marie Nevoux" w:date="2019-03-29T16:33:00Z">
        <w:r>
          <w:rPr>
            <w:rStyle w:val="lev"/>
            <w:b w:val="0"/>
            <w:lang w:val="en-GB"/>
          </w:rPr>
          <w:t xml:space="preserve">assessment of </w:t>
        </w:r>
      </w:ins>
      <w:r w:rsidR="00E0061B" w:rsidRPr="00A204B8">
        <w:rPr>
          <w:rStyle w:val="lev"/>
          <w:b w:val="0"/>
          <w:lang w:val="en-GB"/>
        </w:rPr>
        <w:t>precocious maturation in salmon</w:t>
      </w:r>
      <w:r w:rsidR="00E0061B" w:rsidRPr="00A204B8">
        <w:rPr>
          <w:b/>
          <w:lang w:val="en-GB"/>
        </w:rPr>
        <w:t xml:space="preserve"> </w:t>
      </w:r>
      <w:proofErr w:type="spellStart"/>
      <w:ins w:id="3" w:author="Marie Nevoux" w:date="2019-03-29T16:33:00Z">
        <w:r w:rsidRPr="0021767A">
          <w:rPr>
            <w:lang w:val="en-GB"/>
            <w:rPrChange w:id="4" w:author="Marie Nevoux" w:date="2019-03-29T16:34:00Z">
              <w:rPr>
                <w:b/>
                <w:lang w:val="en-GB"/>
              </w:rPr>
            </w:rPrChange>
          </w:rPr>
          <w:t>parr</w:t>
        </w:r>
        <w:proofErr w:type="spellEnd"/>
        <w:r>
          <w:rPr>
            <w:b/>
            <w:lang w:val="en-GB"/>
          </w:rPr>
          <w:t xml:space="preserve"> </w:t>
        </w:r>
      </w:ins>
      <w:r w:rsidR="00E0061B" w:rsidRPr="00B95DF0">
        <w:rPr>
          <w:lang w:val="en-GB"/>
        </w:rPr>
        <w:t>using ultrasound imaging</w:t>
      </w:r>
    </w:p>
    <w:p w14:paraId="2E82989D" w14:textId="77777777" w:rsidR="00A204B8" w:rsidRPr="00A204B8" w:rsidRDefault="00A204B8" w:rsidP="00A204B8">
      <w:pPr>
        <w:pStyle w:val="Sansinterligne"/>
        <w:spacing w:line="480" w:lineRule="auto"/>
        <w:rPr>
          <w:lang w:val="en-GB"/>
        </w:rPr>
      </w:pPr>
    </w:p>
    <w:p w14:paraId="25BED14D" w14:textId="187AD8E9" w:rsidR="00C72DFC" w:rsidRPr="00A204B8" w:rsidRDefault="004B4448" w:rsidP="00A204B8">
      <w:pPr>
        <w:pStyle w:val="Sansinterligne"/>
        <w:spacing w:line="480" w:lineRule="auto"/>
        <w:rPr>
          <w:b/>
        </w:rPr>
      </w:pPr>
      <w:proofErr w:type="spellStart"/>
      <w:r w:rsidRPr="00A204B8">
        <w:rPr>
          <w:b/>
        </w:rPr>
        <w:t>Authors</w:t>
      </w:r>
      <w:proofErr w:type="spellEnd"/>
      <w:r w:rsidR="00CC5F0D" w:rsidRPr="00A204B8">
        <w:rPr>
          <w:b/>
        </w:rPr>
        <w:t>:</w:t>
      </w:r>
    </w:p>
    <w:p w14:paraId="462BBE18" w14:textId="61F089F6" w:rsidR="0023170C" w:rsidRPr="00A204B8" w:rsidRDefault="00C72DFC" w:rsidP="00A204B8">
      <w:pPr>
        <w:pStyle w:val="Sansinterligne"/>
        <w:spacing w:line="480" w:lineRule="auto"/>
        <w:rPr>
          <w:vertAlign w:val="superscript"/>
        </w:rPr>
      </w:pPr>
      <w:r w:rsidRPr="00A204B8">
        <w:t>Marie Nevoux</w:t>
      </w:r>
      <w:r w:rsidR="00B271BA" w:rsidRPr="00A204B8">
        <w:rPr>
          <w:vertAlign w:val="superscript"/>
        </w:rPr>
        <w:t>1,2</w:t>
      </w:r>
      <w:r w:rsidRPr="00A204B8">
        <w:t>, Frédéric Marchand</w:t>
      </w:r>
      <w:r w:rsidR="0074125B">
        <w:rPr>
          <w:vertAlign w:val="superscript"/>
        </w:rPr>
        <w:t>2</w:t>
      </w:r>
      <w:r w:rsidR="004B4448" w:rsidRPr="00A204B8">
        <w:rPr>
          <w:vertAlign w:val="superscript"/>
        </w:rPr>
        <w:t>,</w:t>
      </w:r>
      <w:r w:rsidR="0074125B">
        <w:rPr>
          <w:vertAlign w:val="superscript"/>
        </w:rPr>
        <w:t>3</w:t>
      </w:r>
      <w:r w:rsidR="00CC5F0D" w:rsidRPr="00A204B8">
        <w:t>, Jean-Pierre Destouches</w:t>
      </w:r>
      <w:r w:rsidR="0074125B">
        <w:rPr>
          <w:vertAlign w:val="superscript"/>
        </w:rPr>
        <w:t>2,3</w:t>
      </w:r>
      <w:r w:rsidR="00CC5F0D" w:rsidRPr="00A204B8">
        <w:t>, Guillaume Forget</w:t>
      </w:r>
      <w:r w:rsidR="00B271BA" w:rsidRPr="00A204B8">
        <w:rPr>
          <w:vertAlign w:val="superscript"/>
        </w:rPr>
        <w:t>1</w:t>
      </w:r>
      <w:r w:rsidR="0074125B">
        <w:rPr>
          <w:vertAlign w:val="superscript"/>
        </w:rPr>
        <w:t>,2</w:t>
      </w:r>
      <w:r w:rsidR="00CC5F0D" w:rsidRPr="00A204B8">
        <w:t>, Dominique Huteau</w:t>
      </w:r>
      <w:r w:rsidR="00B271BA" w:rsidRPr="00A204B8">
        <w:rPr>
          <w:vertAlign w:val="superscript"/>
        </w:rPr>
        <w:t>1</w:t>
      </w:r>
      <w:r w:rsidR="0074125B">
        <w:rPr>
          <w:vertAlign w:val="superscript"/>
        </w:rPr>
        <w:t>,2</w:t>
      </w:r>
      <w:r w:rsidR="00CC5F0D" w:rsidRPr="00A204B8">
        <w:t>, Julien Tremblay</w:t>
      </w:r>
      <w:r w:rsidR="0074125B">
        <w:rPr>
          <w:vertAlign w:val="superscript"/>
        </w:rPr>
        <w:t>2,3</w:t>
      </w:r>
    </w:p>
    <w:p w14:paraId="57C8AF7F" w14:textId="77777777" w:rsidR="004B4448" w:rsidRPr="00A204B8" w:rsidRDefault="004B4448" w:rsidP="00A204B8">
      <w:pPr>
        <w:pStyle w:val="Sansinterligne"/>
        <w:spacing w:line="480" w:lineRule="auto"/>
      </w:pPr>
    </w:p>
    <w:p w14:paraId="17287E1B" w14:textId="7B25D9E9" w:rsidR="0023170C" w:rsidRPr="00950DDF" w:rsidRDefault="00CC5F0D" w:rsidP="00A204B8">
      <w:pPr>
        <w:pStyle w:val="Sansinterligne"/>
        <w:spacing w:line="480" w:lineRule="auto"/>
        <w:rPr>
          <w:b/>
        </w:rPr>
      </w:pPr>
      <w:r w:rsidRPr="00950DDF">
        <w:rPr>
          <w:b/>
        </w:rPr>
        <w:t>Affiliations:</w:t>
      </w:r>
    </w:p>
    <w:p w14:paraId="62D4F3D5" w14:textId="43256846" w:rsidR="00B271BA" w:rsidRPr="00950DDF" w:rsidRDefault="00B271BA" w:rsidP="00A204B8">
      <w:pPr>
        <w:pStyle w:val="Sansinterligne"/>
        <w:spacing w:line="480" w:lineRule="auto"/>
        <w:rPr>
          <w:rFonts w:cstheme="minorHAnsi"/>
        </w:rPr>
      </w:pPr>
      <w:r w:rsidRPr="00950DDF">
        <w:rPr>
          <w:rFonts w:cstheme="minorHAnsi"/>
          <w:vertAlign w:val="superscript"/>
        </w:rPr>
        <w:t>1</w:t>
      </w:r>
      <w:r w:rsidRPr="00950DDF">
        <w:rPr>
          <w:rFonts w:cstheme="minorHAnsi"/>
        </w:rPr>
        <w:t xml:space="preserve"> </w:t>
      </w:r>
      <w:r w:rsidR="0074125B" w:rsidRPr="00950DDF">
        <w:t xml:space="preserve">INRA, </w:t>
      </w:r>
      <w:proofErr w:type="spellStart"/>
      <w:r w:rsidR="0074125B" w:rsidRPr="00950DDF">
        <w:t>Agrocampus</w:t>
      </w:r>
      <w:proofErr w:type="spellEnd"/>
      <w:r w:rsidR="0074125B" w:rsidRPr="00950DDF">
        <w:t xml:space="preserve">-Ouest, Ecology and </w:t>
      </w:r>
      <w:proofErr w:type="spellStart"/>
      <w:r w:rsidR="0074125B" w:rsidRPr="00950DDF">
        <w:t>Ecosystem</w:t>
      </w:r>
      <w:proofErr w:type="spellEnd"/>
      <w:r w:rsidR="0074125B" w:rsidRPr="00950DDF">
        <w:t xml:space="preserve"> </w:t>
      </w:r>
      <w:proofErr w:type="spellStart"/>
      <w:r w:rsidR="0074125B" w:rsidRPr="00950DDF">
        <w:t>Health</w:t>
      </w:r>
      <w:proofErr w:type="spellEnd"/>
      <w:r w:rsidR="0074125B" w:rsidRPr="00950DDF">
        <w:t>, 65 rue de Saint-Brieuc, Rennes, France</w:t>
      </w:r>
    </w:p>
    <w:p w14:paraId="1E9B1E94" w14:textId="5F6B477A" w:rsidR="00B271BA" w:rsidRPr="0074125B" w:rsidRDefault="00B271BA" w:rsidP="00A204B8">
      <w:pPr>
        <w:pStyle w:val="Sansinterligne"/>
        <w:spacing w:line="480" w:lineRule="auto"/>
        <w:rPr>
          <w:rFonts w:cstheme="minorHAnsi"/>
        </w:rPr>
      </w:pPr>
      <w:r w:rsidRPr="0074125B">
        <w:rPr>
          <w:rFonts w:cstheme="minorHAnsi"/>
          <w:vertAlign w:val="superscript"/>
        </w:rPr>
        <w:t>2</w:t>
      </w:r>
      <w:r w:rsidRPr="0074125B">
        <w:rPr>
          <w:rFonts w:cstheme="minorHAnsi"/>
        </w:rPr>
        <w:t xml:space="preserve"> </w:t>
      </w:r>
      <w:r w:rsidR="0074125B" w:rsidRPr="0074125B">
        <w:t xml:space="preserve">Management of </w:t>
      </w:r>
      <w:proofErr w:type="spellStart"/>
      <w:r w:rsidR="002E1BFE">
        <w:t>A</w:t>
      </w:r>
      <w:r w:rsidR="0074125B" w:rsidRPr="0074125B">
        <w:t>quatic</w:t>
      </w:r>
      <w:proofErr w:type="spellEnd"/>
      <w:r w:rsidR="0074125B" w:rsidRPr="0074125B">
        <w:t xml:space="preserve"> </w:t>
      </w:r>
      <w:proofErr w:type="spellStart"/>
      <w:r w:rsidR="002E1BFE">
        <w:t>E</w:t>
      </w:r>
      <w:r w:rsidR="0074125B" w:rsidRPr="0074125B">
        <w:t>cosystems</w:t>
      </w:r>
      <w:proofErr w:type="spellEnd"/>
      <w:r w:rsidR="0074125B" w:rsidRPr="0074125B">
        <w:t xml:space="preserve"> in </w:t>
      </w:r>
      <w:r w:rsidR="002E1BFE">
        <w:t>A</w:t>
      </w:r>
      <w:r w:rsidR="0074125B" w:rsidRPr="0074125B">
        <w:t xml:space="preserve">gricultural </w:t>
      </w:r>
      <w:proofErr w:type="spellStart"/>
      <w:r w:rsidR="002E1BFE">
        <w:t>W</w:t>
      </w:r>
      <w:r w:rsidR="0074125B" w:rsidRPr="0074125B">
        <w:t>atersheds</w:t>
      </w:r>
      <w:proofErr w:type="spellEnd"/>
      <w:r w:rsidR="0074125B" w:rsidRPr="0074125B">
        <w:t>, INRA, Agence Française pour la Biodiversité, Rennes, France</w:t>
      </w:r>
    </w:p>
    <w:p w14:paraId="6961CC97" w14:textId="60FB554B" w:rsidR="00B271BA" w:rsidRPr="0074125B" w:rsidRDefault="00B271BA" w:rsidP="00A204B8">
      <w:pPr>
        <w:pStyle w:val="Sansinterligne"/>
        <w:spacing w:line="480" w:lineRule="auto"/>
        <w:rPr>
          <w:rFonts w:cstheme="minorHAnsi"/>
        </w:rPr>
      </w:pPr>
      <w:r w:rsidRPr="0074125B">
        <w:rPr>
          <w:rFonts w:cstheme="minorHAnsi"/>
          <w:vertAlign w:val="superscript"/>
        </w:rPr>
        <w:t>3</w:t>
      </w:r>
      <w:r w:rsidRPr="0074125B">
        <w:rPr>
          <w:rFonts w:cstheme="minorHAnsi"/>
        </w:rPr>
        <w:t xml:space="preserve"> </w:t>
      </w:r>
      <w:r w:rsidR="0074125B" w:rsidRPr="0074125B">
        <w:rPr>
          <w:rFonts w:cstheme="minorHAnsi"/>
        </w:rPr>
        <w:t>INRA</w:t>
      </w:r>
      <w:r w:rsidR="00346AAF" w:rsidRPr="0074125B">
        <w:rPr>
          <w:rFonts w:cstheme="minorHAnsi"/>
        </w:rPr>
        <w:t>, Ecolo</w:t>
      </w:r>
      <w:r w:rsidR="0074125B" w:rsidRPr="0074125B">
        <w:rPr>
          <w:rFonts w:cstheme="minorHAnsi"/>
        </w:rPr>
        <w:t xml:space="preserve">gie et </w:t>
      </w:r>
      <w:proofErr w:type="spellStart"/>
      <w:r w:rsidR="0074125B" w:rsidRPr="0074125B">
        <w:rPr>
          <w:rFonts w:cstheme="minorHAnsi"/>
        </w:rPr>
        <w:t>Ecotoxicologie</w:t>
      </w:r>
      <w:proofErr w:type="spellEnd"/>
      <w:r w:rsidR="0074125B" w:rsidRPr="0074125B">
        <w:rPr>
          <w:rFonts w:cstheme="minorHAnsi"/>
        </w:rPr>
        <w:t xml:space="preserve"> </w:t>
      </w:r>
      <w:r w:rsidR="0074125B">
        <w:rPr>
          <w:rFonts w:cstheme="minorHAnsi"/>
        </w:rPr>
        <w:t>A</w:t>
      </w:r>
      <w:r w:rsidR="0074125B" w:rsidRPr="0074125B">
        <w:rPr>
          <w:rFonts w:cstheme="minorHAnsi"/>
        </w:rPr>
        <w:t>quatique</w:t>
      </w:r>
      <w:r w:rsidR="00346AAF" w:rsidRPr="0074125B">
        <w:rPr>
          <w:rFonts w:cstheme="minorHAnsi"/>
        </w:rPr>
        <w:t xml:space="preserve">, </w:t>
      </w:r>
      <w:r w:rsidR="0074125B" w:rsidRPr="0074125B">
        <w:t>65 rue de Saint-Brieuc, Rennes, France</w:t>
      </w:r>
    </w:p>
    <w:p w14:paraId="12929C7A" w14:textId="77777777" w:rsidR="004B4448" w:rsidRPr="00A204B8" w:rsidRDefault="004B4448" w:rsidP="00A204B8">
      <w:pPr>
        <w:pStyle w:val="Sansinterligne"/>
        <w:spacing w:line="480" w:lineRule="auto"/>
        <w:rPr>
          <w:rFonts w:cstheme="minorHAnsi"/>
          <w:b/>
          <w:sz w:val="24"/>
          <w:szCs w:val="24"/>
        </w:rPr>
      </w:pPr>
    </w:p>
    <w:p w14:paraId="1D5EA8D0" w14:textId="528CB692" w:rsidR="00CC5F0D" w:rsidRPr="00A204B8" w:rsidRDefault="004B4448" w:rsidP="00A204B8">
      <w:pPr>
        <w:pStyle w:val="Sansinterligne"/>
        <w:spacing w:line="480" w:lineRule="auto"/>
        <w:rPr>
          <w:b/>
          <w:lang w:val="en-GB"/>
        </w:rPr>
      </w:pPr>
      <w:r w:rsidRPr="00A204B8">
        <w:rPr>
          <w:b/>
          <w:lang w:val="en-GB"/>
        </w:rPr>
        <w:t>Corresponding author</w:t>
      </w:r>
      <w:r w:rsidR="00CC5F0D" w:rsidRPr="00A204B8">
        <w:rPr>
          <w:b/>
          <w:lang w:val="en-GB"/>
        </w:rPr>
        <w:t>:</w:t>
      </w:r>
    </w:p>
    <w:p w14:paraId="40571F7B" w14:textId="77777777" w:rsidR="00A204B8" w:rsidRPr="00A204B8" w:rsidRDefault="00A204B8" w:rsidP="00A204B8">
      <w:pPr>
        <w:pStyle w:val="Sansinterligne"/>
        <w:spacing w:line="480" w:lineRule="auto"/>
        <w:rPr>
          <w:lang w:val="en-GB"/>
        </w:rPr>
      </w:pPr>
      <w:r w:rsidRPr="00A204B8">
        <w:rPr>
          <w:lang w:val="en-GB"/>
        </w:rPr>
        <w:t>Marie Nevoux,</w:t>
      </w:r>
    </w:p>
    <w:p w14:paraId="38F96A2D" w14:textId="77777777" w:rsidR="00A204B8" w:rsidRPr="00A204B8" w:rsidRDefault="00A204B8" w:rsidP="00A204B8">
      <w:pPr>
        <w:pStyle w:val="Sansinterligne"/>
        <w:spacing w:line="480" w:lineRule="auto"/>
        <w:rPr>
          <w:rFonts w:cstheme="minorHAnsi"/>
          <w:sz w:val="24"/>
          <w:szCs w:val="24"/>
          <w:lang w:val="en-GB"/>
        </w:rPr>
      </w:pPr>
      <w:r w:rsidRPr="00A204B8">
        <w:rPr>
          <w:rFonts w:cstheme="minorHAnsi"/>
          <w:sz w:val="24"/>
          <w:szCs w:val="24"/>
          <w:lang w:val="en-GB"/>
        </w:rPr>
        <w:t xml:space="preserve">ESE, Ecology and Ecosystem Health, </w:t>
      </w:r>
      <w:proofErr w:type="spellStart"/>
      <w:r w:rsidRPr="00A204B8">
        <w:rPr>
          <w:rFonts w:cstheme="minorHAnsi"/>
          <w:sz w:val="24"/>
          <w:szCs w:val="24"/>
          <w:lang w:val="en-GB"/>
        </w:rPr>
        <w:t>Agrocampus</w:t>
      </w:r>
      <w:proofErr w:type="spellEnd"/>
      <w:r w:rsidRPr="00A204B8">
        <w:rPr>
          <w:rFonts w:cstheme="minorHAnsi"/>
          <w:sz w:val="24"/>
          <w:szCs w:val="24"/>
          <w:lang w:val="en-GB"/>
        </w:rPr>
        <w:t xml:space="preserve"> </w:t>
      </w:r>
      <w:proofErr w:type="spellStart"/>
      <w:r w:rsidRPr="00A204B8">
        <w:rPr>
          <w:rFonts w:cstheme="minorHAnsi"/>
          <w:sz w:val="24"/>
          <w:szCs w:val="24"/>
          <w:lang w:val="en-GB"/>
        </w:rPr>
        <w:t>Ouest</w:t>
      </w:r>
      <w:proofErr w:type="spellEnd"/>
      <w:r w:rsidRPr="00A204B8">
        <w:rPr>
          <w:rFonts w:cstheme="minorHAnsi"/>
          <w:sz w:val="24"/>
          <w:szCs w:val="24"/>
          <w:lang w:val="en-GB"/>
        </w:rPr>
        <w:t>, INRA, 35042 Rennes, France</w:t>
      </w:r>
    </w:p>
    <w:p w14:paraId="71955FAF" w14:textId="3F8F7AF1" w:rsidR="00CC5F0D" w:rsidRPr="00F64887" w:rsidRDefault="00A204B8" w:rsidP="00A204B8">
      <w:pPr>
        <w:pStyle w:val="Sansinterligne"/>
        <w:spacing w:line="480" w:lineRule="auto"/>
      </w:pPr>
      <w:r w:rsidRPr="00F64887">
        <w:t>Email: marie.nevoux@inra.fr</w:t>
      </w:r>
    </w:p>
    <w:p w14:paraId="363665D4" w14:textId="5308B0EF" w:rsidR="00A204B8" w:rsidRPr="00F64887" w:rsidRDefault="00A204B8" w:rsidP="00A204B8">
      <w:pPr>
        <w:pStyle w:val="Sansinterligne"/>
        <w:spacing w:line="480" w:lineRule="auto"/>
      </w:pPr>
      <w:r w:rsidRPr="00F64887">
        <w:t>Phone: +33(0)2 23 48 52 35</w:t>
      </w:r>
    </w:p>
    <w:p w14:paraId="3400F0AC" w14:textId="2C47DFA5" w:rsidR="00A204B8" w:rsidRPr="00F64887" w:rsidRDefault="00A204B8" w:rsidP="00A204B8">
      <w:pPr>
        <w:pStyle w:val="Sansinterligne"/>
        <w:spacing w:line="480" w:lineRule="auto"/>
      </w:pPr>
      <w:r w:rsidRPr="00F64887">
        <w:br w:type="page"/>
      </w:r>
    </w:p>
    <w:p w14:paraId="68185455" w14:textId="3639FD03" w:rsidR="00CC5F0D" w:rsidRPr="00F64887" w:rsidRDefault="00CC5F0D" w:rsidP="00A204B8">
      <w:pPr>
        <w:pStyle w:val="Sansinterligne"/>
        <w:spacing w:line="480" w:lineRule="auto"/>
        <w:rPr>
          <w:b/>
        </w:rPr>
      </w:pPr>
      <w:r w:rsidRPr="00F64887">
        <w:rPr>
          <w:b/>
        </w:rPr>
        <w:lastRenderedPageBreak/>
        <w:t>Abstract</w:t>
      </w:r>
    </w:p>
    <w:p w14:paraId="69AC3E78" w14:textId="73E55235" w:rsidR="00CC5F0D" w:rsidRDefault="00E964D4" w:rsidP="00A204B8">
      <w:pPr>
        <w:pStyle w:val="Sansinterligne"/>
        <w:spacing w:line="480" w:lineRule="auto"/>
        <w:rPr>
          <w:lang w:val="en-US"/>
        </w:rPr>
      </w:pPr>
      <w:r w:rsidRPr="00A204B8">
        <w:rPr>
          <w:lang w:val="en-US"/>
        </w:rPr>
        <w:t xml:space="preserve">Salmonids </w:t>
      </w:r>
      <w:proofErr w:type="gramStart"/>
      <w:r w:rsidR="00314450" w:rsidRPr="00A204B8">
        <w:rPr>
          <w:lang w:val="en-US"/>
        </w:rPr>
        <w:t>are characterized</w:t>
      </w:r>
      <w:proofErr w:type="gramEnd"/>
      <w:r w:rsidR="00314450" w:rsidRPr="00A204B8">
        <w:rPr>
          <w:lang w:val="en-US"/>
        </w:rPr>
        <w:t xml:space="preserve"> by a large diversity of life histories, but their study is often limited by the imperfect observation of the true state of an individual in the </w:t>
      </w:r>
      <w:r w:rsidR="00594ACD">
        <w:rPr>
          <w:lang w:val="en-US"/>
        </w:rPr>
        <w:t>wild</w:t>
      </w:r>
      <w:r w:rsidR="00314450" w:rsidRPr="00A204B8">
        <w:rPr>
          <w:lang w:val="en-US"/>
        </w:rPr>
        <w:t>.</w:t>
      </w:r>
      <w:r w:rsidR="00455457" w:rsidRPr="00A204B8">
        <w:rPr>
          <w:lang w:val="en-US"/>
        </w:rPr>
        <w:t xml:space="preserve"> </w:t>
      </w:r>
      <w:r w:rsidR="003E7A83" w:rsidRPr="00A204B8">
        <w:rPr>
          <w:lang w:val="en-US"/>
        </w:rPr>
        <w:t xml:space="preserve">Challenged by the need to reduce uncertainty </w:t>
      </w:r>
      <w:r w:rsidR="00244BAA" w:rsidRPr="00A204B8">
        <w:rPr>
          <w:lang w:val="en-US"/>
        </w:rPr>
        <w:t>of</w:t>
      </w:r>
      <w:r w:rsidR="003E7A83" w:rsidRPr="00A204B8">
        <w:rPr>
          <w:lang w:val="en-US"/>
        </w:rPr>
        <w:t xml:space="preserve"> empirical data, </w:t>
      </w:r>
      <w:del w:id="5" w:author="Marie Nevoux" w:date="2019-04-03T14:46:00Z">
        <w:r w:rsidR="003E7A83" w:rsidRPr="00A204B8" w:rsidDel="00BA5F14">
          <w:rPr>
            <w:lang w:val="en-US"/>
          </w:rPr>
          <w:delText xml:space="preserve">we </w:delText>
        </w:r>
      </w:del>
      <w:del w:id="6" w:author="Marie Nevoux" w:date="2019-04-03T14:45:00Z">
        <w:r w:rsidR="003E7A83" w:rsidRPr="00A204B8" w:rsidDel="00BA5F14">
          <w:rPr>
            <w:lang w:val="en-US"/>
          </w:rPr>
          <w:delText>have taken</w:delText>
        </w:r>
      </w:del>
      <w:del w:id="7" w:author="Marie Nevoux" w:date="2019-04-03T14:46:00Z">
        <w:r w:rsidR="003E7A83" w:rsidRPr="00A204B8" w:rsidDel="00BA5F14">
          <w:rPr>
            <w:lang w:val="en-US"/>
          </w:rPr>
          <w:delText xml:space="preserve"> advantage of </w:delText>
        </w:r>
      </w:del>
      <w:r w:rsidR="003E7A83" w:rsidRPr="00A204B8">
        <w:rPr>
          <w:lang w:val="en-US"/>
        </w:rPr>
        <w:t>recent develo</w:t>
      </w:r>
      <w:r w:rsidR="00244BAA" w:rsidRPr="00A204B8">
        <w:rPr>
          <w:lang w:val="en-US"/>
        </w:rPr>
        <w:t>pment in medical imaging technique</w:t>
      </w:r>
      <w:r w:rsidR="003E7A83" w:rsidRPr="00A204B8">
        <w:rPr>
          <w:lang w:val="en-US"/>
        </w:rPr>
        <w:t xml:space="preserve">s </w:t>
      </w:r>
      <w:ins w:id="8" w:author="Marie Nevoux" w:date="2019-04-03T14:46:00Z">
        <w:r w:rsidR="00BA5F14">
          <w:rPr>
            <w:lang w:val="en-US"/>
          </w:rPr>
          <w:t>offer</w:t>
        </w:r>
      </w:ins>
      <w:ins w:id="9" w:author="Marie Nevoux" w:date="2019-04-04T15:46:00Z">
        <w:r w:rsidR="00CF46CB">
          <w:rPr>
            <w:lang w:val="en-US"/>
          </w:rPr>
          <w:t>ed</w:t>
        </w:r>
      </w:ins>
      <w:ins w:id="10" w:author="Marie Nevoux" w:date="2019-04-03T14:46:00Z">
        <w:r w:rsidR="00BA5F14">
          <w:rPr>
            <w:lang w:val="en-US"/>
          </w:rPr>
          <w:t xml:space="preserve"> new opportunities </w:t>
        </w:r>
      </w:ins>
      <w:r w:rsidR="003E7A83" w:rsidRPr="00A204B8">
        <w:rPr>
          <w:lang w:val="en-US"/>
        </w:rPr>
        <w:t xml:space="preserve">to assess </w:t>
      </w:r>
      <w:r w:rsidR="00244BAA" w:rsidRPr="00A204B8">
        <w:rPr>
          <w:lang w:val="en-US"/>
        </w:rPr>
        <w:t xml:space="preserve">precocious </w:t>
      </w:r>
      <w:r w:rsidR="003E7A83" w:rsidRPr="00A204B8">
        <w:rPr>
          <w:lang w:val="en-US"/>
        </w:rPr>
        <w:t>maturation in Atlantic salmon</w:t>
      </w:r>
      <w:ins w:id="11" w:author="Marie Nevoux" w:date="2019-03-29T16:56:00Z">
        <w:r w:rsidR="00D82B7B">
          <w:rPr>
            <w:lang w:val="en-US"/>
          </w:rPr>
          <w:t xml:space="preserve"> </w:t>
        </w:r>
        <w:proofErr w:type="spellStart"/>
        <w:r w:rsidR="00D82B7B">
          <w:rPr>
            <w:lang w:val="en-US"/>
          </w:rPr>
          <w:t>parr</w:t>
        </w:r>
      </w:ins>
      <w:proofErr w:type="spellEnd"/>
      <w:r w:rsidR="003E7A83" w:rsidRPr="00A204B8">
        <w:rPr>
          <w:lang w:val="en-US"/>
        </w:rPr>
        <w:t xml:space="preserve">. </w:t>
      </w:r>
      <w:del w:id="12" w:author="Marie Nevoux" w:date="2019-04-03T14:45:00Z">
        <w:r w:rsidR="003E7A83" w:rsidRPr="00A204B8" w:rsidDel="00BA5F14">
          <w:rPr>
            <w:lang w:val="en-US"/>
          </w:rPr>
          <w:delText>We compared t</w:delText>
        </w:r>
      </w:del>
      <w:ins w:id="13" w:author="Marie Nevoux" w:date="2019-04-03T14:45:00Z">
        <w:r w:rsidR="00BA5F14">
          <w:rPr>
            <w:lang w:val="en-US"/>
          </w:rPr>
          <w:t>T</w:t>
        </w:r>
      </w:ins>
      <w:r w:rsidR="003E7A83" w:rsidRPr="00A204B8">
        <w:rPr>
          <w:lang w:val="en-US"/>
        </w:rPr>
        <w:t>raditional phenotypic (external) examination and ultrasound (internal) examination</w:t>
      </w:r>
      <w:r w:rsidR="00244BAA" w:rsidRPr="00A204B8">
        <w:rPr>
          <w:lang w:val="en-US"/>
        </w:rPr>
        <w:t xml:space="preserve"> </w:t>
      </w:r>
      <w:proofErr w:type="gramStart"/>
      <w:ins w:id="14" w:author="Marie Nevoux" w:date="2019-04-03T14:45:00Z">
        <w:r w:rsidR="00BA5F14">
          <w:rPr>
            <w:lang w:val="en-US"/>
          </w:rPr>
          <w:t>were compared</w:t>
        </w:r>
        <w:proofErr w:type="gramEnd"/>
        <w:r w:rsidR="00BA5F14">
          <w:rPr>
            <w:lang w:val="en-US"/>
          </w:rPr>
          <w:t xml:space="preserve"> </w:t>
        </w:r>
      </w:ins>
      <w:r w:rsidR="00244BAA" w:rsidRPr="00A204B8">
        <w:rPr>
          <w:lang w:val="en-US"/>
        </w:rPr>
        <w:t xml:space="preserve">and </w:t>
      </w:r>
      <w:del w:id="15" w:author="Marie Nevoux" w:date="2019-04-03T14:45:00Z">
        <w:r w:rsidR="00244BAA" w:rsidRPr="00A204B8" w:rsidDel="00BA5F14">
          <w:rPr>
            <w:lang w:val="en-US"/>
          </w:rPr>
          <w:delText xml:space="preserve">provided </w:delText>
        </w:r>
      </w:del>
      <w:r w:rsidR="00244BAA" w:rsidRPr="00A204B8">
        <w:rPr>
          <w:lang w:val="en-US"/>
        </w:rPr>
        <w:t>recommendations on fish handling and ultrasound image interpretation</w:t>
      </w:r>
      <w:ins w:id="16" w:author="Marie Nevoux" w:date="2019-04-03T14:45:00Z">
        <w:r w:rsidR="00BA5F14">
          <w:rPr>
            <w:lang w:val="en-US"/>
          </w:rPr>
          <w:t xml:space="preserve"> were provided</w:t>
        </w:r>
      </w:ins>
      <w:r w:rsidR="00244BAA" w:rsidRPr="00A204B8">
        <w:rPr>
          <w:lang w:val="en-US"/>
        </w:rPr>
        <w:t xml:space="preserve">. </w:t>
      </w:r>
      <w:r w:rsidR="003E7A83" w:rsidRPr="00A204B8">
        <w:rPr>
          <w:lang w:val="en-US"/>
        </w:rPr>
        <w:t xml:space="preserve">By </w:t>
      </w:r>
      <w:del w:id="17" w:author="Marie Nevoux" w:date="2019-04-03T15:07:00Z">
        <w:r w:rsidR="003E7A83" w:rsidRPr="00A204B8" w:rsidDel="00411EE6">
          <w:rPr>
            <w:lang w:val="en-US"/>
          </w:rPr>
          <w:delText xml:space="preserve">seeing </w:delText>
        </w:r>
      </w:del>
      <w:ins w:id="18" w:author="Marie Nevoux" w:date="2019-04-03T15:07:00Z">
        <w:r w:rsidR="00411EE6">
          <w:rPr>
            <w:lang w:val="en-US"/>
          </w:rPr>
          <w:t xml:space="preserve">allowing </w:t>
        </w:r>
        <w:proofErr w:type="gramStart"/>
        <w:r w:rsidR="00411EE6">
          <w:rPr>
            <w:lang w:val="en-US"/>
          </w:rPr>
          <w:t>to see</w:t>
        </w:r>
        <w:proofErr w:type="gramEnd"/>
        <w:r w:rsidR="00411EE6" w:rsidRPr="00A204B8">
          <w:rPr>
            <w:lang w:val="en-US"/>
          </w:rPr>
          <w:t xml:space="preserve"> </w:t>
        </w:r>
      </w:ins>
      <w:r w:rsidR="003E7A83" w:rsidRPr="00A204B8">
        <w:rPr>
          <w:lang w:val="en-US"/>
        </w:rPr>
        <w:t>the unseen</w:t>
      </w:r>
      <w:r w:rsidR="00244BAA" w:rsidRPr="00A204B8">
        <w:rPr>
          <w:lang w:val="en-US"/>
        </w:rPr>
        <w:t>,</w:t>
      </w:r>
      <w:r w:rsidR="003E7A83" w:rsidRPr="00A204B8">
        <w:rPr>
          <w:lang w:val="en-US"/>
        </w:rPr>
        <w:t xml:space="preserve"> ultrasound imaging offer</w:t>
      </w:r>
      <w:r w:rsidR="00244BAA" w:rsidRPr="00A204B8">
        <w:rPr>
          <w:lang w:val="en-US"/>
        </w:rPr>
        <w:t>s</w:t>
      </w:r>
      <w:r w:rsidR="003E7A83" w:rsidRPr="00A204B8">
        <w:rPr>
          <w:lang w:val="en-US"/>
        </w:rPr>
        <w:t xml:space="preserve"> great opportunities for ecological studies in the wild</w:t>
      </w:r>
      <w:ins w:id="19" w:author="Marie Nevoux" w:date="2019-03-29T16:56:00Z">
        <w:r w:rsidR="00D82B7B">
          <w:rPr>
            <w:lang w:val="en-US"/>
          </w:rPr>
          <w:t xml:space="preserve"> such as individual se</w:t>
        </w:r>
      </w:ins>
      <w:ins w:id="20" w:author="Marie Nevoux" w:date="2019-03-29T16:57:00Z">
        <w:r w:rsidR="00D82B7B">
          <w:rPr>
            <w:lang w:val="en-US"/>
          </w:rPr>
          <w:t>x</w:t>
        </w:r>
      </w:ins>
      <w:ins w:id="21" w:author="Marie Nevoux" w:date="2019-03-29T16:56:00Z">
        <w:r w:rsidR="00D82B7B">
          <w:rPr>
            <w:lang w:val="en-US"/>
          </w:rPr>
          <w:t>ual maturation</w:t>
        </w:r>
      </w:ins>
      <w:r w:rsidR="003E7A83" w:rsidRPr="00A204B8">
        <w:rPr>
          <w:lang w:val="en-US"/>
        </w:rPr>
        <w:t>.</w:t>
      </w:r>
    </w:p>
    <w:p w14:paraId="52CE6C81" w14:textId="1CA68D5D" w:rsidR="006A6226" w:rsidRDefault="006A6226" w:rsidP="00A204B8">
      <w:pPr>
        <w:pStyle w:val="Sansinterligne"/>
        <w:spacing w:line="480" w:lineRule="auto"/>
        <w:rPr>
          <w:lang w:val="en-US"/>
        </w:rPr>
      </w:pPr>
    </w:p>
    <w:p w14:paraId="3C89F570" w14:textId="3CE4727C" w:rsidR="006A6226" w:rsidRDefault="006A6226" w:rsidP="00A204B8">
      <w:pPr>
        <w:pStyle w:val="Sansinterligne"/>
        <w:spacing w:line="480" w:lineRule="auto"/>
        <w:rPr>
          <w:b/>
          <w:lang w:val="en-US"/>
        </w:rPr>
      </w:pPr>
      <w:r w:rsidRPr="006A6226">
        <w:rPr>
          <w:b/>
          <w:lang w:val="en-US"/>
        </w:rPr>
        <w:t>Keywords</w:t>
      </w:r>
    </w:p>
    <w:p w14:paraId="62D4E15E" w14:textId="1A1C1584" w:rsidR="006A6226" w:rsidRPr="00A204B8" w:rsidRDefault="00FD73C0" w:rsidP="00A204B8">
      <w:pPr>
        <w:pStyle w:val="Sansinterligne"/>
        <w:spacing w:line="480" w:lineRule="auto"/>
        <w:rPr>
          <w:lang w:val="en-US"/>
        </w:rPr>
      </w:pPr>
      <w:r>
        <w:rPr>
          <w:lang w:val="en-US"/>
        </w:rPr>
        <w:t xml:space="preserve">Atlantic salmon </w:t>
      </w:r>
      <w:r w:rsidRPr="00FD73C0">
        <w:rPr>
          <w:i/>
          <w:lang w:val="en-US"/>
        </w:rPr>
        <w:t xml:space="preserve">Salmo </w:t>
      </w:r>
      <w:proofErr w:type="spellStart"/>
      <w:r w:rsidRPr="00FD73C0">
        <w:rPr>
          <w:i/>
          <w:lang w:val="en-US"/>
        </w:rPr>
        <w:t>salar</w:t>
      </w:r>
      <w:proofErr w:type="spellEnd"/>
      <w:r w:rsidR="00594ACD">
        <w:rPr>
          <w:lang w:val="en-US"/>
        </w:rPr>
        <w:t>,</w:t>
      </w:r>
      <w:r w:rsidR="00713430">
        <w:rPr>
          <w:lang w:val="en-US"/>
        </w:rPr>
        <w:t xml:space="preserve"> ecology,</w:t>
      </w:r>
      <w:r w:rsidR="00594ACD">
        <w:rPr>
          <w:lang w:val="en-US"/>
        </w:rPr>
        <w:t xml:space="preserve"> empirical study</w:t>
      </w:r>
      <w:r>
        <w:rPr>
          <w:lang w:val="en-US"/>
        </w:rPr>
        <w:t xml:space="preserve">, </w:t>
      </w:r>
      <w:r w:rsidR="00FE213E">
        <w:rPr>
          <w:lang w:val="en-US"/>
        </w:rPr>
        <w:t xml:space="preserve">fisheries, </w:t>
      </w:r>
      <w:r w:rsidR="00594ACD">
        <w:rPr>
          <w:lang w:val="en-US"/>
        </w:rPr>
        <w:t>individual heterogeneity,</w:t>
      </w:r>
      <w:r w:rsidR="00594ACD" w:rsidRPr="00594ACD">
        <w:rPr>
          <w:lang w:val="en-US"/>
        </w:rPr>
        <w:t xml:space="preserve"> </w:t>
      </w:r>
      <w:r w:rsidR="00594ACD">
        <w:rPr>
          <w:lang w:val="en-US"/>
        </w:rPr>
        <w:t xml:space="preserve">life history trait, maturation, </w:t>
      </w:r>
      <w:r>
        <w:rPr>
          <w:lang w:val="en-US"/>
        </w:rPr>
        <w:t>ultrasound scan</w:t>
      </w:r>
    </w:p>
    <w:p w14:paraId="70304D0A" w14:textId="17160726" w:rsidR="003E7A83" w:rsidRPr="00A204B8" w:rsidRDefault="003E7A83" w:rsidP="00A204B8">
      <w:pPr>
        <w:pStyle w:val="Sansinterligne"/>
        <w:spacing w:line="480" w:lineRule="auto"/>
        <w:rPr>
          <w:lang w:val="en-US"/>
        </w:rPr>
      </w:pPr>
    </w:p>
    <w:p w14:paraId="077A8E0E" w14:textId="77777777" w:rsidR="0023170C" w:rsidRPr="00190F74" w:rsidRDefault="0094704D" w:rsidP="00A204B8">
      <w:pPr>
        <w:pStyle w:val="Sansinterligne"/>
        <w:spacing w:line="480" w:lineRule="auto"/>
        <w:rPr>
          <w:b/>
          <w:lang w:val="en-US"/>
        </w:rPr>
      </w:pPr>
      <w:r w:rsidRPr="00190F74">
        <w:rPr>
          <w:b/>
          <w:lang w:val="en-US"/>
        </w:rPr>
        <w:t>Introduction</w:t>
      </w:r>
    </w:p>
    <w:p w14:paraId="0BA0DF4E" w14:textId="71DBE9B1" w:rsidR="000968B8" w:rsidRPr="00190F74" w:rsidRDefault="00835F70" w:rsidP="00A204B8">
      <w:pPr>
        <w:pStyle w:val="Sansinterligne"/>
        <w:spacing w:line="480" w:lineRule="auto"/>
        <w:rPr>
          <w:lang w:val="en-US"/>
        </w:rPr>
      </w:pPr>
      <w:r w:rsidRPr="00190F74">
        <w:rPr>
          <w:lang w:val="en-US"/>
        </w:rPr>
        <w:t>L</w:t>
      </w:r>
      <w:r w:rsidR="000968B8" w:rsidRPr="00190F74">
        <w:rPr>
          <w:lang w:val="en-US"/>
        </w:rPr>
        <w:t xml:space="preserve">ong term monitoring of animal populations in the wild is of great interest for ecology and </w:t>
      </w:r>
      <w:r w:rsidRPr="00190F74">
        <w:rPr>
          <w:lang w:val="en-US"/>
        </w:rPr>
        <w:t>management</w:t>
      </w:r>
      <w:r w:rsidR="00307617" w:rsidRPr="00190F74">
        <w:rPr>
          <w:lang w:val="en-US"/>
        </w:rPr>
        <w:t xml:space="preserve"> </w:t>
      </w:r>
      <w:r w:rsidR="00307617" w:rsidRPr="00190613">
        <w:rPr>
          <w:lang w:val="en-US"/>
        </w:rPr>
        <w:fldChar w:fldCharType="begin"/>
      </w:r>
      <w:r w:rsidR="00307617" w:rsidRPr="00190F74">
        <w:rPr>
          <w:lang w:val="en-US"/>
        </w:rPr>
        <w:instrText xml:space="preserve"> ADDIN ZOTERO_ITEM CSL_CITATION {"citationID":"EFn36fff","properties":{"formattedCitation":"(Clutton-Brock and Sheldon 2010)","plainCitation":"(Clutton-Brock and Sheldon 2010)","noteIndex":0},"citationItems":[{"id":399,"uris":["http://zotero.org/users/1431525/items/NAH25DHK"],"uri":["http://zotero.org/users/1431525/items/NAH25DHK"],"itemData":{"id":399,"type":"article-journal","title":"Individuals and populations: the role of long-term, individual-based studies of animals in ecology and evolutionary biology","container-title":"Trends in Ecology &amp; Evolution","page":"562-573","volume":"25","issue":"10","abstract":"Many important questions in ecology and evolutionary biology can only be answered with data that extend over several decades and answering a substantial proportion of questions requires records of the life histories of recognisable individuals. We identify six advantages that long-term, individual based studies afford in ecology and evolution: (i) analysis of age structure; (ii) linkage between life history stages; (iii) quantification of social structure; (iv) derivation of lifetime fitness measures; (v) replication of estimates of selection; (vi) linkage between generations, and we review their impact on studies in six key areas of evolution and ecology. Our review emphasises the unusual opportunities and productivity of long-term, individual-based studies and documents the important role that they play in research on ecology and evolutionary biology as well as the difficulties they face.","ISSN":"0169-5347","shortTitle":"Individuals and populations: the role of long-term, individual-based studies of animals in ecology and evolutionary biology","author":[{"family":"Clutton-Brock","given":"Tim"},{"family":"Sheldon","given":"Ben C."}],"issued":{"date-parts":[["2010"]]}}}],"schema":"https://github.com/citation-style-language/schema/raw/master/csl-citation.json"} </w:instrText>
      </w:r>
      <w:r w:rsidR="00307617" w:rsidRPr="00190F74">
        <w:rPr>
          <w:lang w:val="en-US"/>
          <w:rPrChange w:id="22" w:author="Marie Nevoux" w:date="2019-04-04T15:13:00Z">
            <w:rPr>
              <w:lang w:val="en-US"/>
            </w:rPr>
          </w:rPrChange>
        </w:rPr>
        <w:fldChar w:fldCharType="separate"/>
      </w:r>
      <w:r w:rsidR="00BC4DB0" w:rsidRPr="00190F74">
        <w:rPr>
          <w:rFonts w:ascii="Calibri" w:hAnsi="Calibri" w:cs="Calibri"/>
          <w:lang w:val="en-GB"/>
        </w:rPr>
        <w:t>(Clutton-Brock and Sheldon 2010)</w:t>
      </w:r>
      <w:r w:rsidR="00307617" w:rsidRPr="00190613">
        <w:rPr>
          <w:lang w:val="en-US"/>
        </w:rPr>
        <w:fldChar w:fldCharType="end"/>
      </w:r>
      <w:r w:rsidRPr="00190F74">
        <w:rPr>
          <w:lang w:val="en-US"/>
        </w:rPr>
        <w:t>.</w:t>
      </w:r>
      <w:r w:rsidR="00307617" w:rsidRPr="00190F74">
        <w:rPr>
          <w:lang w:val="en-US"/>
        </w:rPr>
        <w:t xml:space="preserve"> In a context of global change</w:t>
      </w:r>
      <w:del w:id="23" w:author="Marie Nevoux" w:date="2019-04-03T15:08:00Z">
        <w:r w:rsidR="00307617" w:rsidRPr="00190F74" w:rsidDel="00411EE6">
          <w:rPr>
            <w:lang w:val="en-US"/>
          </w:rPr>
          <w:delText>s</w:delText>
        </w:r>
      </w:del>
      <w:r w:rsidR="00307617" w:rsidRPr="00190F74">
        <w:rPr>
          <w:lang w:val="en-US"/>
        </w:rPr>
        <w:t>, s</w:t>
      </w:r>
      <w:r w:rsidR="000968B8" w:rsidRPr="00190F74">
        <w:rPr>
          <w:lang w:val="en-US"/>
        </w:rPr>
        <w:t>uch long term monitoring program</w:t>
      </w:r>
      <w:ins w:id="24" w:author="Marie Nevoux" w:date="2019-04-03T15:15:00Z">
        <w:r w:rsidR="00E0258B" w:rsidRPr="00190F74">
          <w:rPr>
            <w:lang w:val="en-US"/>
            <w:rPrChange w:id="25" w:author="Marie Nevoux" w:date="2019-04-04T15:13:00Z">
              <w:rPr>
                <w:highlight w:val="yellow"/>
                <w:lang w:val="en-US"/>
              </w:rPr>
            </w:rPrChange>
          </w:rPr>
          <w:t>s</w:t>
        </w:r>
      </w:ins>
      <w:r w:rsidR="000968B8" w:rsidRPr="00190F74">
        <w:rPr>
          <w:lang w:val="en-US"/>
        </w:rPr>
        <w:t xml:space="preserve"> </w:t>
      </w:r>
      <w:r w:rsidR="00307617" w:rsidRPr="00190F74">
        <w:rPr>
          <w:lang w:val="en-US"/>
        </w:rPr>
        <w:t>contribute</w:t>
      </w:r>
      <w:del w:id="26" w:author="Marie Nevoux" w:date="2019-04-04T15:48:00Z">
        <w:r w:rsidR="00307617" w:rsidRPr="00190F74" w:rsidDel="00CF46CB">
          <w:rPr>
            <w:lang w:val="en-US"/>
          </w:rPr>
          <w:delText>d</w:delText>
        </w:r>
      </w:del>
      <w:r w:rsidR="00307617" w:rsidRPr="00190F74">
        <w:rPr>
          <w:lang w:val="en-US"/>
        </w:rPr>
        <w:t xml:space="preserve"> to highlight </w:t>
      </w:r>
      <w:r w:rsidR="000968B8" w:rsidRPr="00190F74">
        <w:rPr>
          <w:lang w:val="en-US"/>
        </w:rPr>
        <w:t>major change</w:t>
      </w:r>
      <w:ins w:id="27" w:author="Marie Nevoux" w:date="2019-04-03T15:15:00Z">
        <w:r w:rsidR="00E0258B" w:rsidRPr="00190F74">
          <w:rPr>
            <w:lang w:val="en-US"/>
            <w:rPrChange w:id="28" w:author="Marie Nevoux" w:date="2019-04-04T15:13:00Z">
              <w:rPr>
                <w:highlight w:val="yellow"/>
                <w:lang w:val="en-US"/>
              </w:rPr>
            </w:rPrChange>
          </w:rPr>
          <w:t>s</w:t>
        </w:r>
      </w:ins>
      <w:r w:rsidR="000968B8" w:rsidRPr="00190F74">
        <w:rPr>
          <w:lang w:val="en-US"/>
        </w:rPr>
        <w:t xml:space="preserve"> in </w:t>
      </w:r>
      <w:r w:rsidR="00307617" w:rsidRPr="00190F74">
        <w:rPr>
          <w:lang w:val="en-US"/>
        </w:rPr>
        <w:t xml:space="preserve">population composition, dynamics and abundance </w:t>
      </w:r>
      <w:r w:rsidR="000968B8" w:rsidRPr="00190F74">
        <w:rPr>
          <w:lang w:val="en-US"/>
        </w:rPr>
        <w:t>over the last decades</w:t>
      </w:r>
      <w:r w:rsidR="00307617" w:rsidRPr="00190F74">
        <w:rPr>
          <w:lang w:val="en-US"/>
        </w:rPr>
        <w:t xml:space="preserve"> </w:t>
      </w:r>
      <w:r w:rsidR="00307617" w:rsidRPr="00190613">
        <w:rPr>
          <w:lang w:val="en-US"/>
        </w:rPr>
        <w:fldChar w:fldCharType="begin"/>
      </w:r>
      <w:r w:rsidR="00307617" w:rsidRPr="00190F74">
        <w:rPr>
          <w:lang w:val="en-US"/>
        </w:rPr>
        <w:instrText xml:space="preserve"> ADDIN ZOTERO_ITEM CSL_CITATION {"citationID":"9W7NrzQS","properties":{"formattedCitation":"(Parmesan 2006)","plainCitation":"(Parmesan 2006)","noteIndex":0},"citationItems":[{"id":1472,"uris":["http://zotero.org/users/1431525/items/W28SXGNW"],"uri":["http://zotero.org/users/1431525/items/W28SXGNW"],"itemData":{"id":1472,"type":"article-journal","title":"Ecological and evolutionary responses to recent climate change","container-title":"Annual Review of Ecology, Evolution, and Systematics","page":"637-669","volume":"37","issue":"1","archive_location":"7266","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shortTitle":"Ecological and evolutionary responses to recent climate change","author":[{"family":"Parmesan","given":"Camille"}],"issued":{"date-parts":[["2006"]]}}}],"schema":"https://github.com/citation-style-language/schema/raw/master/csl-citation.json"} </w:instrText>
      </w:r>
      <w:r w:rsidR="00307617" w:rsidRPr="00190F74">
        <w:rPr>
          <w:lang w:val="en-US"/>
          <w:rPrChange w:id="29" w:author="Marie Nevoux" w:date="2019-04-04T15:13:00Z">
            <w:rPr>
              <w:lang w:val="en-US"/>
            </w:rPr>
          </w:rPrChange>
        </w:rPr>
        <w:fldChar w:fldCharType="separate"/>
      </w:r>
      <w:r w:rsidR="00BC4DB0" w:rsidRPr="00190F74">
        <w:rPr>
          <w:rFonts w:ascii="Calibri" w:hAnsi="Calibri" w:cs="Calibri"/>
          <w:lang w:val="en-GB"/>
          <w:rPrChange w:id="30" w:author="Marie Nevoux" w:date="2019-04-04T15:13:00Z">
            <w:rPr>
              <w:rFonts w:ascii="Calibri" w:hAnsi="Calibri" w:cs="Calibri"/>
            </w:rPr>
          </w:rPrChange>
        </w:rPr>
        <w:t>(Parmesan 2006)</w:t>
      </w:r>
      <w:r w:rsidR="00307617" w:rsidRPr="00190613">
        <w:rPr>
          <w:lang w:val="en-US"/>
        </w:rPr>
        <w:fldChar w:fldCharType="end"/>
      </w:r>
      <w:r w:rsidR="000968B8" w:rsidRPr="00190F74">
        <w:rPr>
          <w:lang w:val="en-US"/>
        </w:rPr>
        <w:t xml:space="preserve">. </w:t>
      </w:r>
      <w:ins w:id="31" w:author="Marie Nevoux" w:date="2019-04-04T14:47:00Z">
        <w:r w:rsidR="0083744B" w:rsidRPr="00190F74">
          <w:rPr>
            <w:lang w:val="en-US"/>
            <w:rPrChange w:id="32" w:author="Marie Nevoux" w:date="2019-04-04T15:13:00Z">
              <w:rPr>
                <w:highlight w:val="yellow"/>
                <w:lang w:val="en-US"/>
              </w:rPr>
            </w:rPrChange>
          </w:rPr>
          <w:t xml:space="preserve">In the North Pacific, </w:t>
        </w:r>
      </w:ins>
      <w:ins w:id="33" w:author="Marie Nevoux" w:date="2019-04-04T15:48:00Z">
        <w:r w:rsidR="00CF46CB" w:rsidRPr="00190F74">
          <w:rPr>
            <w:lang w:val="en-GB"/>
          </w:rPr>
          <w:t>analyses</w:t>
        </w:r>
      </w:ins>
      <w:ins w:id="34" w:author="Marie Nevoux" w:date="2019-04-04T14:47:00Z">
        <w:r w:rsidR="0083744B" w:rsidRPr="00190F74">
          <w:rPr>
            <w:lang w:val="en-GB"/>
            <w:rPrChange w:id="35" w:author="Marie Nevoux" w:date="2019-04-04T15:13:00Z">
              <w:rPr/>
            </w:rPrChange>
          </w:rPr>
          <w:t xml:space="preserve"> confirm</w:t>
        </w:r>
      </w:ins>
      <w:ins w:id="36" w:author="Marie Nevoux" w:date="2019-04-04T15:48:00Z">
        <w:r w:rsidR="00CF46CB">
          <w:rPr>
            <w:lang w:val="en-GB"/>
          </w:rPr>
          <w:t>ed</w:t>
        </w:r>
      </w:ins>
      <w:ins w:id="37" w:author="Marie Nevoux" w:date="2019-04-04T14:47:00Z">
        <w:r w:rsidR="0083744B" w:rsidRPr="00190F74">
          <w:rPr>
            <w:lang w:val="en-GB"/>
            <w:rPrChange w:id="38" w:author="Marie Nevoux" w:date="2019-04-04T15:13:00Z">
              <w:rPr/>
            </w:rPrChange>
          </w:rPr>
          <w:t xml:space="preserve"> climate-related shifts in </w:t>
        </w:r>
        <w:r w:rsidR="0083744B" w:rsidRPr="00190F74">
          <w:rPr>
            <w:lang w:val="en-GB"/>
          </w:rPr>
          <w:t xml:space="preserve">the </w:t>
        </w:r>
        <w:r w:rsidR="0083744B" w:rsidRPr="00190F74">
          <w:rPr>
            <w:lang w:val="en-GB"/>
            <w:rPrChange w:id="39" w:author="Marie Nevoux" w:date="2019-04-04T15:13:00Z">
              <w:rPr/>
            </w:rPrChange>
          </w:rPr>
          <w:t>abundance</w:t>
        </w:r>
        <w:r w:rsidR="0083744B" w:rsidRPr="00190F74">
          <w:rPr>
            <w:lang w:val="en-GB"/>
          </w:rPr>
          <w:t xml:space="preserve"> of most salmonid species</w:t>
        </w:r>
      </w:ins>
      <w:ins w:id="40" w:author="Marie Nevoux" w:date="2019-04-04T14:49:00Z">
        <w:r w:rsidR="00A227A6" w:rsidRPr="00190F74">
          <w:rPr>
            <w:lang w:val="en-GB"/>
          </w:rPr>
          <w:t xml:space="preserve"> since the 1940’s</w:t>
        </w:r>
      </w:ins>
      <w:ins w:id="41" w:author="Marie Nevoux" w:date="2019-04-04T14:47:00Z">
        <w:r w:rsidR="0083744B" w:rsidRPr="00190F74">
          <w:rPr>
            <w:lang w:val="en-GB"/>
            <w:rPrChange w:id="42" w:author="Marie Nevoux" w:date="2019-04-04T15:13:00Z">
              <w:rPr/>
            </w:rPrChange>
          </w:rPr>
          <w:t>, associated with reported ecosystem regime shifts</w:t>
        </w:r>
      </w:ins>
      <w:ins w:id="43" w:author="Marie Nevoux" w:date="2019-04-04T14:48:00Z">
        <w:r w:rsidR="0083744B" w:rsidRPr="00190F74">
          <w:rPr>
            <w:lang w:val="en-GB"/>
          </w:rPr>
          <w:t xml:space="preserve"> </w:t>
        </w:r>
        <w:r w:rsidR="0083744B" w:rsidRPr="00190613">
          <w:rPr>
            <w:lang w:val="en-GB"/>
          </w:rPr>
          <w:fldChar w:fldCharType="begin"/>
        </w:r>
        <w:r w:rsidR="0083744B" w:rsidRPr="00190F74">
          <w:rPr>
            <w:lang w:val="en-GB"/>
          </w:rPr>
          <w:instrText xml:space="preserve"> ADDIN ZOTERO_ITEM CSL_CITATION {"citationID":"XWMlaRMG","properties":{"formattedCitation":"(Irvine and Fukuwaka 2011)","plainCitation":"(Irvine and Fukuwaka 2011)","noteIndex":0},"citationItems":[{"id":3346,"uris":["http://zotero.org/users/1431525/items/SPCSK4MI"],"uri":["http://zotero.org/users/1431525/items/SPCSK4MI"],"itemData":{"id":3346,"type":"article-journal","title":"Pacific salmon abundance trends and climate change","container-title":"ICES Journal of Marine Science","page":"1122-1130","volume":"68","issue":"6","source":"academic.oup.com","abstract":"Abstract.  Irvine, J. R., and Fukuwaka, M. 2011. Pacific salmon abundance trends and climate change. – ICES Journal of Marine Science, 68: 1122–1130.Understandi","DOI":"10.1093/icesjms/fsq199","ISSN":"1054-3139","journalAbbreviation":"ICES J Mar Sci","language":"en","author":[{"family":"Irvine","given":"James R."},{"family":"Fukuwaka","given":"Masa-aki"}],"issued":{"date-parts":[["2011",7,1]]}}}],"schema":"https://github.com/citation-style-language/schema/raw/master/csl-citation.json"} </w:instrText>
        </w:r>
      </w:ins>
      <w:r w:rsidR="0083744B" w:rsidRPr="00190F74">
        <w:rPr>
          <w:lang w:val="en-GB"/>
          <w:rPrChange w:id="44" w:author="Marie Nevoux" w:date="2019-04-04T15:13:00Z">
            <w:rPr>
              <w:lang w:val="en-GB"/>
            </w:rPr>
          </w:rPrChange>
        </w:rPr>
        <w:fldChar w:fldCharType="separate"/>
      </w:r>
      <w:ins w:id="45" w:author="Marie Nevoux" w:date="2019-04-04T14:48:00Z">
        <w:r w:rsidR="0083744B" w:rsidRPr="00190F74">
          <w:rPr>
            <w:rFonts w:ascii="Calibri" w:hAnsi="Calibri" w:cs="Calibri"/>
            <w:lang w:val="en-GB"/>
            <w:rPrChange w:id="46" w:author="Marie Nevoux" w:date="2019-04-04T15:13:00Z">
              <w:rPr/>
            </w:rPrChange>
          </w:rPr>
          <w:t>(Irvine and Fukuwaka 2011)</w:t>
        </w:r>
        <w:r w:rsidR="0083744B" w:rsidRPr="00190613">
          <w:rPr>
            <w:lang w:val="en-GB"/>
          </w:rPr>
          <w:fldChar w:fldCharType="end"/>
        </w:r>
      </w:ins>
      <w:ins w:id="47" w:author="Marie Nevoux" w:date="2019-04-04T14:49:00Z">
        <w:r w:rsidR="00A227A6" w:rsidRPr="00190F74">
          <w:rPr>
            <w:lang w:val="en-GB"/>
          </w:rPr>
          <w:t xml:space="preserve">. </w:t>
        </w:r>
      </w:ins>
      <w:ins w:id="48" w:author="Marie Nevoux" w:date="2019-04-04T14:50:00Z">
        <w:r w:rsidR="00A227A6" w:rsidRPr="00190F74">
          <w:rPr>
            <w:lang w:val="en-GB"/>
          </w:rPr>
          <w:t xml:space="preserve">In the North Atlantic, </w:t>
        </w:r>
      </w:ins>
      <w:ins w:id="49" w:author="Marie Nevoux" w:date="2019-04-04T14:51:00Z">
        <w:r w:rsidR="00A227A6" w:rsidRPr="00190F74">
          <w:rPr>
            <w:lang w:val="en-GB"/>
          </w:rPr>
          <w:t>the widespread</w:t>
        </w:r>
      </w:ins>
      <w:ins w:id="50" w:author="Marie Nevoux" w:date="2019-04-04T14:50:00Z">
        <w:r w:rsidR="00A227A6" w:rsidRPr="00190F74">
          <w:rPr>
            <w:lang w:val="en-GB"/>
          </w:rPr>
          <w:t xml:space="preserve"> decline in salmon abundance </w:t>
        </w:r>
      </w:ins>
      <w:ins w:id="51" w:author="Marie Nevoux" w:date="2019-04-04T15:48:00Z">
        <w:r w:rsidR="00CF46CB">
          <w:rPr>
            <w:lang w:val="en-GB"/>
          </w:rPr>
          <w:t>went</w:t>
        </w:r>
      </w:ins>
      <w:ins w:id="52" w:author="Marie Nevoux" w:date="2019-04-04T14:57:00Z">
        <w:r w:rsidR="00A227A6" w:rsidRPr="00190F74">
          <w:rPr>
            <w:lang w:val="en-GB"/>
          </w:rPr>
          <w:t xml:space="preserve"> with</w:t>
        </w:r>
      </w:ins>
      <w:ins w:id="53" w:author="Marie Nevoux" w:date="2019-04-04T14:51:00Z">
        <w:r w:rsidR="00A227A6" w:rsidRPr="00190F74">
          <w:rPr>
            <w:lang w:val="en-GB"/>
          </w:rPr>
          <w:t xml:space="preserve"> </w:t>
        </w:r>
      </w:ins>
      <w:ins w:id="54" w:author="Marie Nevoux" w:date="2019-04-04T14:57:00Z">
        <w:r w:rsidR="00A227A6" w:rsidRPr="00190F74">
          <w:rPr>
            <w:lang w:val="en-GB"/>
          </w:rPr>
          <w:t xml:space="preserve">a </w:t>
        </w:r>
      </w:ins>
      <w:ins w:id="55" w:author="Marie Nevoux" w:date="2019-04-04T14:51:00Z">
        <w:r w:rsidR="00A227A6" w:rsidRPr="00190F74">
          <w:rPr>
            <w:lang w:val="en-GB"/>
          </w:rPr>
          <w:t xml:space="preserve">decrease in </w:t>
        </w:r>
      </w:ins>
      <w:ins w:id="56" w:author="Marie Nevoux" w:date="2019-04-04T15:49:00Z">
        <w:r w:rsidR="00CF46CB">
          <w:rPr>
            <w:lang w:val="en-GB"/>
          </w:rPr>
          <w:t xml:space="preserve">both </w:t>
        </w:r>
      </w:ins>
      <w:ins w:id="57" w:author="Marie Nevoux" w:date="2019-04-04T14:55:00Z">
        <w:r w:rsidR="00A227A6" w:rsidRPr="00190F74">
          <w:rPr>
            <w:lang w:val="en-GB"/>
          </w:rPr>
          <w:t>survival</w:t>
        </w:r>
      </w:ins>
      <w:ins w:id="58" w:author="Marie Nevoux" w:date="2019-04-04T14:52:00Z">
        <w:r w:rsidR="00A227A6" w:rsidRPr="00190F74">
          <w:rPr>
            <w:lang w:val="en-GB"/>
          </w:rPr>
          <w:t xml:space="preserve"> and age at maturity</w:t>
        </w:r>
      </w:ins>
      <w:ins w:id="59" w:author="Marie Nevoux" w:date="2019-04-04T14:50:00Z">
        <w:r w:rsidR="00A227A6" w:rsidRPr="00190F74">
          <w:rPr>
            <w:lang w:val="en-GB"/>
          </w:rPr>
          <w:t xml:space="preserve"> </w:t>
        </w:r>
      </w:ins>
      <w:ins w:id="60" w:author="Marie Nevoux" w:date="2019-04-04T14:57:00Z">
        <w:r w:rsidR="00A227A6" w:rsidRPr="00190613">
          <w:rPr>
            <w:lang w:val="en-GB"/>
          </w:rPr>
          <w:fldChar w:fldCharType="begin"/>
        </w:r>
        <w:r w:rsidR="00A227A6" w:rsidRPr="00190F74">
          <w:rPr>
            <w:lang w:val="en-GB"/>
          </w:rPr>
          <w:instrText xml:space="preserve"> ADDIN ZOTERO_ITEM CSL_CITATION {"citationID":"N1qr2pwp","properties":{"formattedCitation":"(Chaput 2012)","plainCitation":"(Chaput 2012)","noteIndex":0},"citationItems":[{"id":3347,"uris":["http://zotero.org/users/1431525/items/GPMAA9XQ"],"uri":["http://zotero.org/users/1431525/items/GPMAA9XQ"],"itemData":{"id":3347,"type":"article-journal","title":"Overview of the status of Atlantic salmon (&lt;i&gt;Salmo salar&lt;/i&gt;) in the North Atlantic and trends in marine mortality","container-title":"ICES Journal of Marine Science","page":"1538-1548","volume":"69","issue":"9","source":"academic.oup.com","abstract":"Abstract.  Chaput, G. 2012. Overview of the status of Atlantic salmon (Salmo salar) in the North Atlantic and trends in marine mortality. – ICES Journal of Mari","DOI":"10.1093/icesjms/fss013","ISSN":"1054-3139","journalAbbreviation":"ICES J Mar Sci","language":"en","author":[{"family":"Chaput","given":"Gérald"}],"issued":{"date-parts":[["2012",11,1]]}}}],"schema":"https://github.com/citation-style-language/schema/raw/master/csl-citation.json"} </w:instrText>
        </w:r>
      </w:ins>
      <w:r w:rsidR="00A227A6" w:rsidRPr="00190F74">
        <w:rPr>
          <w:lang w:val="en-GB"/>
          <w:rPrChange w:id="61" w:author="Marie Nevoux" w:date="2019-04-04T15:13:00Z">
            <w:rPr>
              <w:lang w:val="en-GB"/>
            </w:rPr>
          </w:rPrChange>
        </w:rPr>
        <w:fldChar w:fldCharType="separate"/>
      </w:r>
      <w:ins w:id="62" w:author="Marie Nevoux" w:date="2019-04-04T14:57:00Z">
        <w:r w:rsidR="00A227A6" w:rsidRPr="00190F74">
          <w:rPr>
            <w:rFonts w:ascii="Calibri" w:hAnsi="Calibri" w:cs="Calibri"/>
            <w:lang w:val="en-GB"/>
            <w:rPrChange w:id="63" w:author="Marie Nevoux" w:date="2019-04-04T15:13:00Z">
              <w:rPr/>
            </w:rPrChange>
          </w:rPr>
          <w:t>(Chaput 2012)</w:t>
        </w:r>
        <w:r w:rsidR="00A227A6" w:rsidRPr="00190613">
          <w:rPr>
            <w:lang w:val="en-GB"/>
          </w:rPr>
          <w:fldChar w:fldCharType="end"/>
        </w:r>
        <w:r w:rsidR="00A227A6" w:rsidRPr="00190F74">
          <w:rPr>
            <w:lang w:val="en-GB"/>
          </w:rPr>
          <w:t xml:space="preserve">. </w:t>
        </w:r>
      </w:ins>
      <w:del w:id="64" w:author="Marie Nevoux" w:date="2019-04-03T15:16:00Z">
        <w:r w:rsidR="00307617" w:rsidRPr="00190F74" w:rsidDel="00E0258B">
          <w:rPr>
            <w:lang w:val="en-US"/>
          </w:rPr>
          <w:delText>Indeed,</w:delText>
        </w:r>
      </w:del>
      <w:ins w:id="65" w:author="Marie Nevoux" w:date="2019-04-03T15:16:00Z">
        <w:r w:rsidR="00E0258B" w:rsidRPr="00190F74">
          <w:rPr>
            <w:lang w:val="en-US"/>
            <w:rPrChange w:id="66" w:author="Marie Nevoux" w:date="2019-04-04T15:13:00Z">
              <w:rPr>
                <w:highlight w:val="yellow"/>
                <w:lang w:val="en-US"/>
              </w:rPr>
            </w:rPrChange>
          </w:rPr>
          <w:t>This</w:t>
        </w:r>
      </w:ins>
      <w:r w:rsidR="00307617" w:rsidRPr="00190F74">
        <w:rPr>
          <w:lang w:val="en-US"/>
        </w:rPr>
        <w:t xml:space="preserve"> g</w:t>
      </w:r>
      <w:r w:rsidR="000968B8" w:rsidRPr="00190F74">
        <w:rPr>
          <w:lang w:val="en-US"/>
        </w:rPr>
        <w:t>lobal change</w:t>
      </w:r>
      <w:del w:id="67" w:author="Marie Nevoux" w:date="2019-04-03T15:08:00Z">
        <w:r w:rsidR="000968B8" w:rsidRPr="00190F74" w:rsidDel="00411EE6">
          <w:rPr>
            <w:lang w:val="en-US"/>
          </w:rPr>
          <w:delText>s</w:delText>
        </w:r>
      </w:del>
      <w:r w:rsidR="000968B8" w:rsidRPr="00190F74">
        <w:rPr>
          <w:lang w:val="en-US"/>
        </w:rPr>
        <w:t xml:space="preserve"> </w:t>
      </w:r>
      <w:del w:id="68" w:author="Marie Nevoux" w:date="2019-04-03T15:16:00Z">
        <w:r w:rsidR="000968B8" w:rsidRPr="00190F74" w:rsidDel="00E0258B">
          <w:rPr>
            <w:lang w:val="en-US"/>
          </w:rPr>
          <w:delText xml:space="preserve">trigger </w:delText>
        </w:r>
      </w:del>
      <w:ins w:id="69" w:author="Marie Nevoux" w:date="2019-04-03T15:16:00Z">
        <w:r w:rsidR="00E0258B" w:rsidRPr="00190F74">
          <w:rPr>
            <w:lang w:val="en-US"/>
            <w:rPrChange w:id="70" w:author="Marie Nevoux" w:date="2019-04-04T15:13:00Z">
              <w:rPr>
                <w:highlight w:val="yellow"/>
                <w:lang w:val="en-US"/>
              </w:rPr>
            </w:rPrChange>
          </w:rPr>
          <w:t xml:space="preserve">makes it particularly important to be able </w:t>
        </w:r>
      </w:ins>
      <w:del w:id="71" w:author="Marie Nevoux" w:date="2019-04-03T15:16:00Z">
        <w:r w:rsidR="000968B8" w:rsidRPr="00190F74" w:rsidDel="00E0258B">
          <w:rPr>
            <w:lang w:val="en-US"/>
          </w:rPr>
          <w:delText xml:space="preserve">the need </w:delText>
        </w:r>
      </w:del>
      <w:r w:rsidR="000968B8" w:rsidRPr="00190F74">
        <w:rPr>
          <w:lang w:val="en-US"/>
        </w:rPr>
        <w:t>to predict population structure and abundance in the future</w:t>
      </w:r>
      <w:ins w:id="72" w:author="Marie Nevoux" w:date="2019-03-29T16:57:00Z">
        <w:r w:rsidR="00D82B7B" w:rsidRPr="00190F74">
          <w:rPr>
            <w:lang w:val="en-US"/>
          </w:rPr>
          <w:t xml:space="preserve"> under different climatic scenarios</w:t>
        </w:r>
      </w:ins>
      <w:r w:rsidR="000968B8" w:rsidRPr="00190F74">
        <w:rPr>
          <w:lang w:val="en-US"/>
        </w:rPr>
        <w:t xml:space="preserve">. However, predictive </w:t>
      </w:r>
      <w:ins w:id="73" w:author="Marie Nevoux" w:date="2019-03-29T16:57:00Z">
        <w:r w:rsidR="00D82B7B" w:rsidRPr="00190F74">
          <w:rPr>
            <w:lang w:val="en-US"/>
          </w:rPr>
          <w:t xml:space="preserve">population dynamics </w:t>
        </w:r>
      </w:ins>
      <w:r w:rsidR="000968B8" w:rsidRPr="00190F74">
        <w:rPr>
          <w:lang w:val="en-US"/>
        </w:rPr>
        <w:t>models are difficult to parameterize and often return high level of uncertainty</w:t>
      </w:r>
      <w:r w:rsidR="00307617" w:rsidRPr="00190F74">
        <w:rPr>
          <w:lang w:val="en-US"/>
        </w:rPr>
        <w:t>, which hinder their use by managers and policy makers.</w:t>
      </w:r>
      <w:ins w:id="74" w:author="Marie Nevoux" w:date="2019-04-04T15:03:00Z">
        <w:r w:rsidR="007A1D5B" w:rsidRPr="00190F74">
          <w:rPr>
            <w:lang w:val="en-US"/>
            <w:rPrChange w:id="75" w:author="Marie Nevoux" w:date="2019-04-04T15:13:00Z">
              <w:rPr>
                <w:highlight w:val="yellow"/>
                <w:lang w:val="en-US"/>
              </w:rPr>
            </w:rPrChange>
          </w:rPr>
          <w:t xml:space="preserve"> </w:t>
        </w:r>
        <w:r w:rsidR="007A1D5B" w:rsidRPr="00190F74">
          <w:rPr>
            <w:lang w:val="en-US"/>
          </w:rPr>
          <w:t>S</w:t>
        </w:r>
      </w:ins>
      <w:ins w:id="76" w:author="Marie Nevoux" w:date="2019-04-04T15:02:00Z">
        <w:r w:rsidR="007A1D5B" w:rsidRPr="00190F74">
          <w:rPr>
            <w:lang w:val="en-US"/>
          </w:rPr>
          <w:t xml:space="preserve">tock assessments form </w:t>
        </w:r>
        <w:r w:rsidR="007A1D5B" w:rsidRPr="00190F74">
          <w:rPr>
            <w:lang w:val="en-US"/>
          </w:rPr>
          <w:lastRenderedPageBreak/>
          <w:t xml:space="preserve">the basis for catch advice for salmon fisheries, but </w:t>
        </w:r>
      </w:ins>
      <w:ins w:id="77" w:author="Marie Nevoux" w:date="2019-04-04T15:03:00Z">
        <w:r w:rsidR="007A1D5B" w:rsidRPr="00190F74">
          <w:rPr>
            <w:lang w:val="en-US"/>
          </w:rPr>
          <w:t xml:space="preserve">they mask regional </w:t>
        </w:r>
      </w:ins>
      <w:ins w:id="78" w:author="Marie Nevoux" w:date="2019-04-04T15:05:00Z">
        <w:r w:rsidR="007A1D5B" w:rsidRPr="00190F74">
          <w:rPr>
            <w:lang w:val="en-US"/>
          </w:rPr>
          <w:t>differences</w:t>
        </w:r>
      </w:ins>
      <w:ins w:id="79" w:author="Marie Nevoux" w:date="2019-04-04T15:03:00Z">
        <w:r w:rsidR="007A1D5B" w:rsidRPr="00190F74">
          <w:rPr>
            <w:lang w:val="en-US"/>
          </w:rPr>
          <w:t xml:space="preserve"> and annual river-specific stock assessments are only available for</w:t>
        </w:r>
      </w:ins>
      <w:ins w:id="80" w:author="Marie Nevoux" w:date="2019-04-04T15:04:00Z">
        <w:r w:rsidR="007A1D5B" w:rsidRPr="00190F74">
          <w:rPr>
            <w:lang w:val="en-US"/>
          </w:rPr>
          <w:t xml:space="preserve"> </w:t>
        </w:r>
      </w:ins>
      <w:ins w:id="81" w:author="Marie Nevoux" w:date="2019-04-04T15:03:00Z">
        <w:r w:rsidR="007A1D5B" w:rsidRPr="00190F74">
          <w:rPr>
            <w:lang w:val="en-US"/>
          </w:rPr>
          <w:t>some 25% of the river</w:t>
        </w:r>
      </w:ins>
      <w:ins w:id="82" w:author="Marie Nevoux" w:date="2019-04-04T15:05:00Z">
        <w:r w:rsidR="007A1D5B" w:rsidRPr="00190F74">
          <w:rPr>
            <w:lang w:val="en-US"/>
          </w:rPr>
          <w:t xml:space="preserve">s </w:t>
        </w:r>
        <w:r w:rsidR="007A1D5B" w:rsidRPr="00190613">
          <w:rPr>
            <w:lang w:val="en-US"/>
          </w:rPr>
          <w:fldChar w:fldCharType="begin"/>
        </w:r>
        <w:r w:rsidR="007A1D5B" w:rsidRPr="00190F74">
          <w:rPr>
            <w:lang w:val="en-US"/>
          </w:rPr>
          <w:instrText xml:space="preserve"> ADDIN ZOTERO_ITEM CSL_CITATION {"citationID":"Z3Ee8OMn","properties":{"formattedCitation":"(Chaput 2012)","plainCitation":"(Chaput 2012)","noteIndex":0},"citationItems":[{"id":3347,"uris":["http://zotero.org/users/1431525/items/GPMAA9XQ"],"uri":["http://zotero.org/users/1431525/items/GPMAA9XQ"],"itemData":{"id":3347,"type":"article-journal","title":"Overview of the status of Atlantic salmon (&lt;i&gt;Salmo salar&lt;/i&gt;) in the North Atlantic and trends in marine mortality","container-title":"ICES Journal of Marine Science","page":"1538-1548","volume":"69","issue":"9","source":"academic.oup.com","abstract":"Abstract.  Chaput, G. 2012. Overview of the status of Atlantic salmon (Salmo salar) in the North Atlantic and trends in marine mortality. – ICES Journal of Mari","DOI":"10.1093/icesjms/fss013","ISSN":"1054-3139","journalAbbreviation":"ICES J Mar Sci","language":"en","author":[{"family":"Chaput","given":"Gérald"}],"issued":{"date-parts":[["2012",11,1]]}}}],"schema":"https://github.com/citation-style-language/schema/raw/master/csl-citation.json"} </w:instrText>
        </w:r>
      </w:ins>
      <w:r w:rsidR="007A1D5B" w:rsidRPr="00190F74">
        <w:rPr>
          <w:lang w:val="en-US"/>
          <w:rPrChange w:id="83" w:author="Marie Nevoux" w:date="2019-04-04T15:13:00Z">
            <w:rPr>
              <w:lang w:val="en-US"/>
            </w:rPr>
          </w:rPrChange>
        </w:rPr>
        <w:fldChar w:fldCharType="separate"/>
      </w:r>
      <w:ins w:id="84" w:author="Marie Nevoux" w:date="2019-04-04T15:05:00Z">
        <w:r w:rsidR="007A1D5B" w:rsidRPr="00190F74">
          <w:rPr>
            <w:rFonts w:ascii="Calibri" w:hAnsi="Calibri" w:cs="Calibri"/>
            <w:lang w:val="en-US"/>
            <w:rPrChange w:id="85" w:author="Marie Nevoux" w:date="2019-04-04T15:13:00Z">
              <w:rPr/>
            </w:rPrChange>
          </w:rPr>
          <w:t>(Chaput 2012)</w:t>
        </w:r>
        <w:r w:rsidR="007A1D5B" w:rsidRPr="00190613">
          <w:rPr>
            <w:lang w:val="en-US"/>
          </w:rPr>
          <w:fldChar w:fldCharType="end"/>
        </w:r>
        <w:r w:rsidR="007A1D5B" w:rsidRPr="00190F74">
          <w:rPr>
            <w:lang w:val="en-US"/>
          </w:rPr>
          <w:t>.</w:t>
        </w:r>
      </w:ins>
      <w:ins w:id="86" w:author="Marie Nevoux" w:date="2019-04-04T15:03:00Z">
        <w:r w:rsidR="007A1D5B" w:rsidRPr="00190F74">
          <w:rPr>
            <w:lang w:val="en-US"/>
          </w:rPr>
          <w:t xml:space="preserve"> </w:t>
        </w:r>
      </w:ins>
      <w:del w:id="87" w:author="Marie Nevoux" w:date="2019-04-04T15:03:00Z">
        <w:r w:rsidR="00307617" w:rsidRPr="00190F74" w:rsidDel="007A1D5B">
          <w:rPr>
            <w:lang w:val="en-US"/>
          </w:rPr>
          <w:delText xml:space="preserve"> </w:delText>
        </w:r>
      </w:del>
      <w:r w:rsidR="00307617" w:rsidRPr="00190F74">
        <w:rPr>
          <w:lang w:val="en-US"/>
        </w:rPr>
        <w:t xml:space="preserve">This is partly because </w:t>
      </w:r>
      <w:r w:rsidR="000968B8" w:rsidRPr="00190F74">
        <w:rPr>
          <w:lang w:val="en-US"/>
        </w:rPr>
        <w:t>field records are imperfect observation of the true state of an individual</w:t>
      </w:r>
      <w:r w:rsidR="00DB62C8" w:rsidRPr="00190F74">
        <w:rPr>
          <w:lang w:val="en-US"/>
        </w:rPr>
        <w:t xml:space="preserve"> </w:t>
      </w:r>
      <w:r w:rsidR="00DB62C8" w:rsidRPr="00190613">
        <w:rPr>
          <w:lang w:val="en-US"/>
        </w:rPr>
        <w:fldChar w:fldCharType="begin"/>
      </w:r>
      <w:r w:rsidR="00DB62C8" w:rsidRPr="00190F74">
        <w:rPr>
          <w:lang w:val="en-US"/>
        </w:rPr>
        <w:instrText xml:space="preserve"> ADDIN ZOTERO_ITEM CSL_CITATION {"citationID":"8oXIlTUI","properties":{"formattedCitation":"(Genovart et al. 2012)","plainCitation":"(Genovart et al. 2012)","noteIndex":0},"citationItems":[{"id":704,"uris":["http://zotero.org/users/1431525/items/KIIBN354"],"uri":["http://zotero.org/users/1431525/items/KIIBN354"],"itemData":{"id":704,"type":"article-journal","title":"Exploiting uncertain ecological fieldwork data with multi-event capture–recapture modelling: an example with bird sex assignment","container-title":"Journal of Animal Ecology","page":"no-no","abstract":"1.Sex plays a crucial role in evolutionary life histories. However, the inclusion of sex in demographic analysis may be a challenge in fieldwork, particularly in monomorphic species. Although behavioural data may help us to sex individuals in the field, this kind of data is unlikely to be error free and is usually discarded. 2.Here we propose a multi-event capture–recapture model that enables us to exploit uncertain field observations regarding the sex of individuals based on behavioural or morphological criteria. The multi-event capture–recapture model allows us to account for sex uncertainty not restricting our ability to estimate the parameters of interest. In this case, by adding the confirmed sex of just a few individuals, we greatly improve the efficiency of the optimization algorithm. 3.Using such an approach, we analysed sex differences in demographic parameters (e.g. survival, transience and sex ratio) in a population of Audouin’s gulls using observations from long-term fieldwork monitoring (1988–2007). We also assessed the probability of ascertaining sex over time and the probability of error for each field-sexing criterion. 4.We detected no strong effect of sex on either survival or transience probabilities, and both sexes showed a decreasing trend in survival over time and transience probability after recruitment increased with age and over time. The probability of ascertaining sex over time depended on observers’ experience. Strikingly, courtship feeding (but not copulation) emerged as the most reliable clue for sexing individuals, which would suggest that Audouin’s gulls engage in same-sex sexual behaviour such as same-sex mounting. 5.The present modelling emerged as a reliable method for estimating demographic parameters and state transition parameters in ecological studies in which field observations of sex or other individual states are assigned erroneously and uncertainly. This approach could also be useful for applied ecologists for assessing the reliability of their criteria for assigning sex or other individual covariates in the field, thereby permitting them to optimizing their field ecological protocols.","DOI":"10.1111/j.1365-2656.2012.01991.x","ISSN":"1365-2656","shortTitle":"Exploiting uncertain ecological fieldwork data with multi-event capture–recapture modelling: an example with bird sex assignment","author":[{"family":"Genovart","given":"Meritxell"},{"family":"Pradel","given":"Roger"},{"family":"Oro","given":"Daniel"}],"issued":{"date-parts":[["2012"]]}}}],"schema":"https://github.com/citation-style-language/schema/raw/master/csl-citation.json"} </w:instrText>
      </w:r>
      <w:r w:rsidR="00DB62C8" w:rsidRPr="00190F74">
        <w:rPr>
          <w:lang w:val="en-US"/>
          <w:rPrChange w:id="88" w:author="Marie Nevoux" w:date="2019-04-04T15:13:00Z">
            <w:rPr>
              <w:lang w:val="en-US"/>
            </w:rPr>
          </w:rPrChange>
        </w:rPr>
        <w:fldChar w:fldCharType="separate"/>
      </w:r>
      <w:r w:rsidR="00BC4DB0" w:rsidRPr="00190F74">
        <w:rPr>
          <w:rFonts w:ascii="Calibri" w:hAnsi="Calibri" w:cs="Calibri"/>
          <w:lang w:val="en-GB"/>
          <w:rPrChange w:id="89" w:author="Marie Nevoux" w:date="2019-04-04T15:13:00Z">
            <w:rPr>
              <w:rFonts w:ascii="Calibri" w:hAnsi="Calibri" w:cs="Calibri"/>
            </w:rPr>
          </w:rPrChange>
        </w:rPr>
        <w:t>(Genovart et al. 2012)</w:t>
      </w:r>
      <w:r w:rsidR="00DB62C8" w:rsidRPr="00190613">
        <w:rPr>
          <w:lang w:val="en-US"/>
        </w:rPr>
        <w:fldChar w:fldCharType="end"/>
      </w:r>
      <w:r w:rsidR="00DB62C8" w:rsidRPr="00190F74">
        <w:rPr>
          <w:lang w:val="en-US"/>
        </w:rPr>
        <w:t xml:space="preserve">. For instance, maturation status and </w:t>
      </w:r>
      <w:del w:id="90" w:author="Marie Nevoux" w:date="2019-04-03T15:17:00Z">
        <w:r w:rsidR="00DB62C8" w:rsidRPr="00190F74" w:rsidDel="000D4E91">
          <w:rPr>
            <w:lang w:val="en-US"/>
          </w:rPr>
          <w:delText xml:space="preserve">sex </w:delText>
        </w:r>
      </w:del>
      <w:ins w:id="91" w:author="Marie Nevoux" w:date="2019-04-03T15:17:00Z">
        <w:r w:rsidR="000D4E91" w:rsidRPr="00190F74">
          <w:rPr>
            <w:lang w:val="en-US"/>
            <w:rPrChange w:id="92" w:author="Marie Nevoux" w:date="2019-04-04T15:13:00Z">
              <w:rPr>
                <w:highlight w:val="yellow"/>
                <w:lang w:val="en-US"/>
              </w:rPr>
            </w:rPrChange>
          </w:rPr>
          <w:t>gender</w:t>
        </w:r>
        <w:r w:rsidR="000D4E91" w:rsidRPr="00190F74">
          <w:rPr>
            <w:lang w:val="en-US"/>
          </w:rPr>
          <w:t xml:space="preserve"> </w:t>
        </w:r>
      </w:ins>
      <w:proofErr w:type="gramStart"/>
      <w:r w:rsidR="00DB62C8" w:rsidRPr="00190F74">
        <w:rPr>
          <w:lang w:val="en-US"/>
        </w:rPr>
        <w:t>is rarely known</w:t>
      </w:r>
      <w:proofErr w:type="gramEnd"/>
      <w:r w:rsidR="00DB62C8" w:rsidRPr="00190F74">
        <w:rPr>
          <w:lang w:val="en-US"/>
        </w:rPr>
        <w:t xml:space="preserve"> with certainty </w:t>
      </w:r>
      <w:r w:rsidR="00937040" w:rsidRPr="00190F74">
        <w:rPr>
          <w:lang w:val="en-US"/>
        </w:rPr>
        <w:t xml:space="preserve">in </w:t>
      </w:r>
      <w:r w:rsidR="00DB62C8" w:rsidRPr="00190F74">
        <w:rPr>
          <w:lang w:val="en-US"/>
        </w:rPr>
        <w:t>fish monitoring programs</w:t>
      </w:r>
      <w:ins w:id="93" w:author="Marie Nevoux" w:date="2019-03-29T16:58:00Z">
        <w:r w:rsidR="004F3135" w:rsidRPr="00190F74">
          <w:rPr>
            <w:lang w:val="en-US"/>
          </w:rPr>
          <w:t xml:space="preserve"> without invasive or lethal methods</w:t>
        </w:r>
      </w:ins>
      <w:r w:rsidR="00937040" w:rsidRPr="00190F74">
        <w:rPr>
          <w:lang w:val="en-US"/>
        </w:rPr>
        <w:t>. Thus, field studies</w:t>
      </w:r>
      <w:r w:rsidR="000968B8" w:rsidRPr="00190F74">
        <w:rPr>
          <w:lang w:val="en-US"/>
        </w:rPr>
        <w:t xml:space="preserve"> </w:t>
      </w:r>
      <w:proofErr w:type="gramStart"/>
      <w:r w:rsidR="00937040" w:rsidRPr="00190F74">
        <w:rPr>
          <w:lang w:val="en-US"/>
        </w:rPr>
        <w:t>are challenged</w:t>
      </w:r>
      <w:proofErr w:type="gramEnd"/>
      <w:r w:rsidR="00937040" w:rsidRPr="00190F74">
        <w:rPr>
          <w:lang w:val="en-US"/>
        </w:rPr>
        <w:t xml:space="preserve"> by the need to</w:t>
      </w:r>
      <w:r w:rsidR="000968B8" w:rsidRPr="00190F74">
        <w:rPr>
          <w:lang w:val="en-US"/>
        </w:rPr>
        <w:t xml:space="preserve"> reduce uncertainty in </w:t>
      </w:r>
      <w:r w:rsidR="00937040" w:rsidRPr="00190F74">
        <w:rPr>
          <w:lang w:val="en-US"/>
        </w:rPr>
        <w:t>individual</w:t>
      </w:r>
      <w:ins w:id="94" w:author="Marie Nevoux" w:date="2019-04-03T15:18:00Z">
        <w:r w:rsidR="000D4E91" w:rsidRPr="00190F74">
          <w:rPr>
            <w:lang w:val="en-US"/>
            <w:rPrChange w:id="95" w:author="Marie Nevoux" w:date="2019-04-04T15:13:00Z">
              <w:rPr>
                <w:highlight w:val="yellow"/>
                <w:lang w:val="en-US"/>
              </w:rPr>
            </w:rPrChange>
          </w:rPr>
          <w:t>-level</w:t>
        </w:r>
      </w:ins>
      <w:r w:rsidR="00937040" w:rsidRPr="00190F74">
        <w:rPr>
          <w:lang w:val="en-US"/>
        </w:rPr>
        <w:t xml:space="preserve"> data.</w:t>
      </w:r>
    </w:p>
    <w:p w14:paraId="555C64BB" w14:textId="77777777" w:rsidR="004276DA" w:rsidRPr="00190F74" w:rsidRDefault="004276DA" w:rsidP="00A204B8">
      <w:pPr>
        <w:pStyle w:val="Sansinterligne"/>
        <w:spacing w:line="480" w:lineRule="auto"/>
        <w:rPr>
          <w:lang w:val="en-US"/>
        </w:rPr>
      </w:pPr>
    </w:p>
    <w:p w14:paraId="7BDCCF9B" w14:textId="45B6FBC8" w:rsidR="006425FB" w:rsidRPr="00A204B8" w:rsidRDefault="009331A0" w:rsidP="000F52A8">
      <w:pPr>
        <w:pStyle w:val="Sansinterligne"/>
        <w:spacing w:line="480" w:lineRule="auto"/>
        <w:rPr>
          <w:rStyle w:val="lev"/>
          <w:b w:val="0"/>
          <w:lang w:val="en-GB"/>
        </w:rPr>
      </w:pPr>
      <w:r w:rsidRPr="00190F74">
        <w:rPr>
          <w:rStyle w:val="lev"/>
          <w:b w:val="0"/>
          <w:lang w:val="en-GB"/>
        </w:rPr>
        <w:t>Atlantic salmon</w:t>
      </w:r>
      <w:r w:rsidR="00371A87" w:rsidRPr="00190F74">
        <w:rPr>
          <w:rStyle w:val="lev"/>
          <w:b w:val="0"/>
          <w:lang w:val="en-GB"/>
        </w:rPr>
        <w:t xml:space="preserve"> (</w:t>
      </w:r>
      <w:r w:rsidR="00371A87" w:rsidRPr="00190F74">
        <w:rPr>
          <w:rStyle w:val="lev"/>
          <w:b w:val="0"/>
          <w:i/>
          <w:lang w:val="en-GB"/>
        </w:rPr>
        <w:t xml:space="preserve">Salmo </w:t>
      </w:r>
      <w:proofErr w:type="spellStart"/>
      <w:r w:rsidR="00371A87" w:rsidRPr="00190F74">
        <w:rPr>
          <w:rStyle w:val="lev"/>
          <w:b w:val="0"/>
          <w:i/>
          <w:lang w:val="en-GB"/>
        </w:rPr>
        <w:t>salar</w:t>
      </w:r>
      <w:proofErr w:type="spellEnd"/>
      <w:r w:rsidR="00371A87" w:rsidRPr="00190F74">
        <w:rPr>
          <w:rStyle w:val="lev"/>
          <w:b w:val="0"/>
          <w:lang w:val="en-GB"/>
        </w:rPr>
        <w:t>)</w:t>
      </w:r>
      <w:r w:rsidRPr="00190F74">
        <w:rPr>
          <w:rStyle w:val="lev"/>
          <w:b w:val="0"/>
          <w:lang w:val="en-GB"/>
        </w:rPr>
        <w:t xml:space="preserve"> is an anadromous species that reproduce</w:t>
      </w:r>
      <w:ins w:id="96" w:author="Marie Nevoux" w:date="2019-04-04T15:50:00Z">
        <w:r w:rsidR="00CF46CB">
          <w:rPr>
            <w:rStyle w:val="lev"/>
            <w:b w:val="0"/>
            <w:lang w:val="en-GB"/>
          </w:rPr>
          <w:t>s</w:t>
        </w:r>
      </w:ins>
      <w:r w:rsidRPr="00190F74">
        <w:rPr>
          <w:rStyle w:val="lev"/>
          <w:b w:val="0"/>
          <w:lang w:val="en-GB"/>
        </w:rPr>
        <w:t xml:space="preserve"> in freshwater and migrate</w:t>
      </w:r>
      <w:ins w:id="97" w:author="Marie Nevoux" w:date="2019-04-04T15:51:00Z">
        <w:r w:rsidR="00CF46CB">
          <w:rPr>
            <w:rStyle w:val="lev"/>
            <w:b w:val="0"/>
            <w:lang w:val="en-GB"/>
          </w:rPr>
          <w:t>s</w:t>
        </w:r>
      </w:ins>
      <w:r w:rsidRPr="00190F74">
        <w:rPr>
          <w:rStyle w:val="lev"/>
          <w:b w:val="0"/>
          <w:lang w:val="en-GB"/>
        </w:rPr>
        <w:t xml:space="preserve"> at sea to grow and </w:t>
      </w:r>
      <w:r w:rsidR="00371A87" w:rsidRPr="00190F74">
        <w:rPr>
          <w:rStyle w:val="lev"/>
          <w:b w:val="0"/>
          <w:lang w:val="en-GB"/>
        </w:rPr>
        <w:t>undergo sexual maturation</w:t>
      </w:r>
      <w:r w:rsidRPr="00190F74">
        <w:rPr>
          <w:rStyle w:val="lev"/>
          <w:b w:val="0"/>
          <w:lang w:val="en-GB"/>
        </w:rPr>
        <w:t xml:space="preserve">. However, </w:t>
      </w:r>
      <w:r w:rsidR="00AD7DC5" w:rsidRPr="00190F74">
        <w:rPr>
          <w:rStyle w:val="lev"/>
          <w:b w:val="0"/>
          <w:lang w:val="en-GB"/>
        </w:rPr>
        <w:t xml:space="preserve">in this and other salmonid species, </w:t>
      </w:r>
      <w:r w:rsidRPr="00190F74">
        <w:rPr>
          <w:rStyle w:val="lev"/>
          <w:b w:val="0"/>
          <w:lang w:val="en-GB"/>
        </w:rPr>
        <w:t>some</w:t>
      </w:r>
      <w:r w:rsidR="00371A87" w:rsidRPr="00190F74">
        <w:rPr>
          <w:rStyle w:val="lev"/>
          <w:b w:val="0"/>
          <w:lang w:val="en-GB"/>
        </w:rPr>
        <w:t xml:space="preserve"> young males</w:t>
      </w:r>
      <w:r w:rsidRPr="00190F74">
        <w:rPr>
          <w:rStyle w:val="lev"/>
          <w:b w:val="0"/>
          <w:lang w:val="en-GB"/>
        </w:rPr>
        <w:t xml:space="preserve"> </w:t>
      </w:r>
      <w:r w:rsidR="00371A87" w:rsidRPr="00190F74">
        <w:rPr>
          <w:rStyle w:val="lev"/>
          <w:b w:val="0"/>
          <w:lang w:val="en-GB"/>
        </w:rPr>
        <w:t>(</w:t>
      </w:r>
      <w:proofErr w:type="spellStart"/>
      <w:r w:rsidR="00371A87" w:rsidRPr="00190F74">
        <w:rPr>
          <w:rStyle w:val="lev"/>
          <w:b w:val="0"/>
          <w:lang w:val="en-GB"/>
        </w:rPr>
        <w:t>parr</w:t>
      </w:r>
      <w:ins w:id="98" w:author="Marie Nevoux" w:date="2019-04-05T14:33:00Z">
        <w:r w:rsidR="00190613">
          <w:rPr>
            <w:rStyle w:val="lev"/>
            <w:b w:val="0"/>
            <w:lang w:val="en-GB"/>
          </w:rPr>
          <w:t>s</w:t>
        </w:r>
      </w:ins>
      <w:proofErr w:type="spellEnd"/>
      <w:r w:rsidR="00371A87" w:rsidRPr="00190F74">
        <w:rPr>
          <w:rStyle w:val="lev"/>
          <w:b w:val="0"/>
          <w:lang w:val="en-GB"/>
        </w:rPr>
        <w:t xml:space="preserve">) </w:t>
      </w:r>
      <w:del w:id="99" w:author="Marie Nevoux" w:date="2019-04-03T15:18:00Z">
        <w:r w:rsidR="00371A87" w:rsidRPr="00190F74" w:rsidDel="00F05A58">
          <w:rPr>
            <w:rStyle w:val="lev"/>
            <w:b w:val="0"/>
            <w:lang w:val="en-GB"/>
          </w:rPr>
          <w:delText xml:space="preserve">would </w:delText>
        </w:r>
      </w:del>
      <w:ins w:id="100" w:author="Marie Nevoux" w:date="2019-04-03T15:18:00Z">
        <w:r w:rsidR="00F05A58" w:rsidRPr="00190F74">
          <w:rPr>
            <w:rStyle w:val="lev"/>
            <w:b w:val="0"/>
            <w:lang w:val="en-GB"/>
          </w:rPr>
          <w:t xml:space="preserve">can </w:t>
        </w:r>
      </w:ins>
      <w:r w:rsidR="00371A87" w:rsidRPr="00190F74">
        <w:rPr>
          <w:rStyle w:val="lev"/>
          <w:b w:val="0"/>
          <w:lang w:val="en-GB"/>
        </w:rPr>
        <w:t>mature p</w:t>
      </w:r>
      <w:r w:rsidR="00644A8E" w:rsidRPr="00190F74">
        <w:rPr>
          <w:rStyle w:val="lev"/>
          <w:b w:val="0"/>
          <w:lang w:val="en-GB"/>
        </w:rPr>
        <w:t>recocious</w:t>
      </w:r>
      <w:r w:rsidR="00371A87" w:rsidRPr="00190F74">
        <w:rPr>
          <w:rStyle w:val="lev"/>
          <w:b w:val="0"/>
          <w:lang w:val="en-GB"/>
        </w:rPr>
        <w:t>ly in freshwater</w:t>
      </w:r>
      <w:r w:rsidR="00E74BEF" w:rsidRPr="00A204B8">
        <w:rPr>
          <w:rStyle w:val="lev"/>
          <w:b w:val="0"/>
          <w:lang w:val="en-GB"/>
        </w:rPr>
        <w:t xml:space="preserve"> </w:t>
      </w:r>
      <w:r w:rsidR="00E74BEF" w:rsidRPr="00A204B8">
        <w:rPr>
          <w:rStyle w:val="lev"/>
          <w:b w:val="0"/>
          <w:lang w:val="en-GB"/>
        </w:rPr>
        <w:fldChar w:fldCharType="begin"/>
      </w:r>
      <w:r w:rsidR="00E74BEF" w:rsidRPr="00A204B8">
        <w:rPr>
          <w:rStyle w:val="lev"/>
          <w:b w:val="0"/>
          <w:lang w:val="en-GB"/>
        </w:rPr>
        <w:instrText xml:space="preserve"> ADDIN ZOTERO_ITEM CSL_CITATION {"citationID":"im3vZ14q","properties":{"formattedCitation":"(Fleming 1996)","plainCitation":"(Fleming 1996)","noteIndex":0},"citationItems":[{"id":512,"uris":["http://zotero.org/users/1431525/items/G4WTCSTU"],"uri":["http://zotero.org/users/1431525/items/G4WTCSTU"],"itemData":{"id":512,"type":"article-journal","title":"Reproductive strategies of Atlantic salmon: ecology and evolution","container-title":"Reviews in Fish Biology and Fisheries","page":"379-416","volume":"6","issue":"4","source":"link.springer.com","abstract":"Atlantic salmon (Salmo solar, Salmonidae) show a diversity of life history, behavioural and morphological adaptations for reproduction which have evolved as an outcome of competition to maximize reproductive success. Reproductive traits of females have been shaped principally by natural selection for offspring production and survival, those of males by sexual selection for access to matings. Female Atlantic salmon invest approximately six times more energy in offspring production (i.e. gonads) than males and face an important trade-off between number and size of eggs to produce that will maximize the number of surviving offspring. Timing of breeding and the construction of nests appear adapted to increase offspring survival. The most important determinant of female breeding success is body size because it affords high fecundity, access to breeding territories and decreased probability of nest destruction. Asynchronous female spawning and the male ability to spawn rapidly and repeatedly results in male-biased operational sex ratios that generate intense male competition for mates. This has likely been responsible for the evolution of elaborate male secondary sexual characters associated with fighting and status signalling. Furthermore, it has given rise, through frequency-dependent selection, to two alternative male breeding phenotypes: (1) large, anadromous males; and (2) small, mature male parr. Anadromous males invest heavily in behavioural activity on the spawning grounds, searching and fighting for mates and courting them, with body size being an important determinant of their breeding success. This behavioural activity carries a heavy cost, as anadromous males have significantly reduced survival relative to females. In contrast, mature male parr invest proportionally more in testes for sperm competition and attempt to ‘sneak’ access to matings. While this behaviour also carries costs in terms of subsequent growth and survival, male parr are more likely to breed again, either prior to or following a migration to sea, than anadromous males. While knowledge about the breeding of Atlantic salmon is detailed, we are only beginning to understand the ultimate causes and/or functional significances of their reproductive strategies. Predictive models of the life history variation are developing, focusing on the need for empirical study and testing of life history and reproductive patterns.","DOI":"10.1007/BF00164323","ISSN":"0960-3166, 1573-5184","shortTitle":"Reproductive strategies of Atlantic salmon","journalAbbreviation":"Rev Fish Biol Fisheries","language":"en","author":[{"family":"Fleming","given":"Ian A."}],"issued":{"date-parts":[["1996"]]}}}],"schema":"https://github.com/citation-style-language/schema/raw/master/csl-citation.json"} </w:instrText>
      </w:r>
      <w:r w:rsidR="00E74BEF" w:rsidRPr="00A204B8">
        <w:rPr>
          <w:rStyle w:val="lev"/>
          <w:b w:val="0"/>
          <w:lang w:val="en-GB"/>
        </w:rPr>
        <w:fldChar w:fldCharType="separate"/>
      </w:r>
      <w:r w:rsidR="00BC4DB0" w:rsidRPr="00BC4DB0">
        <w:rPr>
          <w:rFonts w:ascii="Calibri" w:hAnsi="Calibri" w:cs="Calibri"/>
          <w:lang w:val="en-GB"/>
        </w:rPr>
        <w:t>(Fleming 1996)</w:t>
      </w:r>
      <w:r w:rsidR="00E74BEF" w:rsidRPr="00A204B8">
        <w:rPr>
          <w:rStyle w:val="lev"/>
          <w:b w:val="0"/>
          <w:lang w:val="en-GB"/>
        </w:rPr>
        <w:fldChar w:fldCharType="end"/>
      </w:r>
      <w:r w:rsidR="00E74BEF" w:rsidRPr="00A204B8">
        <w:rPr>
          <w:rStyle w:val="lev"/>
          <w:b w:val="0"/>
          <w:lang w:val="en-GB"/>
        </w:rPr>
        <w:t xml:space="preserve">. It is proposed that </w:t>
      </w:r>
      <w:del w:id="101" w:author="Marie Nevoux" w:date="2019-04-04T14:26:00Z">
        <w:r w:rsidR="00E74BEF" w:rsidRPr="002B3FF6" w:rsidDel="002B3FF6">
          <w:rPr>
            <w:rStyle w:val="lev"/>
            <w:b w:val="0"/>
            <w:lang w:val="en-GB"/>
          </w:rPr>
          <w:delText>frequency-dependent</w:delText>
        </w:r>
        <w:r w:rsidR="00E74BEF" w:rsidRPr="00A204B8" w:rsidDel="002B3FF6">
          <w:rPr>
            <w:rStyle w:val="lev"/>
            <w:b w:val="0"/>
            <w:lang w:val="en-GB"/>
          </w:rPr>
          <w:delText xml:space="preserve"> selection, </w:delText>
        </w:r>
      </w:del>
      <w:del w:id="102" w:author="Marie Nevoux" w:date="2019-04-03T15:19:00Z">
        <w:r w:rsidR="00E74BEF" w:rsidRPr="00A204B8" w:rsidDel="00F05A58">
          <w:rPr>
            <w:rStyle w:val="lev"/>
            <w:b w:val="0"/>
            <w:lang w:val="en-GB"/>
          </w:rPr>
          <w:delText xml:space="preserve">as </w:delText>
        </w:r>
      </w:del>
      <w:del w:id="103" w:author="Marie Nevoux" w:date="2019-04-04T14:26:00Z">
        <w:r w:rsidR="00E74BEF" w:rsidRPr="00A204B8" w:rsidDel="002B3FF6">
          <w:rPr>
            <w:rStyle w:val="lev"/>
            <w:b w:val="0"/>
            <w:lang w:val="en-GB"/>
          </w:rPr>
          <w:delText>affected by</w:delText>
        </w:r>
      </w:del>
      <w:ins w:id="104" w:author="Marie Nevoux" w:date="2019-04-01T15:11:00Z">
        <w:r w:rsidR="005E0C3F">
          <w:rPr>
            <w:rStyle w:val="lev"/>
            <w:b w:val="0"/>
            <w:lang w:val="en-GB"/>
          </w:rPr>
          <w:t>the</w:t>
        </w:r>
      </w:ins>
      <w:r w:rsidR="00E74BEF" w:rsidRPr="00A204B8">
        <w:rPr>
          <w:rStyle w:val="lev"/>
          <w:b w:val="0"/>
          <w:lang w:val="en-GB"/>
        </w:rPr>
        <w:t xml:space="preserve"> intensity of </w:t>
      </w:r>
      <w:del w:id="105" w:author="Marie Nevoux" w:date="2019-04-01T15:11:00Z">
        <w:r w:rsidR="00E74BEF" w:rsidRPr="00A204B8" w:rsidDel="005E0C3F">
          <w:rPr>
            <w:rStyle w:val="lev"/>
            <w:b w:val="0"/>
            <w:lang w:val="en-GB"/>
          </w:rPr>
          <w:delText xml:space="preserve">mate </w:delText>
        </w:r>
      </w:del>
      <w:ins w:id="106" w:author="Marie Nevoux" w:date="2019-04-01T15:11:00Z">
        <w:r w:rsidR="005E0C3F">
          <w:rPr>
            <w:rStyle w:val="lev"/>
            <w:b w:val="0"/>
            <w:lang w:val="en-GB"/>
          </w:rPr>
          <w:t>intra-sexual</w:t>
        </w:r>
        <w:r w:rsidR="005E0C3F" w:rsidRPr="00A204B8">
          <w:rPr>
            <w:rStyle w:val="lev"/>
            <w:b w:val="0"/>
            <w:lang w:val="en-GB"/>
          </w:rPr>
          <w:t xml:space="preserve"> </w:t>
        </w:r>
      </w:ins>
      <w:r w:rsidR="00E74BEF" w:rsidRPr="00A204B8">
        <w:rPr>
          <w:rStyle w:val="lev"/>
          <w:b w:val="0"/>
          <w:lang w:val="en-GB"/>
        </w:rPr>
        <w:t xml:space="preserve">competition </w:t>
      </w:r>
      <w:ins w:id="107" w:author="Marie Nevoux" w:date="2019-04-01T15:12:00Z">
        <w:r w:rsidR="005E0C3F">
          <w:rPr>
            <w:rStyle w:val="lev"/>
            <w:b w:val="0"/>
            <w:lang w:val="en-GB"/>
          </w:rPr>
          <w:t xml:space="preserve">for mates </w:t>
        </w:r>
      </w:ins>
      <w:r w:rsidR="00E74BEF" w:rsidRPr="00A204B8">
        <w:rPr>
          <w:rStyle w:val="lev"/>
          <w:b w:val="0"/>
          <w:lang w:val="en-GB"/>
        </w:rPr>
        <w:t xml:space="preserve">and environmental variability in growth opportunities, determines a </w:t>
      </w:r>
      <w:r w:rsidRPr="00A204B8">
        <w:rPr>
          <w:rStyle w:val="lev"/>
          <w:b w:val="0"/>
          <w:lang w:val="en-GB"/>
        </w:rPr>
        <w:t xml:space="preserve">polygenic threshold </w:t>
      </w:r>
      <w:ins w:id="108" w:author="Marie Nevoux" w:date="2019-04-03T15:19:00Z">
        <w:r w:rsidR="00F05A58">
          <w:rPr>
            <w:rStyle w:val="lev"/>
            <w:b w:val="0"/>
            <w:lang w:val="en-GB"/>
          </w:rPr>
          <w:t xml:space="preserve">that triggers precocious maturation </w:t>
        </w:r>
      </w:ins>
      <w:r w:rsidRPr="00A204B8">
        <w:rPr>
          <w:rStyle w:val="lev"/>
          <w:b w:val="0"/>
          <w:lang w:val="en-GB"/>
        </w:rPr>
        <w:fldChar w:fldCharType="begin"/>
      </w:r>
      <w:ins w:id="109" w:author="Marie Nevoux" w:date="2019-04-01T17:12:00Z">
        <w:r w:rsidR="00DB3A6B">
          <w:rPr>
            <w:rStyle w:val="lev"/>
            <w:b w:val="0"/>
            <w:lang w:val="en-GB"/>
          </w:rPr>
          <w:instrText xml:space="preserve"> ADDIN ZOTERO_ITEM CSL_CITATION {"citationID":"lZAyGmys","properties":{"formattedCitation":"(Hutchings and Myers 1994)","plainCitation":"(Hutchings and Myers 1994)","noteIndex":0},"citationItems":[{"id":3080,"uris":["http://zotero.org/users/1431525/items/ZLW3S3RF"],"uri":["http://zotero.org/users/1431525/items/ZLW3S3RF"],"itemData":{"id":3080,"type":"article-journal","title":"The evolution of alternative mating strategies in variable environments","container-title":"Evolutionary Ecology","page":"256–268","volume":"8","issue":"3","source":"Google Scholar","author":[{"family":"Hutchings","given":"J. A."},{"family":"Myers","given":"Ransom A."}],"issued":{"date-parts":[["1994"]]}}}],"schema":"https://github.com/citation-style-language/schema/raw/master/csl-citation.json"} </w:instrText>
        </w:r>
      </w:ins>
      <w:del w:id="110" w:author="Marie Nevoux" w:date="2019-04-01T17:12:00Z">
        <w:r w:rsidRPr="00A204B8" w:rsidDel="00DB3A6B">
          <w:rPr>
            <w:rStyle w:val="lev"/>
            <w:b w:val="0"/>
            <w:lang w:val="en-GB"/>
          </w:rPr>
          <w:delInstrText xml:space="preserve"> ADDIN ZOTERO_ITEM CSL_CITATION {"citationID":"lZAyGmys","properties":{"formattedCitation":"(Hutchings and Myers 1994)","plainCitation":"(Hutchings and Myers 1994)","noteIndex":0},"citationItems":[{"id":3080,"uris":["http://zotero.org/users/1431525/items/ZLW3S3RF"],"uri":["http://zotero.org/users/1431525/items/ZLW3S3RF"],"itemData":{"id":3080,"type":"article-journal","title":"The evolution of alternative mating strategies in variable environments","container-title":"Evolutionary Ecology","page":"256–268","volume":"8","issue":"3","source":"Google Scholar","author":[{"family":"Hutchings","given":"Jeffrey A."},{"family":"Myers","given":"Ransom A."}],"issued":{"date-parts":[["1994"]]}}}],"schema":"https://github.com/citation-style-language/schema/raw/master/csl-citation.json"} </w:delInstrText>
        </w:r>
      </w:del>
      <w:r w:rsidRPr="00A204B8">
        <w:rPr>
          <w:rStyle w:val="lev"/>
          <w:b w:val="0"/>
          <w:lang w:val="en-GB"/>
        </w:rPr>
        <w:fldChar w:fldCharType="separate"/>
      </w:r>
      <w:r w:rsidR="00BC4DB0" w:rsidRPr="00BC4DB0">
        <w:rPr>
          <w:rFonts w:ascii="Calibri" w:hAnsi="Calibri" w:cs="Calibri"/>
          <w:lang w:val="en-GB"/>
        </w:rPr>
        <w:t>(Hutchings and Myers 1994)</w:t>
      </w:r>
      <w:r w:rsidRPr="00A204B8">
        <w:rPr>
          <w:rStyle w:val="lev"/>
          <w:b w:val="0"/>
          <w:lang w:val="en-GB"/>
        </w:rPr>
        <w:fldChar w:fldCharType="end"/>
      </w:r>
      <w:r w:rsidRPr="00A204B8">
        <w:rPr>
          <w:rStyle w:val="lev"/>
          <w:b w:val="0"/>
          <w:lang w:val="en-GB"/>
        </w:rPr>
        <w:t xml:space="preserve">. </w:t>
      </w:r>
      <w:r w:rsidR="00371A87" w:rsidRPr="00A204B8">
        <w:rPr>
          <w:rStyle w:val="lev"/>
          <w:b w:val="0"/>
          <w:lang w:val="en-GB"/>
        </w:rPr>
        <w:t>M</w:t>
      </w:r>
      <w:r w:rsidRPr="00A204B8">
        <w:rPr>
          <w:rStyle w:val="lev"/>
          <w:b w:val="0"/>
          <w:lang w:val="en-GB"/>
        </w:rPr>
        <w:t>ature male</w:t>
      </w:r>
      <w:r w:rsidR="00644A8E" w:rsidRPr="00A204B8">
        <w:rPr>
          <w:rStyle w:val="lev"/>
          <w:b w:val="0"/>
          <w:lang w:val="en-GB"/>
        </w:rPr>
        <w:t xml:space="preserve"> </w:t>
      </w:r>
      <w:proofErr w:type="spellStart"/>
      <w:r w:rsidR="00644A8E" w:rsidRPr="00A204B8">
        <w:rPr>
          <w:rStyle w:val="lev"/>
          <w:b w:val="0"/>
          <w:lang w:val="en-GB"/>
        </w:rPr>
        <w:t>parr</w:t>
      </w:r>
      <w:r w:rsidR="00371A87" w:rsidRPr="00A204B8">
        <w:rPr>
          <w:rStyle w:val="lev"/>
          <w:b w:val="0"/>
          <w:lang w:val="en-GB"/>
        </w:rPr>
        <w:t>s</w:t>
      </w:r>
      <w:proofErr w:type="spellEnd"/>
      <w:r w:rsidR="00644A8E" w:rsidRPr="00A204B8">
        <w:rPr>
          <w:rStyle w:val="lev"/>
          <w:b w:val="0"/>
          <w:lang w:val="en-GB"/>
        </w:rPr>
        <w:t xml:space="preserve"> </w:t>
      </w:r>
      <w:r w:rsidR="003B6829" w:rsidRPr="00A204B8">
        <w:rPr>
          <w:rStyle w:val="lev"/>
          <w:b w:val="0"/>
          <w:lang w:val="en-GB"/>
        </w:rPr>
        <w:t xml:space="preserve">attempt to 'sneak' </w:t>
      </w:r>
      <w:r w:rsidRPr="00A204B8">
        <w:rPr>
          <w:rStyle w:val="lev"/>
          <w:b w:val="0"/>
          <w:lang w:val="en-GB"/>
        </w:rPr>
        <w:t xml:space="preserve">access to </w:t>
      </w:r>
      <w:del w:id="111" w:author="Marie Nevoux" w:date="2019-04-03T15:20:00Z">
        <w:r w:rsidRPr="00A204B8" w:rsidDel="00404DE5">
          <w:rPr>
            <w:rStyle w:val="lev"/>
            <w:b w:val="0"/>
            <w:lang w:val="en-GB"/>
          </w:rPr>
          <w:delText>mating</w:delText>
        </w:r>
        <w:r w:rsidR="003B6829" w:rsidRPr="00A204B8" w:rsidDel="00404DE5">
          <w:rPr>
            <w:rStyle w:val="lev"/>
            <w:b w:val="0"/>
            <w:lang w:val="en-GB"/>
          </w:rPr>
          <w:delText xml:space="preserve"> with </w:delText>
        </w:r>
      </w:del>
      <w:r w:rsidR="003B6829" w:rsidRPr="00A204B8">
        <w:rPr>
          <w:rStyle w:val="lev"/>
          <w:b w:val="0"/>
          <w:lang w:val="en-GB"/>
        </w:rPr>
        <w:t xml:space="preserve">large anadromous females </w:t>
      </w:r>
      <w:ins w:id="112" w:author="Marie Nevoux" w:date="2019-04-03T15:20:00Z">
        <w:r w:rsidR="00404DE5">
          <w:rPr>
            <w:rStyle w:val="lev"/>
            <w:b w:val="0"/>
            <w:lang w:val="en-GB"/>
          </w:rPr>
          <w:t xml:space="preserve">for mating </w:t>
        </w:r>
      </w:ins>
      <w:r w:rsidR="003B6829" w:rsidRPr="00A204B8">
        <w:rPr>
          <w:rStyle w:val="lev"/>
          <w:b w:val="0"/>
          <w:lang w:val="en-GB"/>
        </w:rPr>
        <w:fldChar w:fldCharType="begin"/>
      </w:r>
      <w:r w:rsidR="003B6829" w:rsidRPr="00A204B8">
        <w:rPr>
          <w:rStyle w:val="lev"/>
          <w:b w:val="0"/>
          <w:lang w:val="en-GB"/>
        </w:rPr>
        <w:instrText xml:space="preserve"> ADDIN ZOTERO_ITEM CSL_CITATION {"citationID":"J5ymeMRh","properties":{"formattedCitation":"(Fleming 1996)","plainCitation":"(Fleming 1996)","noteIndex":0},"citationItems":[{"id":512,"uris":["http://zotero.org/users/1431525/items/G4WTCSTU"],"uri":["http://zotero.org/users/1431525/items/G4WTCSTU"],"itemData":{"id":512,"type":"article-journal","title":"Reproductive strategies of Atlantic salmon: ecology and evolution","container-title":"Reviews in Fish Biology and Fisheries","page":"379-416","volume":"6","issue":"4","source":"link.springer.com","abstract":"Atlantic salmon (Salmo solar, Salmonidae) show a diversity of life history, behavioural and morphological adaptations for reproduction which have evolved as an outcome of competition to maximize reproductive success. Reproductive traits of females have been shaped principally by natural selection for offspring production and survival, those of males by sexual selection for access to matings. Female Atlantic salmon invest approximately six times more energy in offspring production (i.e. gonads) than males and face an important trade-off between number and size of eggs to produce that will maximize the number of surviving offspring. Timing of breeding and the construction of nests appear adapted to increase offspring survival. The most important determinant of female breeding success is body size because it affords high fecundity, access to breeding territories and decreased probability of nest destruction. Asynchronous female spawning and the male ability to spawn rapidly and repeatedly results in male-biased operational sex ratios that generate intense male competition for mates. This has likely been responsible for the evolution of elaborate male secondary sexual characters associated with fighting and status signalling. Furthermore, it has given rise, through frequency-dependent selection, to two alternative male breeding phenotypes: (1) large, anadromous males; and (2) small, mature male parr. Anadromous males invest heavily in behavioural activity on the spawning grounds, searching and fighting for mates and courting them, with body size being an important determinant of their breeding success. This behavioural activity carries a heavy cost, as anadromous males have significantly reduced survival relative to females. In contrast, mature male parr invest proportionally more in testes for sperm competition and attempt to ‘sneak’ access to matings. While this behaviour also carries costs in terms of subsequent growth and survival, male parr are more likely to breed again, either prior to or following a migration to sea, than anadromous males. While knowledge about the breeding of Atlantic salmon is detailed, we are only beginning to understand the ultimate causes and/or functional significances of their reproductive strategies. Predictive models of the life history variation are developing, focusing on the need for empirical study and testing of life history and reproductive patterns.","DOI":"10.1007/BF00164323","ISSN":"0960-3166, 1573-5184","shortTitle":"Reproductive strategies of Atlantic salmon","journalAbbreviation":"Rev Fish Biol Fisheries","language":"en","author":[{"family":"Fleming","given":"Ian A."}],"issued":{"date-parts":[["1996"]]}}}],"schema":"https://github.com/citation-style-language/schema/raw/master/csl-citation.json"} </w:instrText>
      </w:r>
      <w:r w:rsidR="003B6829" w:rsidRPr="00A204B8">
        <w:rPr>
          <w:rStyle w:val="lev"/>
          <w:b w:val="0"/>
          <w:lang w:val="en-GB"/>
        </w:rPr>
        <w:fldChar w:fldCharType="separate"/>
      </w:r>
      <w:r w:rsidR="00BC4DB0" w:rsidRPr="00BC4DB0">
        <w:rPr>
          <w:rFonts w:ascii="Calibri" w:hAnsi="Calibri" w:cs="Calibri"/>
          <w:lang w:val="en-GB"/>
        </w:rPr>
        <w:t>(Fleming 1996)</w:t>
      </w:r>
      <w:r w:rsidR="003B6829" w:rsidRPr="00A204B8">
        <w:rPr>
          <w:rStyle w:val="lev"/>
          <w:b w:val="0"/>
          <w:lang w:val="en-GB"/>
        </w:rPr>
        <w:fldChar w:fldCharType="end"/>
      </w:r>
      <w:r w:rsidR="00FF0994" w:rsidRPr="00A204B8">
        <w:rPr>
          <w:rStyle w:val="lev"/>
          <w:b w:val="0"/>
          <w:lang w:val="en-GB"/>
        </w:rPr>
        <w:t>. T</w:t>
      </w:r>
      <w:r w:rsidR="00644A8E" w:rsidRPr="00A204B8">
        <w:rPr>
          <w:rStyle w:val="lev"/>
          <w:b w:val="0"/>
          <w:lang w:val="en-GB"/>
        </w:rPr>
        <w:t>hey can contribute substantially to the reproduction</w:t>
      </w:r>
      <w:r w:rsidR="00FF0994" w:rsidRPr="00A204B8">
        <w:rPr>
          <w:rStyle w:val="lev"/>
          <w:b w:val="0"/>
          <w:lang w:val="en-GB"/>
        </w:rPr>
        <w:t xml:space="preserve"> </w:t>
      </w:r>
      <w:r w:rsidR="00FF0994" w:rsidRPr="00A204B8">
        <w:rPr>
          <w:rStyle w:val="lev"/>
          <w:b w:val="0"/>
          <w:lang w:val="en-GB"/>
        </w:rPr>
        <w:fldChar w:fldCharType="begin"/>
      </w:r>
      <w:ins w:id="113" w:author="Marie Nevoux" w:date="2019-04-01T17:12:00Z">
        <w:r w:rsidR="00DB3A6B">
          <w:rPr>
            <w:rStyle w:val="lev"/>
            <w:b w:val="0"/>
            <w:lang w:val="en-GB"/>
          </w:rPr>
          <w:instrText xml:space="preserve"> ADDIN ZOTERO_ITEM CSL_CITATION {"citationID":"q1qlFymk","properties":{"formattedCitation":"(Moran et al. 1996)","plainCitation":"(Moran et al. 1996)","noteIndex":0},"citationItems":[{"id":3141,"uris":["http://zotero.org/users/1431525/items/6AZDEECA"],"uri":["http://zotero.org/users/1431525/items/6AZDEECA"],"itemData":{"id":3141,"type":"article-journal","title":"Genetic assessment of the reproductive success of Atlantic salmon precocious parr by means of VNTR loci","container-title":"Heredity","page":"655-660","volume":"77","issue":"6","source":"www.nature.com","abstract":"Atlantic salmon precocious parr are dwarf mature males able to mate with adult females making profit of their small size. In this work the reproductive success of the dwarf males in the presence of an adult male and female spawning couple has been estimated in three different situations under simulated natural conditions at the Lapitxuri experimental channel (France). Different hypervariable minisatellite loci were used in the paternity assessment of the progeny. In all the situations tested, precocious parr were able to fertilize between 24.7 and 89.3 per cent of the total eggs. The results are discussed in relation to the important role of Atlantic salmon precocious parr in population structure and the evolution of salmon populations.","DOI":"10.1038/hdy.1996.193","ISSN":"1365-2540","language":"en","author":[{"family":"Moran","given":"Paloma"},{"family":"Pendás","given":"A. M."},{"family":"Beall","given":"E."},{"family":"García-Vázquez","given":"E."}],"issued":{"date-parts":[["1996",12]]}}}],"schema":"https://github.com/citation-style-language/schema/raw/master/csl-citation.json"} </w:instrText>
        </w:r>
      </w:ins>
      <w:del w:id="114" w:author="Marie Nevoux" w:date="2019-04-01T17:12:00Z">
        <w:r w:rsidR="00FF0994" w:rsidRPr="00A204B8" w:rsidDel="00DB3A6B">
          <w:rPr>
            <w:rStyle w:val="lev"/>
            <w:b w:val="0"/>
            <w:lang w:val="en-GB"/>
          </w:rPr>
          <w:delInstrText xml:space="preserve"> ADDIN ZOTERO_ITEM CSL_CITATION {"citationID":"q1qlFymk","properties":{"formattedCitation":"(Mor\\uc0\\u225{}n et al. 1996)","plainCitation":"(Morán et al. 1996)","noteIndex":0},"citationItems":[{"id":3141,"uris":["http://zotero.org/users/1431525/items/6AZDEECA"],"uri":["http://zotero.org/users/1431525/items/6AZDEECA"],"itemData":{"id":3141,"type":"article-journal","title":"Genetic assessment of the reproductive success of Atlantic salmon precocious parr by means of VNTR loci","container-title":"Heredity","page":"655-660","volume":"77","issue":"6","source":"www.nature.com","abstract":"Atlantic salmon precocious parr are dwarf mature males able to mate with adult females making profit of their small size. In this work the reproductive success of the dwarf males in the presence of an adult male and female spawning couple has been estimated in three different situations under simulated natural conditions at the Lapitxuri experimental channel (France). Different hypervariable minisatellite loci were used in the paternity assessment of the progeny. In all the situations tested, precocious parr were able to fertilize between 24.7 and 89.3 per cent of the total eggs. The results are discussed in relation to the important role of Atlantic salmon precocious parr in population structure and the evolution of salmon populations.","DOI":"10.1038/hdy.1996.193","ISSN":"1365-2540","language":"en","author":[{"family":"Morán","given":"Paloma"},{"family":"Pendás","given":"A. M."},{"family":"Beall","given":"E."},{"family":"García-Vázquez","given":"E."}],"issued":{"date-parts":[["1996",12]]}}}],"schema":"https://github.com/citation-style-language/schema/raw/master/csl-citation.json"} </w:delInstrText>
        </w:r>
      </w:del>
      <w:r w:rsidR="00FF0994" w:rsidRPr="00A204B8">
        <w:rPr>
          <w:rStyle w:val="lev"/>
          <w:b w:val="0"/>
          <w:lang w:val="en-GB"/>
        </w:rPr>
        <w:fldChar w:fldCharType="separate"/>
      </w:r>
      <w:ins w:id="115" w:author="Marie Nevoux" w:date="2019-04-01T17:12:00Z">
        <w:r w:rsidR="00DB3A6B" w:rsidRPr="00DB3A6B">
          <w:rPr>
            <w:rFonts w:ascii="Calibri" w:hAnsi="Calibri" w:cs="Calibri"/>
            <w:lang w:val="en-GB"/>
            <w:rPrChange w:id="116" w:author="Marie Nevoux" w:date="2019-04-01T17:12:00Z">
              <w:rPr/>
            </w:rPrChange>
          </w:rPr>
          <w:t>(Moran et al. 1996)</w:t>
        </w:r>
      </w:ins>
      <w:del w:id="117" w:author="Marie Nevoux" w:date="2019-04-01T17:12:00Z">
        <w:r w:rsidR="00BC4DB0" w:rsidRPr="00DB3A6B" w:rsidDel="00DB3A6B">
          <w:rPr>
            <w:lang w:val="en-GB"/>
            <w:rPrChange w:id="118" w:author="Marie Nevoux" w:date="2019-04-01T17:12:00Z">
              <w:rPr>
                <w:rFonts w:ascii="Calibri" w:hAnsi="Calibri" w:cs="Calibri"/>
                <w:szCs w:val="24"/>
                <w:lang w:val="en-GB"/>
              </w:rPr>
            </w:rPrChange>
          </w:rPr>
          <w:delText>(Morán et al. 1996)</w:delText>
        </w:r>
      </w:del>
      <w:r w:rsidR="00FF0994" w:rsidRPr="00A204B8">
        <w:rPr>
          <w:rStyle w:val="lev"/>
          <w:b w:val="0"/>
          <w:lang w:val="en-GB"/>
        </w:rPr>
        <w:fldChar w:fldCharType="end"/>
      </w:r>
      <w:r w:rsidR="00FF0994" w:rsidRPr="00A204B8">
        <w:rPr>
          <w:rStyle w:val="lev"/>
          <w:b w:val="0"/>
          <w:lang w:val="en-GB"/>
        </w:rPr>
        <w:t xml:space="preserve"> </w:t>
      </w:r>
      <w:r w:rsidR="00767963" w:rsidRPr="00A204B8">
        <w:rPr>
          <w:rStyle w:val="lev"/>
          <w:b w:val="0"/>
          <w:lang w:val="en-GB"/>
        </w:rPr>
        <w:t>but</w:t>
      </w:r>
      <w:ins w:id="119" w:author="Marie Nevoux" w:date="2019-04-03T15:20:00Z">
        <w:r w:rsidR="00404DE5">
          <w:rPr>
            <w:rStyle w:val="lev"/>
            <w:b w:val="0"/>
            <w:lang w:val="en-GB"/>
          </w:rPr>
          <w:t>,</w:t>
        </w:r>
      </w:ins>
      <w:r w:rsidR="00767963" w:rsidRPr="00A204B8">
        <w:rPr>
          <w:rStyle w:val="lev"/>
          <w:b w:val="0"/>
          <w:lang w:val="en-GB"/>
        </w:rPr>
        <w:t xml:space="preserve"> </w:t>
      </w:r>
      <w:r w:rsidR="00E74BEF" w:rsidRPr="00A204B8">
        <w:rPr>
          <w:rStyle w:val="lev"/>
          <w:b w:val="0"/>
          <w:lang w:val="en-GB"/>
        </w:rPr>
        <w:t xml:space="preserve">as maturation seems to be traded against survival, mature </w:t>
      </w:r>
      <w:proofErr w:type="spellStart"/>
      <w:r w:rsidR="00E74BEF" w:rsidRPr="00A204B8">
        <w:rPr>
          <w:rStyle w:val="lev"/>
          <w:b w:val="0"/>
          <w:lang w:val="en-GB"/>
        </w:rPr>
        <w:t>parr</w:t>
      </w:r>
      <w:proofErr w:type="spellEnd"/>
      <w:r w:rsidR="00E74BEF" w:rsidRPr="00A204B8">
        <w:rPr>
          <w:rStyle w:val="lev"/>
          <w:b w:val="0"/>
          <w:lang w:val="en-GB"/>
        </w:rPr>
        <w:t xml:space="preserve"> have a </w:t>
      </w:r>
      <w:r w:rsidR="00767963" w:rsidRPr="00A204B8">
        <w:rPr>
          <w:rStyle w:val="lev"/>
          <w:b w:val="0"/>
          <w:lang w:val="en-GB"/>
        </w:rPr>
        <w:t xml:space="preserve">low probability to </w:t>
      </w:r>
      <w:del w:id="120" w:author="Marie Nevoux" w:date="2019-04-01T15:14:00Z">
        <w:r w:rsidR="00767963" w:rsidRPr="00A204B8" w:rsidDel="00217EAA">
          <w:rPr>
            <w:rStyle w:val="lev"/>
            <w:b w:val="0"/>
            <w:lang w:val="en-GB"/>
          </w:rPr>
          <w:delText>smoltify</w:delText>
        </w:r>
        <w:r w:rsidR="00E74BEF" w:rsidRPr="00A204B8" w:rsidDel="00217EAA">
          <w:rPr>
            <w:rStyle w:val="lev"/>
            <w:b w:val="0"/>
            <w:lang w:val="en-GB"/>
          </w:rPr>
          <w:delText xml:space="preserve"> </w:delText>
        </w:r>
      </w:del>
      <w:ins w:id="121" w:author="Marie Nevoux" w:date="2019-04-01T15:14:00Z">
        <w:r w:rsidR="00217EAA">
          <w:rPr>
            <w:rStyle w:val="lev"/>
            <w:b w:val="0"/>
            <w:lang w:val="en-GB"/>
          </w:rPr>
          <w:t>migrate at sea</w:t>
        </w:r>
        <w:r w:rsidR="00217EAA" w:rsidRPr="00A204B8">
          <w:rPr>
            <w:rStyle w:val="lev"/>
            <w:b w:val="0"/>
            <w:lang w:val="en-GB"/>
          </w:rPr>
          <w:t xml:space="preserve"> </w:t>
        </w:r>
      </w:ins>
      <w:r w:rsidR="00E74BEF" w:rsidRPr="00A204B8">
        <w:rPr>
          <w:rStyle w:val="lev"/>
          <w:b w:val="0"/>
          <w:lang w:val="en-GB"/>
        </w:rPr>
        <w:fldChar w:fldCharType="begin"/>
      </w:r>
      <w:r w:rsidR="00E74BEF" w:rsidRPr="00A204B8">
        <w:rPr>
          <w:rStyle w:val="lev"/>
          <w:b w:val="0"/>
          <w:lang w:val="en-GB"/>
        </w:rPr>
        <w:instrText xml:space="preserve"> ADDIN ZOTERO_ITEM CSL_CITATION {"citationID":"9eo3ohvf","properties":{"formattedCitation":"(Buoro et al. 2010)","plainCitation":"(Buoro et al. 2010)","noteIndex":0},"citationItems":[{"id":30,"uris":["http://zotero.org/users/1431525/items/U9HDKZ7A"],"uri":["http://zotero.org/users/1431525/items/U9HDKZ7A"],"itemData":{"id":30,"type":"article-journal","title":"Investigating Evolutionary Trade-Offs in Wild Populations of Atlantic Salmon (&lt;i&gt;Salmo salar&lt;/i&gt;): Incorporating Detection Probabilities and Individual Heterogeneity","container-title":"Evolution","page":"2629–2642","volume":"64","issue":"9","source":"Wiley Online Library","abstract":"Evolutionary trade-offs among demographic parameters are important determinants of life-history evolution. Investigating such trade-offs under natural conditions has been limited by inappropriate analytical methods that fail to address the bias in demographic estimates that can result when issues of detection (uncertain detection of individual) are ignored. We propose a new statistical approach to quantify evolutionary trade-offs in wild populations. Our method is based on a state-space modeling framework that focuses on both the demographic process of interest as well as the observation process. As a case study, we used individual mark–recapture data for stream-dwelling Atlantic salmon juveniles in the Scorff River (Southern Brittany, France). In freshwater, juveniles face two life-history choices: migration to the ocean and sexual maturation (for males). Trade-offs may appear with these life-history choices and survival, because all are energy dependent. We found a cost of reproduction on survival for fish staying in freshwater and a survival advantage associated with the “decision” to migrate. Our modeling framework opens up promising prospects for the study of evolutionary trade-offs when some life-history traits are not, or only partially, observable.","DOI":"10.1111/j.1558-5646.2010.01029.x","ISSN":"1558-5646","shortTitle":"Investigating Evolutionary Trade-Offs in Wild Populations of Atlantic Salmon (salmo Salar)","language":"en","author":[{"family":"Buoro","given":"Mathieu"},{"family":"Prévost","given":"Etienne"},{"family":"Gimenez","given":"Olivier"}],"issued":{"date-parts":[["2010"]]}}}],"schema":"https://github.com/citation-style-language/schema/raw/master/csl-citation.json"} </w:instrText>
      </w:r>
      <w:r w:rsidR="00E74BEF" w:rsidRPr="00A204B8">
        <w:rPr>
          <w:rStyle w:val="lev"/>
          <w:b w:val="0"/>
          <w:lang w:val="en-GB"/>
        </w:rPr>
        <w:fldChar w:fldCharType="separate"/>
      </w:r>
      <w:r w:rsidR="00BC4DB0" w:rsidRPr="00BC4DB0">
        <w:rPr>
          <w:rFonts w:ascii="Calibri" w:hAnsi="Calibri" w:cs="Calibri"/>
          <w:lang w:val="en-GB"/>
        </w:rPr>
        <w:t>(Buoro et al. 2010)</w:t>
      </w:r>
      <w:r w:rsidR="00E74BEF" w:rsidRPr="00A204B8">
        <w:rPr>
          <w:rStyle w:val="lev"/>
          <w:b w:val="0"/>
          <w:lang w:val="en-GB"/>
        </w:rPr>
        <w:fldChar w:fldCharType="end"/>
      </w:r>
      <w:r w:rsidR="008746C2" w:rsidRPr="00A204B8">
        <w:rPr>
          <w:rStyle w:val="lev"/>
          <w:b w:val="0"/>
          <w:lang w:val="en-GB"/>
        </w:rPr>
        <w:t>. T</w:t>
      </w:r>
      <w:r w:rsidR="006425FB" w:rsidRPr="00A204B8">
        <w:rPr>
          <w:rStyle w:val="lev"/>
          <w:b w:val="0"/>
          <w:lang w:val="en-GB"/>
        </w:rPr>
        <w:t xml:space="preserve">he </w:t>
      </w:r>
      <w:del w:id="122" w:author="Marie Nevoux" w:date="2019-04-03T15:22:00Z">
        <w:r w:rsidR="006425FB" w:rsidRPr="00A204B8" w:rsidDel="00404DE5">
          <w:rPr>
            <w:rStyle w:val="lev"/>
            <w:b w:val="0"/>
            <w:lang w:val="en-GB"/>
          </w:rPr>
          <w:delText xml:space="preserve">frequency </w:delText>
        </w:r>
      </w:del>
      <w:ins w:id="123" w:author="Marie Nevoux" w:date="2019-04-03T15:22:00Z">
        <w:r w:rsidR="00404DE5">
          <w:rPr>
            <w:rStyle w:val="lev"/>
            <w:b w:val="0"/>
            <w:lang w:val="en-GB"/>
          </w:rPr>
          <w:t>occurrence</w:t>
        </w:r>
        <w:r w:rsidR="00404DE5" w:rsidRPr="00A204B8">
          <w:rPr>
            <w:rStyle w:val="lev"/>
            <w:b w:val="0"/>
            <w:lang w:val="en-GB"/>
          </w:rPr>
          <w:t xml:space="preserve"> </w:t>
        </w:r>
      </w:ins>
      <w:r w:rsidR="006425FB" w:rsidRPr="00A204B8">
        <w:rPr>
          <w:rStyle w:val="lev"/>
          <w:b w:val="0"/>
          <w:lang w:val="en-GB"/>
        </w:rPr>
        <w:t xml:space="preserve">of this </w:t>
      </w:r>
      <w:r w:rsidR="00FC4165" w:rsidRPr="00A204B8">
        <w:rPr>
          <w:rStyle w:val="lev"/>
          <w:b w:val="0"/>
          <w:lang w:val="en-GB"/>
        </w:rPr>
        <w:t xml:space="preserve">alternative reproduction strategy </w:t>
      </w:r>
      <w:r w:rsidR="006425FB" w:rsidRPr="00A204B8">
        <w:rPr>
          <w:rStyle w:val="lev"/>
          <w:b w:val="0"/>
          <w:lang w:val="en-GB"/>
        </w:rPr>
        <w:t xml:space="preserve">is </w:t>
      </w:r>
      <w:r w:rsidR="008746C2" w:rsidRPr="00A204B8">
        <w:rPr>
          <w:rStyle w:val="lev"/>
          <w:b w:val="0"/>
          <w:lang w:val="en-GB"/>
        </w:rPr>
        <w:t xml:space="preserve">highly </w:t>
      </w:r>
      <w:r w:rsidR="006425FB" w:rsidRPr="00A204B8">
        <w:rPr>
          <w:rStyle w:val="lev"/>
          <w:b w:val="0"/>
          <w:lang w:val="en-GB"/>
        </w:rPr>
        <w:t>variable over time, space</w:t>
      </w:r>
      <w:ins w:id="124" w:author="Marie Nevoux" w:date="2019-04-03T15:23:00Z">
        <w:r w:rsidR="00404DE5">
          <w:rPr>
            <w:rStyle w:val="lev"/>
            <w:b w:val="0"/>
            <w:lang w:val="en-GB"/>
          </w:rPr>
          <w:t>,</w:t>
        </w:r>
      </w:ins>
      <w:r w:rsidR="006425FB" w:rsidRPr="00A204B8">
        <w:rPr>
          <w:rStyle w:val="lev"/>
          <w:b w:val="0"/>
          <w:lang w:val="en-GB"/>
        </w:rPr>
        <w:t xml:space="preserve"> and age classes </w:t>
      </w:r>
      <w:r w:rsidR="006425FB" w:rsidRPr="00A204B8">
        <w:rPr>
          <w:rStyle w:val="lev"/>
          <w:b w:val="0"/>
          <w:lang w:val="en-GB"/>
        </w:rPr>
        <w:fldChar w:fldCharType="begin"/>
      </w:r>
      <w:ins w:id="125" w:author="Marie Nevoux" w:date="2019-04-01T17:12:00Z">
        <w:r w:rsidR="00DB3A6B">
          <w:rPr>
            <w:rStyle w:val="lev"/>
            <w:b w:val="0"/>
            <w:lang w:val="en-GB"/>
          </w:rPr>
          <w:instrText xml:space="preserve"> ADDIN ZOTERO_ITEM CSL_CITATION {"citationID":"IyfDU3Ok","properties":{"formattedCitation":"(Baglini\\uc0\\u232{}re and Maisse 1985; Myers et al. 1986)","plainCitation":"(Baglinière and Maisse 1985; Myers et al. 1986)","noteIndex":0},"citationItems":[{"id":3137,"uris":["http://zotero.org/users/1431525/items/628RLIT9"],"uri":["http://zotero.org/users/1431525/items/628RLIT9"],"itemData":{"id":3137,"type":"article-journal","title":"Precocious maturation and smoltification in wild Atlantic salmon in the Armorican massif, France","container-title":"Aquaculture","collection-title":"Salmonid Smoltification II","page":"249-263","volume":"45","issue":"1","source":"ScienceDirect","abstract":"In wild Atlantic salmon, Salmo salar, of Armorican rivers, precocious maturity occurred at &lt;5% at age 0+ (males only). At 1+ (in both sexes) the percentage occurrence varied between years and stretches of river. Spawning marks on scales of smolts and anadromous adults confirmed that such fish smoltify after spawning. From back-calculation from scales of R. Scorff salmon it was found that: (1) mature parr were larger than immature fish at 1+ in autumn and at smolting; (2) mature 1+ parr had been intermediate in length between upper and lower modal group fish in their first autumn. It is suggested that in western France a holobiotic cycle for the Atlantic salmon can occur before the amphibiotic one as an adaptive strategy.","DOI":"10.1016/0044-8486(85)90274-1","ISSN":"0044-8486","journalAbbreviation":"Aquaculture","author":[{"family":"Baglinière","given":"Jean-Luc"},{"family":"Maisse","given":"G."}],"issued":{"date-parts":[["1985",4,15]]}}},{"id":3138,"uris":["http://zotero.org/users/1431525/items/T396UBWR"],"uri":["http://zotero.org/users/1431525/items/T396UBWR"],"itemData":{"id":3138,"type":"article-journal","title":"Variation in Male Parr Maturation Within and Among Populations of Atlantic Salmon, &lt;i&gt;Salmo salar&lt;/i&gt;","container-title":"Canadian Journal of Fisheries and Aquatic Sciences","page":"1242-1248","volume":"43","issue":"6","source":"NRC Research Press","abstract":"The covariation of growth and maturation in male Atlantic salmon parr, Salmo salar, produces a relationship characterized by a size threshold below which individuals generally do not mature. The threshold of 70–72 mm fork length is evident both within and among populations. Parr maturation can reduce growth during the second year of life by an average of 4.0%. Among-year variation in growth rate affects the yearly incidence of maturation for males at age 1 + but has no detectable effect on the total proportion of male parr maturing in a population. Increases in the proportion of mature parr in the Matamek River, Quebec, can be explained by variation in growth alone; there is no evidence for genetic changes in this population., La covariation de la croissance et de la maturation chez les tacons de saumon de l'Atlantique, Salmo salar, produit une relation caractérisée par un seuil de taille au-dessous duquel les mâles n'atteignent généralement pas la maturité. Un seuil variant de 70 à 72 mm de longueur à la fourche est évident au sein de populations et entre celles-ci. La maturation des tacons peut réduire la croissance par une moyen de 4% de la deuxième année du cycle vital. La variation du taux de croissance d'une année à l'autre influe sur la fréquence annuelle de la maturation des mâles à 1 + an, mais n'a aucune incidence discernable sur la proportion totale de tacons mâles d'une population que atteignent la maturité. La variation de la croissance peut, à elle seule, expliquer les augmentations de la proportion de tacons matures présents dans la rivière Matamek (Québec); il n'ya aucune evidence de changements genitiques dans cette population.","DOI":"10.1139/f86-154","ISSN":"0706-652X","journalAbbreviation":"Can. J. Fish. Aquat. Sci.","author":[{"family":"Myers","given":"Ransom A."},{"family":"Hutchings","given":"J. A."},{"family":"Gibson","given":"R. John"}],"issued":{"date-parts":[["1986",6,1]]}}}],"schema":"https://github.com/citation-style-language/schema/raw/master/csl-citation.json"} </w:instrText>
        </w:r>
      </w:ins>
      <w:del w:id="126" w:author="Marie Nevoux" w:date="2019-04-01T17:12:00Z">
        <w:r w:rsidR="00BC4DB0" w:rsidDel="00DB3A6B">
          <w:rPr>
            <w:rStyle w:val="lev"/>
            <w:b w:val="0"/>
            <w:lang w:val="en-GB"/>
          </w:rPr>
          <w:delInstrText xml:space="preserve"> ADDIN ZOTERO_ITEM CSL_CITATION {"citationID":"IyfDU3Ok","properties":{"formattedCitation":"(Bagliniere and Maisse 1985; Myers et al. 1986)","plainCitation":"(Bagliniere and Maisse 1985; Myers et al. 1986)","noteIndex":0},"citationItems":[{"id":3137,"uris":["http://zotero.org/users/1431525/items/628RLIT9"],"uri":["http://zotero.org/users/1431525/items/628RLIT9"],"itemData":{"id":3137,"type":"article-journal","title":"Precocious maturation and smoltification in wild Atlantic salmon in the Armorican massif, France","container-title":"Aquaculture","collection-title":"Salmonid Smoltification II","page":"249-263","volume":"45","issue":"1","source":"ScienceDirect","abstract":"In wild Atlantic salmon, Salmo salar, of Armorican rivers, precocious maturity occurred at &lt;5% at age 0+ (males only). At 1+ (in both sexes) the percentage occurrence varied between years and stretches of river. Spawning marks on scales of smolts and anadromous adults confirmed that such fish smoltify after spawning. From back-calculation from scales of R. Scorff salmon it was found that: (1) mature parr were larger than immature fish at 1+ in autumn and at smolting; (2) mature 1+ parr had been intermediate in length between upper and lower modal group fish in their first autumn. It is suggested that in western France a holobiotic cycle for the Atlantic salmon can occur before the amphibiotic one as an adaptive strategy.","DOI":"10.1016/0044-8486(85)90274-1","ISSN":"0044-8486","journalAbbreviation":"Aquaculture","author":[{"family":"Bagliniere","given":"J. L."},{"family":"Maisse","given":"G."}],"issued":{"date-parts":[["1985",4,15]]}}},{"id":3138,"uris":["http://zotero.org/users/1431525/items/T396UBWR"],"uri":["http://zotero.org/users/1431525/items/T396UBWR"],"itemData":{"id":3138,"type":"article-journal","title":"Variation in Male Parr Maturation Within and Among Populations of Atlantic Salmon, &lt;i&gt;Salmo salar&lt;/i&gt;","container-title":"Canadian Journal of Fisheries and Aquatic Sciences","page":"1242-1248","volume":"43","issue":"6","source":"NRC Research Press","abstract":"The covariation of growth and maturation in male Atlantic salmon parr, Salmo salar, produces a relationship characterized by a size threshold below which individuals generally do not mature. The threshold of 70–72 mm fork length is evident both within and among populations. Parr maturation can reduce growth during the second year of life by an average of 4.0%. Among-year variation in growth rate affects the yearly incidence of maturation for males at age 1 + but has no detectable effect on the total proportion of male parr maturing in a population. Increases in the proportion of mature parr in the Matamek River, Quebec, can be explained by variation in growth alone; there is no evidence for genetic changes in this population., La covariation de la croissance et de la maturation chez les tacons de saumon de l'Atlantique, Salmo salar, produit une relation caractérisée par un seuil de taille au-dessous duquel les mâles n'atteignent généralement pas la maturité. Un seuil variant de 70 à 72 mm de longueur à la fourche est évident au sein de populations et entre celles-ci. La maturation des tacons peut réduire la croissance par une moyen de 4% de la deuxième année du cycle vital. La variation du taux de croissance d'une année à l'autre influe sur la fréquence annuelle de la maturation des mâles à 1 + an, mais n'a aucune incidence discernable sur la proportion totale de tacons mâles d'une population que atteignent la maturité. La variation de la croissance peut, à elle seule, expliquer les augmentations de la proportion de tacons matures présents dans la rivière Matamek (Québec); il n'ya aucune evidence de changements genitiques dans cette population.","DOI":"10.1139/f86-154","ISSN":"0706-652X","journalAbbreviation":"Can. J. Fish. Aquat. Sci.","author":[{"family":"Myers","given":"Ransom A."},{"family":"Hutchings","given":"Jeffrey A."},{"family":"Gibson","given":"R. John"}],"issued":{"date-parts":[["1986",6,1]]}}}],"schema":"https://github.com/citation-style-language/schema/raw/master/csl-citation.json"} </w:delInstrText>
        </w:r>
      </w:del>
      <w:r w:rsidR="006425FB" w:rsidRPr="00A204B8">
        <w:rPr>
          <w:rStyle w:val="lev"/>
          <w:b w:val="0"/>
          <w:lang w:val="en-GB"/>
        </w:rPr>
        <w:fldChar w:fldCharType="separate"/>
      </w:r>
      <w:ins w:id="127" w:author="Marie Nevoux" w:date="2019-04-01T17:12:00Z">
        <w:r w:rsidR="00DB3A6B" w:rsidRPr="00DB3A6B">
          <w:rPr>
            <w:rFonts w:ascii="Calibri" w:hAnsi="Calibri" w:cs="Calibri"/>
            <w:szCs w:val="24"/>
            <w:lang w:val="en-GB"/>
            <w:rPrChange w:id="128" w:author="Marie Nevoux" w:date="2019-04-01T17:12:00Z">
              <w:rPr>
                <w:rFonts w:ascii="Times New Roman" w:hAnsi="Times New Roman" w:cs="Times New Roman"/>
                <w:sz w:val="24"/>
                <w:szCs w:val="24"/>
              </w:rPr>
            </w:rPrChange>
          </w:rPr>
          <w:t>(Baglinière and Maisse 1985; Myers et al. 1986)</w:t>
        </w:r>
      </w:ins>
      <w:del w:id="129" w:author="Marie Nevoux" w:date="2019-04-01T17:12:00Z">
        <w:r w:rsidR="00BC4DB0" w:rsidRPr="00BC4DB0" w:rsidDel="00DB3A6B">
          <w:rPr>
            <w:rFonts w:ascii="Calibri" w:hAnsi="Calibri" w:cs="Calibri"/>
            <w:lang w:val="en-GB"/>
          </w:rPr>
          <w:delText>(Bagliniere and Maisse 1985; Myers et al. 1986)</w:delText>
        </w:r>
      </w:del>
      <w:r w:rsidR="006425FB" w:rsidRPr="00A204B8">
        <w:rPr>
          <w:rStyle w:val="lev"/>
          <w:b w:val="0"/>
          <w:lang w:val="en-GB"/>
        </w:rPr>
        <w:fldChar w:fldCharType="end"/>
      </w:r>
      <w:ins w:id="130" w:author="Marie Nevoux" w:date="2019-04-04T14:23:00Z">
        <w:r w:rsidR="000F52A8">
          <w:rPr>
            <w:rStyle w:val="lev"/>
            <w:b w:val="0"/>
            <w:lang w:val="en-GB"/>
          </w:rPr>
          <w:t xml:space="preserve"> </w:t>
        </w:r>
      </w:ins>
      <w:ins w:id="131" w:author="Marie Nevoux" w:date="2019-04-04T14:24:00Z">
        <w:r w:rsidR="000F52A8">
          <w:rPr>
            <w:rStyle w:val="lev"/>
            <w:b w:val="0"/>
            <w:lang w:val="en-GB"/>
          </w:rPr>
          <w:t>and may be driven by</w:t>
        </w:r>
      </w:ins>
      <w:ins w:id="132" w:author="Marie Nevoux" w:date="2019-04-04T14:23:00Z">
        <w:r w:rsidR="000F52A8">
          <w:rPr>
            <w:rStyle w:val="lev"/>
            <w:b w:val="0"/>
            <w:lang w:val="en-GB"/>
          </w:rPr>
          <w:t xml:space="preserve"> frequency dependent selection</w:t>
        </w:r>
      </w:ins>
      <w:ins w:id="133" w:author="Marie Nevoux" w:date="2019-04-04T14:24:00Z">
        <w:r w:rsidR="000F52A8">
          <w:rPr>
            <w:rStyle w:val="lev"/>
            <w:b w:val="0"/>
            <w:lang w:val="en-GB"/>
          </w:rPr>
          <w:t xml:space="preserve">, i.e. the reproductive success of precocious </w:t>
        </w:r>
        <w:proofErr w:type="spellStart"/>
        <w:r w:rsidR="000F52A8">
          <w:rPr>
            <w:rStyle w:val="lev"/>
            <w:b w:val="0"/>
            <w:lang w:val="en-GB"/>
          </w:rPr>
          <w:t>parr</w:t>
        </w:r>
      </w:ins>
      <w:ins w:id="134" w:author="Marie Nevoux" w:date="2019-04-04T14:25:00Z">
        <w:r w:rsidR="000F52A8">
          <w:rPr>
            <w:rStyle w:val="lev"/>
            <w:b w:val="0"/>
            <w:lang w:val="en-GB"/>
          </w:rPr>
          <w:t>s</w:t>
        </w:r>
        <w:proofErr w:type="spellEnd"/>
        <w:r w:rsidR="000F52A8">
          <w:rPr>
            <w:rStyle w:val="lev"/>
            <w:b w:val="0"/>
            <w:lang w:val="en-GB"/>
          </w:rPr>
          <w:t xml:space="preserve"> </w:t>
        </w:r>
      </w:ins>
      <w:ins w:id="135" w:author="Marie Nevoux" w:date="2019-04-04T14:23:00Z">
        <w:r w:rsidR="000F52A8" w:rsidRPr="000F52A8">
          <w:rPr>
            <w:rStyle w:val="lev"/>
            <w:b w:val="0"/>
            <w:lang w:val="en-GB"/>
          </w:rPr>
          <w:t>increas</w:t>
        </w:r>
      </w:ins>
      <w:ins w:id="136" w:author="Marie Nevoux" w:date="2019-04-04T14:25:00Z">
        <w:r w:rsidR="00CF46CB">
          <w:rPr>
            <w:rStyle w:val="lev"/>
            <w:b w:val="0"/>
            <w:lang w:val="en-GB"/>
          </w:rPr>
          <w:t>es</w:t>
        </w:r>
      </w:ins>
      <w:ins w:id="137" w:author="Marie Nevoux" w:date="2019-04-04T14:23:00Z">
        <w:r w:rsidR="000F52A8" w:rsidRPr="000F52A8">
          <w:rPr>
            <w:rStyle w:val="lev"/>
            <w:b w:val="0"/>
            <w:lang w:val="en-GB"/>
          </w:rPr>
          <w:t xml:space="preserve"> </w:t>
        </w:r>
        <w:r w:rsidR="000F52A8">
          <w:rPr>
            <w:rStyle w:val="lev"/>
            <w:b w:val="0"/>
            <w:lang w:val="en-GB"/>
          </w:rPr>
          <w:t>with de</w:t>
        </w:r>
        <w:r w:rsidR="000F52A8" w:rsidRPr="000F52A8">
          <w:rPr>
            <w:rStyle w:val="lev"/>
            <w:b w:val="0"/>
            <w:lang w:val="en-GB"/>
          </w:rPr>
          <w:t>creasing frequency</w:t>
        </w:r>
      </w:ins>
      <w:ins w:id="138" w:author="Marie Nevoux" w:date="2019-04-04T14:25:00Z">
        <w:r w:rsidR="000F52A8">
          <w:rPr>
            <w:rStyle w:val="lev"/>
            <w:b w:val="0"/>
            <w:lang w:val="en-GB"/>
          </w:rPr>
          <w:t xml:space="preserve"> </w:t>
        </w:r>
      </w:ins>
      <w:ins w:id="139" w:author="Marie Nevoux" w:date="2019-04-05T14:21:00Z">
        <w:r w:rsidR="00E23937">
          <w:rPr>
            <w:rStyle w:val="lev"/>
            <w:b w:val="0"/>
            <w:lang w:val="en-GB"/>
          </w:rPr>
          <w:t xml:space="preserve">of precocious maturation in the population </w:t>
        </w:r>
      </w:ins>
      <w:ins w:id="140" w:author="Marie Nevoux" w:date="2019-04-04T14:25:00Z">
        <w:r w:rsidR="000F52A8">
          <w:rPr>
            <w:rStyle w:val="lev"/>
            <w:b w:val="0"/>
            <w:lang w:val="en-GB"/>
          </w:rPr>
          <w:fldChar w:fldCharType="begin"/>
        </w:r>
        <w:r w:rsidR="000F52A8">
          <w:rPr>
            <w:rStyle w:val="lev"/>
            <w:b w:val="0"/>
            <w:lang w:val="en-GB"/>
          </w:rPr>
          <w:instrText xml:space="preserve"> ADDIN ZOTERO_ITEM CSL_CITATION {"citationID":"wGFbaHL9","properties":{"formattedCitation":"(Berejikian et al. 2010)","plainCitation":"(Berejikian et al. 2010)","noteIndex":0},"citationItems":[{"id":3038,"uris":["http://zotero.org/users/1431525/items/IEWPRJXL"],"uri":["http://zotero.org/users/1431525/items/IEWPRJXL"],"itemData":{"id":3038,"type":"article-journal","title":"Mating success of alternative male phenotypes and evidence for frequency-dependent selection in Chinook salmon, &lt;i&gt;Oncorhynchus tshawytscha&lt;/i&gt;","container-title":"Canadian Journal of Fisheries and Aquatic Sciences","page":"1933-1941","volume":"67","issue":"12","source":"NRC Research Press","abstract":"As with other species, frequency-dependent selection during reproduction has long been proposed as an important mechanism in maintaining alternative male reproductive phenotypes in Pacific salmon (Oncorhynchus spp.). Jack salmon mature one year earlier than the youngest females in a population and are much smaller than older “adult” males. We tested the hypothesis that mating success of both phenotypes is consistent with the frequency-dependent selection model. By holding male density constant and varying the frequency of adults and jacks in eight separate breeding groups, we found that adult male access to females, participation in spawning events, and adult-to-fry reproductive success increased with their decreasing frequency in a breeding group. Jacks exhibited the same pattern (increasing success with decreasing frequency), although the relationships were not as strong as for adults. Overall, jack and adult males mated with a similar number of females, but jacks sired only 20% of all offspring. Observ..., Comme on l'a fait chez d'autres espèces, on a longtemps proposé la sélection en fonction de la fréquence durant la reproduction comme mécanisme important pour le maintien des phénotypes reproducteurs mâles de rechange chez les saumons du Pacifique (Oncorhynchus spp.). Les madeleineaux mâles atteignent la maturité une année avant les femelles les plus jeunes dans la population et sont beaucoup plus petits que les mâles « adultes » plus âgés. Nous vérifions l'hypothèse qui veut que le succès de la reproduction pour les deux phénotypes soit compatible avec le modèle de sélection en fonction de la fréquence. En maintenant constante la densité des mâles et en faisant varier la fréquence des mâles madeleineaux et adultes dans huit groupes reproducteurs différents, nous observons que l'accès des adultes mâles aux femelles, leur participation aux épisodes de reproduction et leur succès reproductif de l'adulte à l'alevin augmentent en fonction de leur fréquence décroissante dans un groupe reproducteur. Les madelei...","DOI":"10.1139/F10-112","ISSN":"0706-652X","journalAbbreviation":"Can. J. Fish. Aquat. Sci.","author":[{"family":"Berejikian","given":"Barry A."},{"family":"Van Doornik","given":"Donald M."},{"family":"Endicott","given":"Rob C."},{"family":"Hoffnagle","given":"Timothy L."},{"family":"Tezak","given":"Eugene P."},{"family":"Moore","given":"Megan E."},{"family":"Atkins","given":"Jeffery"}],"issued":{"date-parts":[["2010",11,17]]}}}],"schema":"https://github.com/citation-style-language/schema/raw/master/csl-citation.json"} </w:instrText>
        </w:r>
      </w:ins>
      <w:r w:rsidR="000F52A8">
        <w:rPr>
          <w:rStyle w:val="lev"/>
          <w:b w:val="0"/>
          <w:lang w:val="en-GB"/>
        </w:rPr>
        <w:fldChar w:fldCharType="separate"/>
      </w:r>
      <w:ins w:id="141" w:author="Marie Nevoux" w:date="2019-04-04T14:25:00Z">
        <w:r w:rsidR="000F52A8" w:rsidRPr="00190613">
          <w:rPr>
            <w:rFonts w:ascii="Calibri" w:hAnsi="Calibri" w:cs="Calibri"/>
            <w:lang w:val="en-GB"/>
            <w:rPrChange w:id="142" w:author="Marie Nevoux" w:date="2019-04-05T14:34:00Z">
              <w:rPr/>
            </w:rPrChange>
          </w:rPr>
          <w:t>(</w:t>
        </w:r>
        <w:proofErr w:type="spellStart"/>
        <w:r w:rsidR="000F52A8" w:rsidRPr="00190613">
          <w:rPr>
            <w:rFonts w:ascii="Calibri" w:hAnsi="Calibri" w:cs="Calibri"/>
            <w:lang w:val="en-GB"/>
            <w:rPrChange w:id="143" w:author="Marie Nevoux" w:date="2019-04-05T14:34:00Z">
              <w:rPr/>
            </w:rPrChange>
          </w:rPr>
          <w:t>Berejikian</w:t>
        </w:r>
        <w:proofErr w:type="spellEnd"/>
        <w:r w:rsidR="000F52A8" w:rsidRPr="00190613">
          <w:rPr>
            <w:rFonts w:ascii="Calibri" w:hAnsi="Calibri" w:cs="Calibri"/>
            <w:lang w:val="en-GB"/>
            <w:rPrChange w:id="144" w:author="Marie Nevoux" w:date="2019-04-05T14:34:00Z">
              <w:rPr/>
            </w:rPrChange>
          </w:rPr>
          <w:t xml:space="preserve"> et al. 2010)</w:t>
        </w:r>
        <w:r w:rsidR="000F52A8">
          <w:rPr>
            <w:rStyle w:val="lev"/>
            <w:b w:val="0"/>
            <w:lang w:val="en-GB"/>
          </w:rPr>
          <w:fldChar w:fldCharType="end"/>
        </w:r>
      </w:ins>
      <w:ins w:id="145" w:author="Marie Nevoux" w:date="2019-04-03T15:29:00Z">
        <w:r w:rsidR="004E1174">
          <w:rPr>
            <w:rStyle w:val="lev"/>
            <w:b w:val="0"/>
            <w:lang w:val="en-GB"/>
          </w:rPr>
          <w:t>. Yet,</w:t>
        </w:r>
      </w:ins>
      <w:del w:id="146" w:author="Marie Nevoux" w:date="2019-04-03T15:29:00Z">
        <w:r w:rsidR="00BD71DE" w:rsidDel="004E1174">
          <w:rPr>
            <w:rStyle w:val="lev"/>
            <w:b w:val="0"/>
            <w:lang w:val="en-GB"/>
          </w:rPr>
          <w:delText>,</w:delText>
        </w:r>
      </w:del>
      <w:r w:rsidR="00BD71DE">
        <w:rPr>
          <w:rStyle w:val="lev"/>
          <w:b w:val="0"/>
          <w:lang w:val="en-GB"/>
        </w:rPr>
        <w:t xml:space="preserve"> </w:t>
      </w:r>
      <w:del w:id="147" w:author="Marie Nevoux" w:date="2019-04-03T15:29:00Z">
        <w:r w:rsidR="00BD71DE" w:rsidDel="004E1174">
          <w:rPr>
            <w:rStyle w:val="lev"/>
            <w:b w:val="0"/>
            <w:lang w:val="en-GB"/>
          </w:rPr>
          <w:delText xml:space="preserve">but </w:delText>
        </w:r>
      </w:del>
      <w:r w:rsidR="00BD71DE">
        <w:rPr>
          <w:rStyle w:val="lev"/>
          <w:b w:val="0"/>
          <w:lang w:val="en-GB"/>
        </w:rPr>
        <w:t>precise quantification of this phenotype remain</w:t>
      </w:r>
      <w:ins w:id="148" w:author="Marie Nevoux" w:date="2019-04-03T15:29:00Z">
        <w:r w:rsidR="004E1174">
          <w:rPr>
            <w:rStyle w:val="lev"/>
            <w:b w:val="0"/>
            <w:lang w:val="en-GB"/>
          </w:rPr>
          <w:t>s</w:t>
        </w:r>
      </w:ins>
      <w:r w:rsidR="00BD71DE">
        <w:rPr>
          <w:rStyle w:val="lev"/>
          <w:b w:val="0"/>
          <w:lang w:val="en-GB"/>
        </w:rPr>
        <w:t xml:space="preserve"> rare in empirical studies</w:t>
      </w:r>
      <w:ins w:id="149" w:author="Marie Nevoux" w:date="2019-03-29T16:59:00Z">
        <w:r w:rsidR="004F3135">
          <w:rPr>
            <w:rStyle w:val="lev"/>
            <w:b w:val="0"/>
            <w:lang w:val="en-GB"/>
          </w:rPr>
          <w:t xml:space="preserve"> a</w:t>
        </w:r>
        <w:r w:rsidR="00190613">
          <w:rPr>
            <w:rStyle w:val="lev"/>
            <w:b w:val="0"/>
            <w:lang w:val="en-GB"/>
          </w:rPr>
          <w:t>nd in salmon population dynamic</w:t>
        </w:r>
        <w:r w:rsidR="004F3135">
          <w:rPr>
            <w:rStyle w:val="lev"/>
            <w:b w:val="0"/>
            <w:lang w:val="en-GB"/>
          </w:rPr>
          <w:t xml:space="preserve"> models</w:t>
        </w:r>
      </w:ins>
      <w:r w:rsidR="008746C2" w:rsidRPr="00A204B8">
        <w:rPr>
          <w:rStyle w:val="lev"/>
          <w:b w:val="0"/>
          <w:lang w:val="en-GB"/>
        </w:rPr>
        <w:t>.</w:t>
      </w:r>
      <w:r w:rsidR="00E964D4" w:rsidRPr="00A204B8">
        <w:rPr>
          <w:rStyle w:val="lev"/>
          <w:b w:val="0"/>
          <w:lang w:val="en-GB"/>
        </w:rPr>
        <w:t xml:space="preserve"> </w:t>
      </w:r>
      <w:r w:rsidR="00BD71DE">
        <w:rPr>
          <w:rStyle w:val="lev"/>
          <w:b w:val="0"/>
          <w:lang w:val="en-GB"/>
        </w:rPr>
        <w:t xml:space="preserve">Furthermore, </w:t>
      </w:r>
      <w:r w:rsidR="008746C2" w:rsidRPr="00A204B8">
        <w:rPr>
          <w:rStyle w:val="lev"/>
          <w:b w:val="0"/>
          <w:lang w:val="en-GB"/>
        </w:rPr>
        <w:t xml:space="preserve">precocious maturation is </w:t>
      </w:r>
      <w:r w:rsidR="00B6314B" w:rsidRPr="00A204B8">
        <w:rPr>
          <w:rStyle w:val="lev"/>
          <w:b w:val="0"/>
          <w:lang w:val="en-GB"/>
        </w:rPr>
        <w:t>virtually ignored by stock assessment models</w:t>
      </w:r>
      <w:r w:rsidR="00AB15A0" w:rsidRPr="00A204B8">
        <w:rPr>
          <w:rStyle w:val="lev"/>
          <w:b w:val="0"/>
          <w:lang w:val="en-GB"/>
        </w:rPr>
        <w:t xml:space="preserve"> </w:t>
      </w:r>
      <w:r w:rsidR="00864448" w:rsidRPr="00A204B8">
        <w:rPr>
          <w:rStyle w:val="lev"/>
          <w:b w:val="0"/>
          <w:lang w:val="en-GB"/>
        </w:rPr>
        <w:t xml:space="preserve">and </w:t>
      </w:r>
      <w:ins w:id="150" w:author="Marie Nevoux" w:date="2019-04-03T15:30:00Z">
        <w:r w:rsidR="004E1174">
          <w:rPr>
            <w:rStyle w:val="lev"/>
            <w:b w:val="0"/>
            <w:lang w:val="en-GB"/>
          </w:rPr>
          <w:t xml:space="preserve">in the </w:t>
        </w:r>
      </w:ins>
      <w:del w:id="151" w:author="Marie Nevoux" w:date="2019-04-03T15:30:00Z">
        <w:r w:rsidR="00864448" w:rsidRPr="00A204B8" w:rsidDel="004E1174">
          <w:rPr>
            <w:rStyle w:val="lev"/>
            <w:b w:val="0"/>
            <w:lang w:val="en-GB"/>
          </w:rPr>
          <w:delText xml:space="preserve">fisheries </w:delText>
        </w:r>
      </w:del>
      <w:r w:rsidR="00864448" w:rsidRPr="00A204B8">
        <w:rPr>
          <w:rStyle w:val="lev"/>
          <w:b w:val="0"/>
          <w:lang w:val="en-GB"/>
        </w:rPr>
        <w:t xml:space="preserve">management </w:t>
      </w:r>
      <w:del w:id="152" w:author="Marie Nevoux" w:date="2019-04-03T15:30:00Z">
        <w:r w:rsidR="00864448" w:rsidRPr="00A204B8" w:rsidDel="004E1174">
          <w:rPr>
            <w:rStyle w:val="lev"/>
            <w:b w:val="0"/>
            <w:lang w:val="en-GB"/>
          </w:rPr>
          <w:delText>in</w:delText>
        </w:r>
        <w:r w:rsidR="00AB15A0" w:rsidRPr="00A204B8" w:rsidDel="004E1174">
          <w:rPr>
            <w:rStyle w:val="lev"/>
            <w:b w:val="0"/>
            <w:lang w:val="en-GB"/>
          </w:rPr>
          <w:delText xml:space="preserve"> </w:delText>
        </w:r>
      </w:del>
      <w:ins w:id="153" w:author="Marie Nevoux" w:date="2019-04-03T15:30:00Z">
        <w:r w:rsidR="004E1174">
          <w:rPr>
            <w:rStyle w:val="lev"/>
            <w:b w:val="0"/>
            <w:lang w:val="en-GB"/>
          </w:rPr>
          <w:t xml:space="preserve">of </w:t>
        </w:r>
      </w:ins>
      <w:r w:rsidR="00AB15A0" w:rsidRPr="00A204B8">
        <w:rPr>
          <w:rStyle w:val="lev"/>
          <w:b w:val="0"/>
          <w:lang w:val="en-GB"/>
        </w:rPr>
        <w:t>Atlantic salmon</w:t>
      </w:r>
      <w:r w:rsidR="00F71304" w:rsidRPr="00A204B8">
        <w:rPr>
          <w:rStyle w:val="lev"/>
          <w:b w:val="0"/>
          <w:lang w:val="en-GB"/>
        </w:rPr>
        <w:t xml:space="preserve"> </w:t>
      </w:r>
      <w:ins w:id="154" w:author="Marie Nevoux" w:date="2019-04-03T15:30:00Z">
        <w:r w:rsidR="004E1174">
          <w:rPr>
            <w:rStyle w:val="lev"/>
            <w:b w:val="0"/>
            <w:lang w:val="en-GB"/>
          </w:rPr>
          <w:t xml:space="preserve">fisheries </w:t>
        </w:r>
      </w:ins>
      <w:del w:id="155" w:author="Marie Nevoux" w:date="2019-04-03T15:31:00Z">
        <w:r w:rsidR="00F71304" w:rsidRPr="00A204B8" w:rsidDel="004E1174">
          <w:rPr>
            <w:rStyle w:val="lev"/>
            <w:b w:val="0"/>
            <w:lang w:val="en-GB"/>
          </w:rPr>
          <w:delText xml:space="preserve">(e.g. </w:delText>
        </w:r>
        <w:r w:rsidR="00455457" w:rsidRPr="00A204B8" w:rsidDel="004E1174">
          <w:rPr>
            <w:rStyle w:val="lev"/>
            <w:b w:val="0"/>
            <w:lang w:val="en-GB"/>
          </w:rPr>
          <w:delText xml:space="preserve">ICES </w:delText>
        </w:r>
      </w:del>
      <w:r w:rsidR="00F71304" w:rsidRPr="00A204B8">
        <w:rPr>
          <w:rStyle w:val="lev"/>
          <w:b w:val="0"/>
          <w:lang w:val="en-GB"/>
        </w:rPr>
        <w:fldChar w:fldCharType="begin"/>
      </w:r>
      <w:ins w:id="156" w:author="Marie Nevoux" w:date="2019-04-03T15:31:00Z">
        <w:r w:rsidR="004E1174">
          <w:rPr>
            <w:rStyle w:val="lev"/>
            <w:b w:val="0"/>
            <w:lang w:val="en-GB"/>
          </w:rPr>
          <w:instrText xml:space="preserve"> ADDIN ZOTERO_ITEM CSL_CITATION {"citationID":"hR8yaoq8","properties":{"formattedCitation":"(e.g. ICES 2013)","plainCitation":"(e.g. ICES 2013)","noteIndex":0},"citationItems":[{"id":2318,"uris":["http://zotero.org/users/1431525/items/HG7TS5Z4"],"uri":["http://zotero.org/users/1431525/items/HG7TS5Z4"],"itemData":{"id":2318,"type":"report","title":"Report of the Working Group on North Atlantic Salmon (WGNAS)","publisher-place":"Copenhagen, Denmark","page":"380pp","event-place":"Copenhagen, Denmark","note":"ICES. 2013. Report of the Working Group on North Atlantic Salmon (WGNAS), 3–12 April 2013, Copenhagen, Denmark. ICES CM 2013/ACOM:09. 380 pp.","author":[{"family":"ICES","given":""}],"issued":{"date-parts":[["2013"]]}},"prefix":"e.g. "}],"schema":"https://github.com/citation-style-language/schema/raw/master/csl-citation.json"} </w:instrText>
        </w:r>
      </w:ins>
      <w:del w:id="157" w:author="Marie Nevoux" w:date="2019-04-03T15:31:00Z">
        <w:r w:rsidR="00455457" w:rsidRPr="00A204B8" w:rsidDel="004E1174">
          <w:rPr>
            <w:rStyle w:val="lev"/>
            <w:b w:val="0"/>
            <w:lang w:val="en-GB"/>
          </w:rPr>
          <w:delInstrText xml:space="preserve"> ADDIN ZOTERO_ITEM CSL_CITATION {"citationID":"x6mOQJaD","properties":{"formattedCitation":"(2013)","plainCitation":"(2013)","noteIndex":0},"citationItems":[{"id":2318,"uris":["http://zotero.org/users/1431525/items/HG7TS5Z4"],"uri":["http://zotero.org/users/1431525/items/HG7TS5Z4"],"itemData":{"id":2318,"type":"report","title":"Report of the Working Group on North Atlantic Salmon (WGNAS)","publisher-place":"Copenhagen, Denmark","page":"380pp","event-place":"Copenhagen, Denmark","note":"ICES. 2013. Report of the Working Group on North Atlantic Salmon (WGNAS), 3–12 April 2013, Copenhagen, Denmark. ICES CM 2013/ACOM:09. 380 pp.","author":[{"family":"ICES","given":""}],"issued":{"date-parts":[["2013"]]}},"suppress-author":true}],"schema":"https://github.com/citation-style-language/schema/raw/master/csl-citation.json"} </w:delInstrText>
        </w:r>
      </w:del>
      <w:r w:rsidR="00F71304" w:rsidRPr="00A204B8">
        <w:rPr>
          <w:rStyle w:val="lev"/>
          <w:b w:val="0"/>
          <w:lang w:val="en-GB"/>
        </w:rPr>
        <w:fldChar w:fldCharType="separate"/>
      </w:r>
      <w:ins w:id="158" w:author="Marie Nevoux" w:date="2019-04-03T15:31:00Z">
        <w:r w:rsidR="004E1174" w:rsidRPr="000F52A8">
          <w:rPr>
            <w:rFonts w:ascii="Calibri" w:hAnsi="Calibri" w:cs="Calibri"/>
            <w:lang w:val="en-GB"/>
            <w:rPrChange w:id="159" w:author="Marie Nevoux" w:date="2019-04-04T14:23:00Z">
              <w:rPr/>
            </w:rPrChange>
          </w:rPr>
          <w:t>(e.g. ICES 2013)</w:t>
        </w:r>
      </w:ins>
      <w:del w:id="160" w:author="Marie Nevoux" w:date="2019-04-03T15:31:00Z">
        <w:r w:rsidR="00BC4DB0" w:rsidRPr="000F52A8" w:rsidDel="004E1174">
          <w:rPr>
            <w:lang w:val="en-GB"/>
            <w:rPrChange w:id="161" w:author="Marie Nevoux" w:date="2019-04-04T14:23:00Z">
              <w:rPr>
                <w:rFonts w:ascii="Calibri" w:hAnsi="Calibri" w:cs="Calibri"/>
                <w:lang w:val="en-GB"/>
              </w:rPr>
            </w:rPrChange>
          </w:rPr>
          <w:delText>(2013)</w:delText>
        </w:r>
      </w:del>
      <w:r w:rsidR="00F71304" w:rsidRPr="00A204B8">
        <w:rPr>
          <w:rStyle w:val="lev"/>
          <w:b w:val="0"/>
          <w:lang w:val="en-GB"/>
        </w:rPr>
        <w:fldChar w:fldCharType="end"/>
      </w:r>
      <w:del w:id="162" w:author="Marie Nevoux" w:date="2019-04-03T15:32:00Z">
        <w:r w:rsidR="00455457" w:rsidRPr="00A204B8" w:rsidDel="004E1174">
          <w:rPr>
            <w:rStyle w:val="lev"/>
            <w:b w:val="0"/>
            <w:lang w:val="en-GB"/>
          </w:rPr>
          <w:delText>)</w:delText>
        </w:r>
      </w:del>
      <w:r w:rsidR="00B6314B" w:rsidRPr="00A204B8">
        <w:rPr>
          <w:rStyle w:val="lev"/>
          <w:b w:val="0"/>
          <w:lang w:val="en-GB"/>
        </w:rPr>
        <w:t xml:space="preserve">. This means that mature </w:t>
      </w:r>
      <w:proofErr w:type="spellStart"/>
      <w:r w:rsidR="00B6314B" w:rsidRPr="00A204B8">
        <w:rPr>
          <w:rStyle w:val="lev"/>
          <w:b w:val="0"/>
          <w:lang w:val="en-GB"/>
        </w:rPr>
        <w:t>parrs</w:t>
      </w:r>
      <w:proofErr w:type="spellEnd"/>
      <w:r w:rsidR="00B6314B" w:rsidRPr="00A204B8">
        <w:rPr>
          <w:rStyle w:val="lev"/>
          <w:b w:val="0"/>
          <w:lang w:val="en-GB"/>
        </w:rPr>
        <w:t xml:space="preserve"> are included </w:t>
      </w:r>
      <w:r w:rsidR="003F5BD1">
        <w:rPr>
          <w:rStyle w:val="lev"/>
          <w:b w:val="0"/>
          <w:lang w:val="en-GB"/>
        </w:rPr>
        <w:t xml:space="preserve">neither </w:t>
      </w:r>
      <w:r w:rsidR="00B6314B" w:rsidRPr="00A204B8">
        <w:rPr>
          <w:rStyle w:val="lev"/>
          <w:b w:val="0"/>
          <w:lang w:val="en-GB"/>
        </w:rPr>
        <w:t xml:space="preserve">in the </w:t>
      </w:r>
      <w:r w:rsidR="003F5BD1">
        <w:rPr>
          <w:rStyle w:val="lev"/>
          <w:b w:val="0"/>
          <w:lang w:val="en-GB"/>
        </w:rPr>
        <w:t>stock nor in the recruitment figures. T</w:t>
      </w:r>
      <w:r w:rsidR="00450354" w:rsidRPr="00A204B8">
        <w:rPr>
          <w:rStyle w:val="lev"/>
          <w:b w:val="0"/>
          <w:lang w:val="en-GB"/>
        </w:rPr>
        <w:t xml:space="preserve">his might bias stock-recruitment relationships and </w:t>
      </w:r>
      <w:r w:rsidR="00B6314B" w:rsidRPr="00A204B8">
        <w:rPr>
          <w:rStyle w:val="lev"/>
          <w:b w:val="0"/>
          <w:lang w:val="en-GB"/>
        </w:rPr>
        <w:t xml:space="preserve">underestimate freshwater survival </w:t>
      </w:r>
      <w:del w:id="163" w:author="Marie Nevoux" w:date="2019-04-03T15:32:00Z">
        <w:r w:rsidR="00B6314B" w:rsidRPr="00A204B8" w:rsidDel="004E1174">
          <w:rPr>
            <w:rStyle w:val="lev"/>
            <w:b w:val="0"/>
            <w:lang w:val="en-GB"/>
          </w:rPr>
          <w:delText xml:space="preserve">and </w:delText>
        </w:r>
      </w:del>
      <w:ins w:id="164" w:author="Marie Nevoux" w:date="2019-04-03T15:32:00Z">
        <w:r w:rsidR="004E1174">
          <w:rPr>
            <w:rStyle w:val="lev"/>
            <w:b w:val="0"/>
            <w:lang w:val="en-GB"/>
          </w:rPr>
          <w:t>as well as</w:t>
        </w:r>
        <w:r w:rsidR="004E1174" w:rsidRPr="00A204B8">
          <w:rPr>
            <w:rStyle w:val="lev"/>
            <w:b w:val="0"/>
            <w:lang w:val="en-GB"/>
          </w:rPr>
          <w:t xml:space="preserve"> </w:t>
        </w:r>
      </w:ins>
      <w:r w:rsidR="00B6314B" w:rsidRPr="00A204B8">
        <w:rPr>
          <w:rStyle w:val="lev"/>
          <w:b w:val="0"/>
          <w:lang w:val="en-GB"/>
        </w:rPr>
        <w:t xml:space="preserve">salmon production. </w:t>
      </w:r>
      <w:r w:rsidR="00450354" w:rsidRPr="00A204B8">
        <w:rPr>
          <w:rStyle w:val="lev"/>
          <w:b w:val="0"/>
          <w:lang w:val="en-GB"/>
        </w:rPr>
        <w:t xml:space="preserve">For instance, </w:t>
      </w:r>
      <w:ins w:id="165" w:author="Marie Nevoux" w:date="2019-04-01T16:12:00Z">
        <w:r w:rsidR="000F6E2A">
          <w:rPr>
            <w:rStyle w:val="lev"/>
            <w:b w:val="0"/>
            <w:lang w:val="en-GB"/>
          </w:rPr>
          <w:t xml:space="preserve">using more than </w:t>
        </w:r>
        <w:r w:rsidR="000F6E2A">
          <w:rPr>
            <w:rStyle w:val="lev"/>
            <w:b w:val="0"/>
            <w:lang w:val="en-GB"/>
          </w:rPr>
          <w:lastRenderedPageBreak/>
          <w:t xml:space="preserve">280,000 </w:t>
        </w:r>
      </w:ins>
      <w:ins w:id="166" w:author="Marie Nevoux" w:date="2019-04-01T16:13:00Z">
        <w:r w:rsidR="000F6E2A">
          <w:rPr>
            <w:rStyle w:val="lev"/>
            <w:b w:val="0"/>
            <w:lang w:val="en-GB"/>
          </w:rPr>
          <w:t xml:space="preserve">records from </w:t>
        </w:r>
        <w:r w:rsidR="000F6E2A" w:rsidRPr="00C032D5">
          <w:rPr>
            <w:rStyle w:val="lev"/>
            <w:b w:val="0"/>
            <w:lang w:val="en-GB"/>
          </w:rPr>
          <w:t xml:space="preserve">Little </w:t>
        </w:r>
        <w:proofErr w:type="spellStart"/>
        <w:r w:rsidR="000F6E2A" w:rsidRPr="00C032D5">
          <w:rPr>
            <w:rStyle w:val="lev"/>
            <w:b w:val="0"/>
            <w:lang w:val="en-GB"/>
          </w:rPr>
          <w:t>Codroy</w:t>
        </w:r>
        <w:proofErr w:type="spellEnd"/>
        <w:r w:rsidR="000F6E2A" w:rsidRPr="00C032D5">
          <w:rPr>
            <w:rStyle w:val="lev"/>
            <w:b w:val="0"/>
            <w:lang w:val="en-GB"/>
          </w:rPr>
          <w:t xml:space="preserve"> River</w:t>
        </w:r>
        <w:r w:rsidR="000F6E2A">
          <w:rPr>
            <w:rStyle w:val="lev"/>
            <w:b w:val="0"/>
            <w:lang w:val="en-GB"/>
          </w:rPr>
          <w:t xml:space="preserve"> </w:t>
        </w:r>
        <w:proofErr w:type="spellStart"/>
        <w:r w:rsidR="000F6E2A">
          <w:rPr>
            <w:rStyle w:val="lev"/>
            <w:b w:val="0"/>
            <w:lang w:val="en-GB"/>
          </w:rPr>
          <w:t>parrs</w:t>
        </w:r>
        <w:proofErr w:type="spellEnd"/>
        <w:r w:rsidR="000F6E2A">
          <w:rPr>
            <w:rStyle w:val="lev"/>
            <w:b w:val="0"/>
            <w:lang w:val="en-GB"/>
          </w:rPr>
          <w:t xml:space="preserve">, </w:t>
        </w:r>
      </w:ins>
      <w:r w:rsidR="00450354" w:rsidRPr="00A204B8">
        <w:rPr>
          <w:rStyle w:val="lev"/>
          <w:b w:val="0"/>
          <w:lang w:val="en-GB"/>
        </w:rPr>
        <w:t xml:space="preserve">Myers </w:t>
      </w:r>
      <w:r w:rsidR="00450354" w:rsidRPr="00A204B8">
        <w:rPr>
          <w:rStyle w:val="lev"/>
          <w:b w:val="0"/>
          <w:lang w:val="en-GB"/>
        </w:rPr>
        <w:fldChar w:fldCharType="begin"/>
      </w:r>
      <w:ins w:id="167" w:author="Marie Nevoux" w:date="2019-04-01T17:12:00Z">
        <w:r w:rsidR="00DB3A6B">
          <w:rPr>
            <w:rStyle w:val="lev"/>
            <w:b w:val="0"/>
            <w:lang w:val="en-GB"/>
          </w:rPr>
          <w:instrText xml:space="preserve"> ADDIN ZOTERO_ITEM CSL_CITATION {"citationID":"K3VCEdP3","properties":{"formattedCitation":"(1984)","plainCitation":"(1984)","noteIndex":0},"citationItems":[{"id":3140,"uris":["http://zotero.org/users/1431525/items/B8CQUWER"],"uri":["http://zotero.org/users/1431525/items/B8CQUWER"],"itemData":{"id":3140,"type":"article-journal","title":"Demographic Consequences of Precocious Maturation of Atlantic Salmon (&lt;i&gt;Salmo salar&lt;/i&gt;)","container-title":"Canadian Journal of Fisheries and Aquatic Sciences","page":"1349-1353","volume":"41","issue":"9","source":"NRC Research Press","abstract":"Detailed records of outgoing smolts of Atlantic salmon (Salmo salar) and estimates of the parr population that produced them were used to study the demographic conequences of male precocious sexual maturation in southwest Newfoundland. Approximately 80% of males matured precociously in the stream. Annual survival probability of a male that reproduces precociously is reduced by a median 44%. Precocious maturation delays smolting; the probability of smolting in the second year for a male precocious parr is approximately 13% of that of a female. The economic loss due to precocious maturation is large; 60% of the adult male salmon production is lost due to precocious maturation., Des données détaillées sur des saumoneaux de saumon de l'Atlantique (Salmo salar) descendant vers la mer et des estimations des populations originales de tacons ont été utilisées pour étudier les conséquences démographiques de la maturation sexuelle précoce des mâles au sud-ouest du Groenland. Environ 80% des mâles sont arrivés précocément à maturité dans le milieu limnicole. La probabilité annuelle de survie d'un mâle dont la reproduction est précoce est réduite de 44%, chiffre médian. Une maturation précoce retarde la smoltification; ainsi, la probabilité qu'un tacon mâle précoce devienne un saumoneau au cours de la deuxième année est d'environ 13% de celle de la femelle. La perte économique due à la maturation précoce est élevée : 60% de la production de saumons mâles adultes est ainsi perdue.","DOI":"10.1139/f84-165","ISSN":"0706-652X","journalAbbreviation":"Can. J. Fish. Aquat. Sci.","author":[{"family":"Myers","given":"R. A."}],"issued":{"date-parts":[["1984",9,1]]}},"suppress-author":true}],"schema":"https://github.com/citation-style-language/schema/raw/master/csl-citation.json"} </w:instrText>
        </w:r>
      </w:ins>
      <w:del w:id="168" w:author="Marie Nevoux" w:date="2019-04-01T17:12:00Z">
        <w:r w:rsidR="00450354" w:rsidRPr="00A204B8" w:rsidDel="00DB3A6B">
          <w:rPr>
            <w:rStyle w:val="lev"/>
            <w:b w:val="0"/>
            <w:lang w:val="en-GB"/>
          </w:rPr>
          <w:delInstrText xml:space="preserve"> ADDIN ZOTERO_ITEM CSL_CITATION {"citationID":"K3VCEdP3","properties":{"formattedCitation":"(1984)","plainCitation":"(1984)","noteIndex":0},"citationItems":[{"id":3140,"uris":["http://zotero.org/users/1431525/items/B8CQUWER"],"uri":["http://zotero.org/users/1431525/items/B8CQUWER"],"itemData":{"id":3140,"type":"article-journal","title":"Demographic Consequences of Precocious Maturation of Atlantic Salmon (Salmo salar)","container-title":"Canadian Journal of Fisheries and Aquatic Sciences","page":"1349-1353","volume":"41","issue":"9","source":"NRC Research Press","abstract":"Detailed records of outgoing smolts of Atlantic salmon (Salmo salar) and estimates of the parr population that produced them were used to study the demographic conequences of male precocious sexual maturation in southwest Newfoundland. Approximately 80% of males matured precociously in the stream. Annual survival probability of a male that reproduces precociously is reduced by a median 44%. Precocious maturation delays smolting; the probability of smolting in the second year for a male precocious parr is approximately 13% of that of a female. The economic loss due to precocious maturation is large; 60% of the adult male salmon production is lost due to precocious maturation., Des données détaillées sur des saumoneaux de saumon de l'Atlantique (Salmo salar) descendant vers la mer et des estimations des populations originales de tacons ont été utilisées pour étudier les conséquences démographiques de la maturation sexuelle précoce des mâles au sud-ouest du Groenland. Environ 80% des mâles sont arrivés précocément à maturité dans le milieu limnicole. La probabilité annuelle de survie d'un mâle dont la reproduction est précoce est réduite de 44%, chiffre médian. Une maturation précoce retarde la smoltification; ainsi, la probabilité qu'un tacon mâle précoce devienne un saumoneau au cours de la deuxième année est d'environ 13% de celle de la femelle. La perte économique due à la maturation précoce est élevée : 60% de la production de saumons mâles adultes est ainsi perdue.","DOI":"10.1139/f84-165","ISSN":"0706-652X","journalAbbreviation":"Can. J. Fish. Aquat. Sci.","author":[{"family":"Myers","given":"R. A."}],"issued":{"date-parts":[["1984",9,1]]}},"suppress-author":true}],"schema":"https://github.com/citation-style-language/schema/raw/master/csl-citation.json"} </w:delInstrText>
        </w:r>
      </w:del>
      <w:r w:rsidR="00450354" w:rsidRPr="00A204B8">
        <w:rPr>
          <w:rStyle w:val="lev"/>
          <w:b w:val="0"/>
          <w:lang w:val="en-GB"/>
        </w:rPr>
        <w:fldChar w:fldCharType="separate"/>
      </w:r>
      <w:r w:rsidR="00BC4DB0" w:rsidRPr="00BC4DB0">
        <w:rPr>
          <w:rFonts w:ascii="Calibri" w:hAnsi="Calibri" w:cs="Calibri"/>
          <w:lang w:val="en-GB"/>
        </w:rPr>
        <w:t>(1984)</w:t>
      </w:r>
      <w:r w:rsidR="00450354" w:rsidRPr="00A204B8">
        <w:rPr>
          <w:rStyle w:val="lev"/>
          <w:b w:val="0"/>
          <w:lang w:val="en-GB"/>
        </w:rPr>
        <w:fldChar w:fldCharType="end"/>
      </w:r>
      <w:r w:rsidR="00450354" w:rsidRPr="00A204B8">
        <w:rPr>
          <w:rStyle w:val="lev"/>
          <w:b w:val="0"/>
          <w:lang w:val="en-GB"/>
        </w:rPr>
        <w:t xml:space="preserve"> estimated that 60% of the stock of adult male salmon </w:t>
      </w:r>
      <w:ins w:id="169" w:author="Marie Nevoux" w:date="2019-04-04T15:56:00Z">
        <w:r w:rsidR="00CF46CB">
          <w:rPr>
            <w:rStyle w:val="lev"/>
            <w:b w:val="0"/>
            <w:lang w:val="en-GB"/>
          </w:rPr>
          <w:t xml:space="preserve">in </w:t>
        </w:r>
        <w:r w:rsidR="00CF46CB" w:rsidRPr="00C032D5">
          <w:rPr>
            <w:rStyle w:val="lev"/>
            <w:b w:val="0"/>
            <w:lang w:val="en-GB"/>
          </w:rPr>
          <w:t>Newfoundland</w:t>
        </w:r>
        <w:r w:rsidR="00CF46CB" w:rsidRPr="00A204B8">
          <w:rPr>
            <w:rStyle w:val="lev"/>
            <w:b w:val="0"/>
            <w:lang w:val="en-GB"/>
          </w:rPr>
          <w:t xml:space="preserve"> </w:t>
        </w:r>
      </w:ins>
      <w:r w:rsidR="00450354" w:rsidRPr="00A204B8">
        <w:rPr>
          <w:rStyle w:val="lev"/>
          <w:b w:val="0"/>
          <w:lang w:val="en-GB"/>
        </w:rPr>
        <w:t xml:space="preserve">was lost </w:t>
      </w:r>
      <w:ins w:id="170" w:author="Marie Nevoux" w:date="2019-04-01T16:03:00Z">
        <w:r w:rsidR="00C032D5">
          <w:rPr>
            <w:rStyle w:val="lev"/>
            <w:b w:val="0"/>
            <w:lang w:val="en-GB"/>
          </w:rPr>
          <w:t xml:space="preserve">because of increased mortality </w:t>
        </w:r>
      </w:ins>
      <w:r w:rsidR="00450354" w:rsidRPr="00A204B8">
        <w:rPr>
          <w:rStyle w:val="lev"/>
          <w:b w:val="0"/>
          <w:lang w:val="en-GB"/>
        </w:rPr>
        <w:t xml:space="preserve">due to precocious maturation. </w:t>
      </w:r>
      <w:r w:rsidR="00B6314B" w:rsidRPr="00A204B8">
        <w:rPr>
          <w:rStyle w:val="lev"/>
          <w:b w:val="0"/>
          <w:lang w:val="en-GB"/>
        </w:rPr>
        <w:t xml:space="preserve">Caswell et al. </w:t>
      </w:r>
      <w:r w:rsidR="00B6314B" w:rsidRPr="00A204B8">
        <w:rPr>
          <w:rStyle w:val="lev"/>
          <w:b w:val="0"/>
          <w:lang w:val="en-GB"/>
        </w:rPr>
        <w:fldChar w:fldCharType="begin"/>
      </w:r>
      <w:r w:rsidR="00B6314B" w:rsidRPr="00A204B8">
        <w:rPr>
          <w:rStyle w:val="lev"/>
          <w:b w:val="0"/>
          <w:lang w:val="en-GB"/>
        </w:rPr>
        <w:instrText xml:space="preserve"> ADDIN ZOTERO_ITEM CSL_CITATION {"citationID":"D2UxF2i4","properties":{"formattedCitation":"(1984)","plainCitation":"(1984)","noteIndex":0},"citationItems":[{"id":2541,"uris":["http://zotero.org/users/1431525/items/793WGFSB"],"uri":["http://zotero.org/users/1431525/items/793WGFSB"],"itemData":{"id":2541,"type":"article-journal","title":"Evaluating the consequence of reproduction in complex salmonid life cycles","container-title":"Aquaculture","page":"123-134","volume":"43","abstract":"Reproduction by individuals at different stages in the life cycle contributes differentially to population growth. This paper shows how to evaluate these contributions in complex life cycles, in which individuals may be classified by size or developmental stage as well as age. Population growth is measured by the maximum eigenvalue of a projection matrix corresponding to a life cycle graph. The sensitivity of this eigenvalue to changes in reproduction can be expressed as a simple function of the demographic parameters describing the life cycle. The sensitivity of growth rate to reproduction declines with age, at a rate which is inversely proportional to survival and directly proportional to growth rate itself. The importance of alternate developmental pathways is related to the reproductive values of the stages to which those pathways lead. The latter observation is used to examine the possibility that natural selection in response to increased fishing pressure at sea is responsible for the recent increase in precocious maturation by male parr in the Atlantic salmon (Salmo salar) of the Matamek River, Quebec.","author":[{"family":"Caswell","given":"Hal"},{"family":"Naiman","given":"R.J."},{"family":"Morin","given":"R."}],"issued":{"date-parts":[["1984"]]}},"suppress-author":true}],"schema":"https://github.com/citation-style-language/schema/raw/master/csl-citation.json"} </w:instrText>
      </w:r>
      <w:r w:rsidR="00B6314B" w:rsidRPr="00A204B8">
        <w:rPr>
          <w:rStyle w:val="lev"/>
          <w:b w:val="0"/>
          <w:lang w:val="en-GB"/>
        </w:rPr>
        <w:fldChar w:fldCharType="separate"/>
      </w:r>
      <w:r w:rsidR="00BC4DB0" w:rsidRPr="00BC4DB0">
        <w:rPr>
          <w:rFonts w:ascii="Calibri" w:hAnsi="Calibri" w:cs="Calibri"/>
          <w:lang w:val="en-GB"/>
        </w:rPr>
        <w:t>(1984)</w:t>
      </w:r>
      <w:r w:rsidR="00B6314B" w:rsidRPr="00A204B8">
        <w:rPr>
          <w:rStyle w:val="lev"/>
          <w:b w:val="0"/>
          <w:lang w:val="en-GB"/>
        </w:rPr>
        <w:fldChar w:fldCharType="end"/>
      </w:r>
      <w:r w:rsidR="00B6314B" w:rsidRPr="00A204B8">
        <w:rPr>
          <w:rStyle w:val="lev"/>
          <w:b w:val="0"/>
          <w:lang w:val="en-GB"/>
        </w:rPr>
        <w:t xml:space="preserve"> demonstrated that the effect of reproduction by </w:t>
      </w:r>
      <w:proofErr w:type="spellStart"/>
      <w:r w:rsidR="00B6314B" w:rsidRPr="00A204B8">
        <w:rPr>
          <w:rStyle w:val="lev"/>
          <w:b w:val="0"/>
          <w:lang w:val="en-GB"/>
        </w:rPr>
        <w:t>parr</w:t>
      </w:r>
      <w:ins w:id="171" w:author="Marie Nevoux" w:date="2019-04-03T15:33:00Z">
        <w:r w:rsidR="004E1174">
          <w:rPr>
            <w:rStyle w:val="lev"/>
            <w:b w:val="0"/>
            <w:lang w:val="en-GB"/>
          </w:rPr>
          <w:t>s</w:t>
        </w:r>
      </w:ins>
      <w:proofErr w:type="spellEnd"/>
      <w:r w:rsidR="00B6314B" w:rsidRPr="00A204B8">
        <w:rPr>
          <w:rStyle w:val="lev"/>
          <w:b w:val="0"/>
          <w:lang w:val="en-GB"/>
        </w:rPr>
        <w:t xml:space="preserve"> on population growth rate </w:t>
      </w:r>
      <w:del w:id="172" w:author="Marie Nevoux" w:date="2019-04-04T15:58:00Z">
        <w:r w:rsidR="00B6314B" w:rsidRPr="00A204B8" w:rsidDel="00961E77">
          <w:rPr>
            <w:rStyle w:val="lev"/>
            <w:b w:val="0"/>
            <w:lang w:val="en-GB"/>
          </w:rPr>
          <w:delText xml:space="preserve">is </w:delText>
        </w:r>
      </w:del>
      <w:ins w:id="173" w:author="Marie Nevoux" w:date="2019-04-04T15:58:00Z">
        <w:r w:rsidR="00961E77">
          <w:rPr>
            <w:rStyle w:val="lev"/>
            <w:b w:val="0"/>
            <w:lang w:val="en-GB"/>
          </w:rPr>
          <w:t>was</w:t>
        </w:r>
        <w:r w:rsidR="00961E77" w:rsidRPr="00A204B8">
          <w:rPr>
            <w:rStyle w:val="lev"/>
            <w:b w:val="0"/>
            <w:lang w:val="en-GB"/>
          </w:rPr>
          <w:t xml:space="preserve"> </w:t>
        </w:r>
      </w:ins>
      <w:r w:rsidR="00B6314B" w:rsidRPr="00A204B8">
        <w:rPr>
          <w:rStyle w:val="lev"/>
          <w:b w:val="0"/>
          <w:lang w:val="en-GB"/>
        </w:rPr>
        <w:t xml:space="preserve">always greater than that of </w:t>
      </w:r>
      <w:del w:id="174" w:author="Marie Nevoux" w:date="2019-04-03T15:33:00Z">
        <w:r w:rsidR="00B6314B" w:rsidRPr="00A204B8" w:rsidDel="004E1174">
          <w:rPr>
            <w:rStyle w:val="lev"/>
            <w:b w:val="0"/>
            <w:lang w:val="en-GB"/>
          </w:rPr>
          <w:delText xml:space="preserve">adult </w:delText>
        </w:r>
      </w:del>
      <w:r w:rsidR="00B6314B" w:rsidRPr="00A204B8">
        <w:rPr>
          <w:rStyle w:val="lev"/>
          <w:b w:val="0"/>
          <w:lang w:val="en-GB"/>
        </w:rPr>
        <w:t>reproduction</w:t>
      </w:r>
      <w:ins w:id="175" w:author="Marie Nevoux" w:date="2019-04-03T15:33:00Z">
        <w:r w:rsidR="004E1174">
          <w:rPr>
            <w:rStyle w:val="lev"/>
            <w:b w:val="0"/>
            <w:lang w:val="en-GB"/>
          </w:rPr>
          <w:t xml:space="preserve"> by adults</w:t>
        </w:r>
      </w:ins>
      <w:r w:rsidR="00B6314B" w:rsidRPr="00A204B8">
        <w:rPr>
          <w:rStyle w:val="lev"/>
          <w:b w:val="0"/>
          <w:lang w:val="en-GB"/>
        </w:rPr>
        <w:t xml:space="preserve">. </w:t>
      </w:r>
      <w:del w:id="176" w:author="Marie Nevoux" w:date="2019-04-03T14:47:00Z">
        <w:r w:rsidR="00520D5E" w:rsidRPr="00A204B8" w:rsidDel="008433DE">
          <w:rPr>
            <w:rStyle w:val="lev"/>
            <w:b w:val="0"/>
            <w:lang w:val="en-GB"/>
          </w:rPr>
          <w:delText xml:space="preserve">We suspect </w:delText>
        </w:r>
        <w:r w:rsidR="00BD71DE" w:rsidDel="008433DE">
          <w:rPr>
            <w:rStyle w:val="lev"/>
            <w:b w:val="0"/>
            <w:lang w:val="en-GB"/>
          </w:rPr>
          <w:delText>that</w:delText>
        </w:r>
      </w:del>
      <w:ins w:id="177" w:author="Marie Nevoux" w:date="2019-04-03T14:47:00Z">
        <w:r w:rsidR="008433DE">
          <w:rPr>
            <w:rStyle w:val="lev"/>
            <w:b w:val="0"/>
            <w:lang w:val="en-GB"/>
          </w:rPr>
          <w:t xml:space="preserve">It </w:t>
        </w:r>
        <w:proofErr w:type="gramStart"/>
        <w:r w:rsidR="008433DE">
          <w:rPr>
            <w:rStyle w:val="lev"/>
            <w:b w:val="0"/>
            <w:lang w:val="en-GB"/>
          </w:rPr>
          <w:t>is suspected</w:t>
        </w:r>
        <w:proofErr w:type="gramEnd"/>
        <w:r w:rsidR="008433DE">
          <w:rPr>
            <w:rStyle w:val="lev"/>
            <w:b w:val="0"/>
            <w:lang w:val="en-GB"/>
          </w:rPr>
          <w:t xml:space="preserve"> that</w:t>
        </w:r>
      </w:ins>
      <w:r w:rsidR="00BD71DE">
        <w:rPr>
          <w:rStyle w:val="lev"/>
          <w:b w:val="0"/>
          <w:lang w:val="en-GB"/>
        </w:rPr>
        <w:t xml:space="preserve"> this lack of consideration for </w:t>
      </w:r>
      <w:del w:id="178" w:author="Marie Nevoux" w:date="2019-04-03T15:34:00Z">
        <w:r w:rsidR="00BD71DE" w:rsidDel="006956A5">
          <w:rPr>
            <w:rStyle w:val="lev"/>
            <w:b w:val="0"/>
            <w:lang w:val="en-GB"/>
          </w:rPr>
          <w:delText xml:space="preserve">secretive </w:delText>
        </w:r>
      </w:del>
      <w:r w:rsidR="00BD71DE">
        <w:rPr>
          <w:rStyle w:val="lev"/>
          <w:b w:val="0"/>
          <w:lang w:val="en-GB"/>
        </w:rPr>
        <w:t xml:space="preserve">mature </w:t>
      </w:r>
      <w:proofErr w:type="spellStart"/>
      <w:r w:rsidR="00BD71DE">
        <w:rPr>
          <w:rStyle w:val="lev"/>
          <w:b w:val="0"/>
          <w:lang w:val="en-GB"/>
        </w:rPr>
        <w:t>parrs</w:t>
      </w:r>
      <w:proofErr w:type="spellEnd"/>
      <w:r w:rsidR="00520D5E" w:rsidRPr="00A204B8">
        <w:rPr>
          <w:rStyle w:val="lev"/>
          <w:b w:val="0"/>
          <w:lang w:val="en-GB"/>
        </w:rPr>
        <w:t xml:space="preserve"> </w:t>
      </w:r>
      <w:del w:id="179" w:author="Marie Nevoux" w:date="2019-04-03T15:34:00Z">
        <w:r w:rsidR="00520D5E" w:rsidRPr="00A204B8" w:rsidDel="006956A5">
          <w:rPr>
            <w:rStyle w:val="lev"/>
            <w:b w:val="0"/>
            <w:lang w:val="en-GB"/>
          </w:rPr>
          <w:delText xml:space="preserve">owes </w:delText>
        </w:r>
      </w:del>
      <w:ins w:id="180" w:author="Marie Nevoux" w:date="2019-04-03T15:34:00Z">
        <w:r w:rsidR="006956A5">
          <w:rPr>
            <w:rStyle w:val="lev"/>
            <w:b w:val="0"/>
            <w:lang w:val="en-GB"/>
          </w:rPr>
          <w:t>is due</w:t>
        </w:r>
        <w:r w:rsidR="006956A5" w:rsidRPr="00A204B8">
          <w:rPr>
            <w:rStyle w:val="lev"/>
            <w:b w:val="0"/>
            <w:lang w:val="en-GB"/>
          </w:rPr>
          <w:t xml:space="preserve"> </w:t>
        </w:r>
      </w:ins>
      <w:r w:rsidR="00520D5E" w:rsidRPr="00A204B8">
        <w:rPr>
          <w:rStyle w:val="lev"/>
          <w:b w:val="0"/>
          <w:lang w:val="en-GB"/>
        </w:rPr>
        <w:t xml:space="preserve">to the complexity of </w:t>
      </w:r>
      <w:ins w:id="181" w:author="Marie Nevoux" w:date="2019-04-03T15:35:00Z">
        <w:r w:rsidR="008B266C">
          <w:rPr>
            <w:rStyle w:val="lev"/>
            <w:b w:val="0"/>
            <w:lang w:val="en-GB"/>
          </w:rPr>
          <w:t xml:space="preserve">the life cycle of Atlantic </w:t>
        </w:r>
      </w:ins>
      <w:r w:rsidR="00520D5E" w:rsidRPr="00A204B8">
        <w:rPr>
          <w:rStyle w:val="lev"/>
          <w:b w:val="0"/>
          <w:lang w:val="en-GB"/>
        </w:rPr>
        <w:t>salmon</w:t>
      </w:r>
      <w:del w:id="182" w:author="Marie Nevoux" w:date="2019-04-03T15:35:00Z">
        <w:r w:rsidR="00520D5E" w:rsidRPr="00A204B8" w:rsidDel="008B266C">
          <w:rPr>
            <w:rStyle w:val="lev"/>
            <w:b w:val="0"/>
            <w:lang w:val="en-GB"/>
          </w:rPr>
          <w:delText xml:space="preserve"> life cycle</w:delText>
        </w:r>
      </w:del>
      <w:r w:rsidR="00520D5E" w:rsidRPr="00A204B8">
        <w:rPr>
          <w:rStyle w:val="lev"/>
          <w:b w:val="0"/>
          <w:lang w:val="en-GB"/>
        </w:rPr>
        <w:t xml:space="preserve">. </w:t>
      </w:r>
      <w:proofErr w:type="gramStart"/>
      <w:ins w:id="183" w:author="Marie Nevoux" w:date="2019-04-03T15:35:00Z">
        <w:r w:rsidR="008B266C">
          <w:rPr>
            <w:rStyle w:val="lev"/>
            <w:b w:val="0"/>
            <w:lang w:val="en-GB"/>
          </w:rPr>
          <w:t>But</w:t>
        </w:r>
        <w:proofErr w:type="gramEnd"/>
        <w:r w:rsidR="008B266C">
          <w:rPr>
            <w:rStyle w:val="lev"/>
            <w:b w:val="0"/>
            <w:lang w:val="en-GB"/>
          </w:rPr>
          <w:t xml:space="preserve"> it</w:t>
        </w:r>
      </w:ins>
      <w:del w:id="184" w:author="Marie Nevoux" w:date="2019-04-03T15:35:00Z">
        <w:r w:rsidR="00520D5E" w:rsidRPr="00A204B8" w:rsidDel="008B266C">
          <w:rPr>
            <w:rStyle w:val="lev"/>
            <w:b w:val="0"/>
            <w:lang w:val="en-GB"/>
          </w:rPr>
          <w:delText xml:space="preserve">This </w:delText>
        </w:r>
      </w:del>
      <w:ins w:id="185" w:author="Marie Nevoux" w:date="2019-04-03T15:35:00Z">
        <w:r w:rsidR="008B266C">
          <w:rPr>
            <w:rStyle w:val="lev"/>
            <w:b w:val="0"/>
            <w:lang w:val="en-GB"/>
          </w:rPr>
          <w:t xml:space="preserve"> </w:t>
        </w:r>
      </w:ins>
      <w:r w:rsidR="00EC057B" w:rsidRPr="00A204B8">
        <w:rPr>
          <w:rStyle w:val="lev"/>
          <w:b w:val="0"/>
          <w:lang w:val="en-GB"/>
        </w:rPr>
        <w:t>could</w:t>
      </w:r>
      <w:r w:rsidR="00520D5E" w:rsidRPr="00A204B8">
        <w:rPr>
          <w:rStyle w:val="lev"/>
          <w:b w:val="0"/>
          <w:lang w:val="en-GB"/>
        </w:rPr>
        <w:t xml:space="preserve"> also be </w:t>
      </w:r>
      <w:del w:id="186" w:author="Marie Nevoux" w:date="2019-04-03T15:35:00Z">
        <w:r w:rsidR="00520D5E" w:rsidRPr="00A204B8" w:rsidDel="008B266C">
          <w:rPr>
            <w:rStyle w:val="lev"/>
            <w:b w:val="0"/>
            <w:lang w:val="en-GB"/>
          </w:rPr>
          <w:delText xml:space="preserve">partly </w:delText>
        </w:r>
      </w:del>
      <w:r w:rsidR="00520D5E" w:rsidRPr="00A204B8">
        <w:rPr>
          <w:rStyle w:val="lev"/>
          <w:b w:val="0"/>
          <w:lang w:val="en-GB"/>
        </w:rPr>
        <w:t xml:space="preserve">due to the difficulty of quantifying the </w:t>
      </w:r>
      <w:del w:id="187" w:author="Marie Nevoux" w:date="2019-04-03T15:36:00Z">
        <w:r w:rsidR="00520D5E" w:rsidRPr="00A204B8" w:rsidDel="008B266C">
          <w:rPr>
            <w:rStyle w:val="lev"/>
            <w:b w:val="0"/>
            <w:lang w:val="en-GB"/>
          </w:rPr>
          <w:delText>proportion of</w:delText>
        </w:r>
      </w:del>
      <w:ins w:id="188" w:author="Marie Nevoux" w:date="2019-04-03T15:36:00Z">
        <w:r w:rsidR="008B266C">
          <w:rPr>
            <w:rStyle w:val="lev"/>
            <w:b w:val="0"/>
            <w:lang w:val="en-GB"/>
          </w:rPr>
          <w:t>occurrence of</w:t>
        </w:r>
      </w:ins>
      <w:r w:rsidR="00520D5E" w:rsidRPr="00A204B8">
        <w:rPr>
          <w:rStyle w:val="lev"/>
          <w:b w:val="0"/>
          <w:lang w:val="en-GB"/>
        </w:rPr>
        <w:t xml:space="preserve"> precocious maturation in wild salmon populations</w:t>
      </w:r>
      <w:ins w:id="189" w:author="Marie Nevoux" w:date="2019-04-04T15:59:00Z">
        <w:r w:rsidR="00961E77">
          <w:rPr>
            <w:rStyle w:val="lev"/>
            <w:b w:val="0"/>
            <w:lang w:val="en-GB"/>
          </w:rPr>
          <w:t>.</w:t>
        </w:r>
      </w:ins>
      <w:r w:rsidR="00520D5E" w:rsidRPr="00A204B8">
        <w:rPr>
          <w:rStyle w:val="lev"/>
          <w:b w:val="0"/>
          <w:lang w:val="en-GB"/>
        </w:rPr>
        <w:t xml:space="preserve"> </w:t>
      </w:r>
    </w:p>
    <w:p w14:paraId="61929A3F" w14:textId="77777777" w:rsidR="00644A8E" w:rsidRPr="00A204B8" w:rsidRDefault="00644A8E" w:rsidP="00A204B8">
      <w:pPr>
        <w:pStyle w:val="Sansinterligne"/>
        <w:spacing w:line="480" w:lineRule="auto"/>
        <w:rPr>
          <w:rStyle w:val="lev"/>
          <w:b w:val="0"/>
          <w:lang w:val="en-GB"/>
        </w:rPr>
      </w:pPr>
    </w:p>
    <w:p w14:paraId="24CA20C8" w14:textId="6262FFA6" w:rsidR="005410CC" w:rsidRPr="00A204B8" w:rsidRDefault="005410CC" w:rsidP="00A204B8">
      <w:pPr>
        <w:pStyle w:val="Sansinterligne"/>
        <w:spacing w:line="480" w:lineRule="auto"/>
        <w:rPr>
          <w:rStyle w:val="lev"/>
          <w:b w:val="0"/>
          <w:lang w:val="en-GB"/>
        </w:rPr>
      </w:pPr>
      <w:r w:rsidRPr="00A204B8">
        <w:rPr>
          <w:rStyle w:val="lev"/>
          <w:b w:val="0"/>
          <w:lang w:val="en-GB"/>
        </w:rPr>
        <w:t>In the field</w:t>
      </w:r>
      <w:r w:rsidR="00EC057B" w:rsidRPr="00A204B8">
        <w:rPr>
          <w:rStyle w:val="lev"/>
          <w:b w:val="0"/>
          <w:lang w:val="en-GB"/>
        </w:rPr>
        <w:t>,</w:t>
      </w:r>
      <w:r w:rsidRPr="00A204B8">
        <w:rPr>
          <w:rStyle w:val="lev"/>
          <w:b w:val="0"/>
          <w:lang w:val="en-GB"/>
        </w:rPr>
        <w:t xml:space="preserve"> precocious maturity in </w:t>
      </w:r>
      <w:proofErr w:type="spellStart"/>
      <w:r w:rsidRPr="00A204B8">
        <w:rPr>
          <w:rStyle w:val="lev"/>
          <w:b w:val="0"/>
          <w:lang w:val="en-GB"/>
        </w:rPr>
        <w:t>parr</w:t>
      </w:r>
      <w:ins w:id="190" w:author="Marie Nevoux" w:date="2019-04-04T16:01:00Z">
        <w:r w:rsidR="00961E77">
          <w:rPr>
            <w:rStyle w:val="lev"/>
            <w:b w:val="0"/>
            <w:lang w:val="en-GB"/>
          </w:rPr>
          <w:t>s</w:t>
        </w:r>
      </w:ins>
      <w:proofErr w:type="spellEnd"/>
      <w:r w:rsidRPr="00A204B8">
        <w:rPr>
          <w:rStyle w:val="lev"/>
          <w:b w:val="0"/>
          <w:lang w:val="en-GB"/>
        </w:rPr>
        <w:t xml:space="preserve"> </w:t>
      </w:r>
      <w:proofErr w:type="gramStart"/>
      <w:r w:rsidRPr="00A204B8">
        <w:rPr>
          <w:rStyle w:val="lev"/>
          <w:b w:val="0"/>
          <w:lang w:val="en-GB"/>
        </w:rPr>
        <w:t>is traditionally assessed</w:t>
      </w:r>
      <w:proofErr w:type="gramEnd"/>
      <w:r w:rsidRPr="00A204B8">
        <w:rPr>
          <w:rStyle w:val="lev"/>
          <w:b w:val="0"/>
          <w:lang w:val="en-GB"/>
        </w:rPr>
        <w:t xml:space="preserve"> by pressing the abdomen of the fish to extract milt</w:t>
      </w:r>
      <w:ins w:id="191" w:author="Marie Nevoux" w:date="2019-03-29T16:59:00Z">
        <w:r w:rsidR="00C96945">
          <w:rPr>
            <w:rStyle w:val="lev"/>
            <w:b w:val="0"/>
            <w:lang w:val="en-GB"/>
          </w:rPr>
          <w:t xml:space="preserve"> (sperm)</w:t>
        </w:r>
      </w:ins>
      <w:r w:rsidRPr="00A204B8">
        <w:rPr>
          <w:rStyle w:val="lev"/>
          <w:b w:val="0"/>
          <w:lang w:val="en-GB"/>
        </w:rPr>
        <w:t xml:space="preserve">. </w:t>
      </w:r>
      <w:del w:id="192" w:author="Marie Nevoux" w:date="2019-03-29T17:00:00Z">
        <w:r w:rsidRPr="00A204B8" w:rsidDel="00482E17">
          <w:rPr>
            <w:rStyle w:val="lev"/>
            <w:b w:val="0"/>
            <w:lang w:val="en-GB"/>
          </w:rPr>
          <w:delText>However</w:delText>
        </w:r>
      </w:del>
      <w:ins w:id="193" w:author="Marie Nevoux" w:date="2019-03-29T17:00:00Z">
        <w:r w:rsidR="00482E17">
          <w:rPr>
            <w:rStyle w:val="lev"/>
            <w:b w:val="0"/>
            <w:lang w:val="en-GB"/>
          </w:rPr>
          <w:t>Hence</w:t>
        </w:r>
      </w:ins>
      <w:r w:rsidRPr="00A204B8">
        <w:rPr>
          <w:rStyle w:val="lev"/>
          <w:b w:val="0"/>
          <w:lang w:val="en-GB"/>
        </w:rPr>
        <w:t>, not all mature male</w:t>
      </w:r>
      <w:ins w:id="194" w:author="Marie Nevoux" w:date="2019-04-04T16:01:00Z">
        <w:r w:rsidR="00961E77">
          <w:rPr>
            <w:rStyle w:val="lev"/>
            <w:b w:val="0"/>
            <w:lang w:val="en-GB"/>
          </w:rPr>
          <w:t>s</w:t>
        </w:r>
      </w:ins>
      <w:r w:rsidRPr="00A204B8">
        <w:rPr>
          <w:rStyle w:val="lev"/>
          <w:b w:val="0"/>
          <w:lang w:val="en-GB"/>
        </w:rPr>
        <w:t xml:space="preserve"> may be </w:t>
      </w:r>
      <w:r w:rsidR="009465DD" w:rsidRPr="00A204B8">
        <w:rPr>
          <w:rStyle w:val="lev"/>
          <w:b w:val="0"/>
          <w:lang w:val="en-GB"/>
        </w:rPr>
        <w:t xml:space="preserve">producing milt </w:t>
      </w:r>
      <w:r w:rsidRPr="00A204B8">
        <w:rPr>
          <w:rStyle w:val="lev"/>
          <w:b w:val="0"/>
          <w:lang w:val="en-GB"/>
        </w:rPr>
        <w:t xml:space="preserve">at the time of capture. Moreover, based on the general </w:t>
      </w:r>
      <w:del w:id="195" w:author="Marie Nevoux" w:date="2019-04-03T15:37:00Z">
        <w:r w:rsidRPr="00A204B8" w:rsidDel="00AC541D">
          <w:rPr>
            <w:rStyle w:val="lev"/>
            <w:b w:val="0"/>
            <w:lang w:val="en-GB"/>
          </w:rPr>
          <w:delText xml:space="preserve">look </w:delText>
        </w:r>
      </w:del>
      <w:ins w:id="196" w:author="Marie Nevoux" w:date="2019-04-03T15:37:00Z">
        <w:r w:rsidR="00AC541D">
          <w:rPr>
            <w:rStyle w:val="lev"/>
            <w:b w:val="0"/>
            <w:lang w:val="en-GB"/>
          </w:rPr>
          <w:t>aspect</w:t>
        </w:r>
        <w:r w:rsidR="00AC541D" w:rsidRPr="00A204B8">
          <w:rPr>
            <w:rStyle w:val="lev"/>
            <w:b w:val="0"/>
            <w:lang w:val="en-GB"/>
          </w:rPr>
          <w:t xml:space="preserve"> </w:t>
        </w:r>
      </w:ins>
      <w:r w:rsidRPr="00A204B8">
        <w:rPr>
          <w:rStyle w:val="lev"/>
          <w:b w:val="0"/>
          <w:lang w:val="en-GB"/>
        </w:rPr>
        <w:t>of the fish, experienced fieldworkers sometimes suspect maturity in some individual</w:t>
      </w:r>
      <w:r w:rsidR="009465DD" w:rsidRPr="00A204B8">
        <w:rPr>
          <w:rStyle w:val="lev"/>
          <w:b w:val="0"/>
          <w:lang w:val="en-GB"/>
        </w:rPr>
        <w:t>s that do not excrete milt upon abdominal pressure</w:t>
      </w:r>
      <w:r w:rsidRPr="00A204B8">
        <w:rPr>
          <w:rStyle w:val="lev"/>
          <w:b w:val="0"/>
          <w:lang w:val="en-GB"/>
        </w:rPr>
        <w:t>. However, researchers are often reluctant to use such expert opinion</w:t>
      </w:r>
      <w:ins w:id="197" w:author="Marie Nevoux" w:date="2019-04-03T15:37:00Z">
        <w:r w:rsidR="00AC541D">
          <w:rPr>
            <w:rStyle w:val="lev"/>
            <w:b w:val="0"/>
            <w:lang w:val="en-GB"/>
          </w:rPr>
          <w:t>s</w:t>
        </w:r>
      </w:ins>
      <w:del w:id="198" w:author="Marie Nevoux" w:date="2019-04-03T15:37:00Z">
        <w:r w:rsidRPr="00A204B8" w:rsidDel="00AC541D">
          <w:rPr>
            <w:rStyle w:val="lev"/>
            <w:b w:val="0"/>
            <w:lang w:val="en-GB"/>
          </w:rPr>
          <w:delText xml:space="preserve"> data</w:delText>
        </w:r>
      </w:del>
      <w:r w:rsidRPr="00A204B8">
        <w:rPr>
          <w:rStyle w:val="lev"/>
          <w:b w:val="0"/>
          <w:lang w:val="en-GB"/>
        </w:rPr>
        <w:t xml:space="preserve"> in their analysis due to </w:t>
      </w:r>
      <w:del w:id="199" w:author="Marie Nevoux" w:date="2019-04-03T15:38:00Z">
        <w:r w:rsidRPr="00A204B8" w:rsidDel="00AC541D">
          <w:rPr>
            <w:rStyle w:val="lev"/>
            <w:b w:val="0"/>
            <w:lang w:val="en-GB"/>
          </w:rPr>
          <w:delText>unknown accuracy and potential operator effect</w:delText>
        </w:r>
      </w:del>
      <w:ins w:id="200" w:author="Marie Nevoux" w:date="2019-04-03T15:38:00Z">
        <w:r w:rsidR="00AC541D">
          <w:rPr>
            <w:rStyle w:val="lev"/>
            <w:b w:val="0"/>
            <w:lang w:val="en-GB"/>
          </w:rPr>
          <w:t>the potential for incorrect diagnosis and strong operator bias</w:t>
        </w:r>
      </w:ins>
      <w:r w:rsidRPr="00A204B8">
        <w:rPr>
          <w:rStyle w:val="lev"/>
          <w:b w:val="0"/>
          <w:lang w:val="en-GB"/>
        </w:rPr>
        <w:t>.</w:t>
      </w:r>
    </w:p>
    <w:p w14:paraId="64E2C1D4" w14:textId="77777777" w:rsidR="00386956" w:rsidRPr="00A204B8" w:rsidRDefault="00386956" w:rsidP="00A204B8">
      <w:pPr>
        <w:pStyle w:val="Sansinterligne"/>
        <w:spacing w:line="480" w:lineRule="auto"/>
        <w:rPr>
          <w:rStyle w:val="lev"/>
          <w:b w:val="0"/>
          <w:lang w:val="en-GB"/>
        </w:rPr>
      </w:pPr>
    </w:p>
    <w:p w14:paraId="21E4D94D" w14:textId="2F173FD0" w:rsidR="000968B8" w:rsidRPr="00A204B8" w:rsidRDefault="000968B8" w:rsidP="00A204B8">
      <w:pPr>
        <w:pStyle w:val="Sansinterligne"/>
        <w:spacing w:line="480" w:lineRule="auto"/>
        <w:rPr>
          <w:lang w:val="en-GB"/>
        </w:rPr>
      </w:pPr>
      <w:r w:rsidRPr="00A204B8">
        <w:rPr>
          <w:lang w:val="en-US"/>
        </w:rPr>
        <w:t>Ultrasound imaging, which gave rise to significant advances in human medicine, offer</w:t>
      </w:r>
      <w:ins w:id="201" w:author="Marie Nevoux" w:date="2019-04-03T15:38:00Z">
        <w:r w:rsidR="000220B1">
          <w:rPr>
            <w:lang w:val="en-US"/>
          </w:rPr>
          <w:t>s</w:t>
        </w:r>
      </w:ins>
      <w:r w:rsidRPr="00A204B8">
        <w:rPr>
          <w:lang w:val="en-US"/>
        </w:rPr>
        <w:t xml:space="preserve"> reliable visualization of internal organs. </w:t>
      </w:r>
      <w:r w:rsidR="005E08EE">
        <w:rPr>
          <w:lang w:val="en-US"/>
        </w:rPr>
        <w:t>U</w:t>
      </w:r>
      <w:r w:rsidRPr="00A204B8">
        <w:rPr>
          <w:lang w:val="en-US"/>
        </w:rPr>
        <w:t>ltrasound imaging is routinely used in aquaculture</w:t>
      </w:r>
      <w:r w:rsidR="005E08EE">
        <w:rPr>
          <w:lang w:val="en-US"/>
        </w:rPr>
        <w:t xml:space="preserve"> as</w:t>
      </w:r>
      <w:ins w:id="202" w:author="Marie Nevoux" w:date="2019-04-03T15:39:00Z">
        <w:r w:rsidR="000220B1">
          <w:rPr>
            <w:lang w:val="en-US"/>
          </w:rPr>
          <w:t xml:space="preserve"> it</w:t>
        </w:r>
      </w:ins>
      <w:r w:rsidR="005E08EE">
        <w:rPr>
          <w:lang w:val="en-US"/>
        </w:rPr>
        <w:t xml:space="preserve"> </w:t>
      </w:r>
      <w:r w:rsidR="003710A3" w:rsidRPr="00A204B8">
        <w:rPr>
          <w:lang w:val="en-US"/>
        </w:rPr>
        <w:t xml:space="preserve">provides an accurate, non-invasive, non-lethal method that is more accurate that visual methods, </w:t>
      </w:r>
      <w:del w:id="203" w:author="Marie Nevoux" w:date="2019-04-03T15:39:00Z">
        <w:r w:rsidR="003710A3" w:rsidRPr="00A204B8" w:rsidDel="000220B1">
          <w:rPr>
            <w:lang w:val="en-US"/>
          </w:rPr>
          <w:delText xml:space="preserve">e.g. </w:delText>
        </w:r>
      </w:del>
      <w:r w:rsidR="003710A3" w:rsidRPr="00A204B8">
        <w:rPr>
          <w:lang w:val="en-US"/>
        </w:rPr>
        <w:t xml:space="preserve">to determine gender or gonadal growth in fish </w:t>
      </w:r>
      <w:ins w:id="204" w:author="Marie Nevoux" w:date="2019-04-03T15:39:00Z">
        <w:r w:rsidR="000220B1">
          <w:rPr>
            <w:lang w:val="en-US"/>
          </w:rPr>
          <w:t xml:space="preserve">for example </w:t>
        </w:r>
      </w:ins>
      <w:r w:rsidR="003710A3" w:rsidRPr="00A204B8">
        <w:rPr>
          <w:lang w:val="en-US"/>
        </w:rPr>
        <w:fldChar w:fldCharType="begin"/>
      </w:r>
      <w:r w:rsidR="003710A3" w:rsidRPr="00A204B8">
        <w:rPr>
          <w:lang w:val="en-US"/>
        </w:rPr>
        <w:instrText xml:space="preserve"> ADDIN ZOTERO_ITEM CSL_CITATION {"citationID":"DkZdmvzH","properties":{"formattedCitation":"(Novelo and Tiersch 2012)","plainCitation":"(Novelo and Tiersch 2012)","noteIndex":0},"citationItems":[{"id":2728,"uris":["http://zotero.org/users/1431525/items/XTGZ5D52"],"uri":["http://zotero.org/users/1431525/items/XTGZ5D52"],"itemData":{"id":2728,"type":"article-journal","title":"A Review of the Use of Ultrasonography in Fish Reproduction","container-title":"North American Journal of Aquaculture","page":"169-181","volume":"74","issue":"2","source":"CrossRef","DOI":"10.1080/15222055.2012.672370","ISSN":"1522-2055, 1548-8454","language":"en","author":[{"family":"Novelo","given":"Noel D."},{"family":"Tiersch","given":"Terrence R."}],"issued":{"date-parts":[["2012",4]]}}}],"schema":"https://github.com/citation-style-language/schema/raw/master/csl-citation.json"} </w:instrText>
      </w:r>
      <w:r w:rsidR="003710A3" w:rsidRPr="00A204B8">
        <w:rPr>
          <w:lang w:val="en-US"/>
        </w:rPr>
        <w:fldChar w:fldCharType="separate"/>
      </w:r>
      <w:r w:rsidR="00BC4DB0" w:rsidRPr="00BC4DB0">
        <w:rPr>
          <w:rFonts w:ascii="Calibri" w:hAnsi="Calibri" w:cs="Calibri"/>
          <w:lang w:val="en-GB"/>
        </w:rPr>
        <w:t>(Novelo and Tiersch 2012)</w:t>
      </w:r>
      <w:r w:rsidR="003710A3" w:rsidRPr="00A204B8">
        <w:rPr>
          <w:lang w:val="en-US"/>
        </w:rPr>
        <w:fldChar w:fldCharType="end"/>
      </w:r>
      <w:r w:rsidR="003710A3" w:rsidRPr="00A204B8">
        <w:rPr>
          <w:lang w:val="en-US"/>
        </w:rPr>
        <w:t>.</w:t>
      </w:r>
      <w:r w:rsidR="00C570D4" w:rsidRPr="00A204B8">
        <w:rPr>
          <w:lang w:val="en-US"/>
        </w:rPr>
        <w:t xml:space="preserve"> In adult salmon, although gonads of immature males may be difficult to discern, gonads of females are always visible and hence sexing is possible by deduction </w:t>
      </w:r>
      <w:r w:rsidR="00C570D4" w:rsidRPr="00A204B8">
        <w:rPr>
          <w:lang w:val="en-US"/>
        </w:rPr>
        <w:fldChar w:fldCharType="begin"/>
      </w:r>
      <w:r w:rsidR="00BC4DB0">
        <w:rPr>
          <w:lang w:val="en-US"/>
        </w:rPr>
        <w:instrText xml:space="preserve"> ADDIN ZOTERO_ITEM CSL_CITATION {"citationID":"mfJaq3PO","properties":{"formattedCitation":"(Martin et al. 1983; Mattson 1991)","plainCitation":"(Martin et al. 1983; Mattson 1991)","noteIndex":0},"citationItems":[{"id":2729,"uris":["http://zotero.org/users/1431525/items/PR4IM36R"],"uri":["http://zotero.org/users/1431525/items/PR4IM36R"],"itemData":{"id":2729,"type":"article-journal","title":"Ultrasonic Imaging, a Potential Tool for Sex Determination of Live Fish","container-title":"North American Journal of Fisheries Management","page":"258-264","volume":"3","issue":"3","source":"CrossRef","DOI":"10.1577/1548-8659(1983)3&lt;258:UIAPTF&gt;2.0.CO;2","ISSN":"0275-5947, 1548-8675","language":"en","author":[{"family":"Martin","given":"Roy W."},{"family":"Myers","given":"John"},{"family":"Sower","given":"Stacia A."},{"family":"Phillips","given":"David J."},{"family":"Mcauley","given":"Carlin"}],"issued":{"date-parts":[["1983",7]]}}},{"id":2726,"uris":["http://zotero.org/users/1431525/items/PSNJ5TSR"],"uri":["http://zotero.org/users/1431525/items/PSNJ5TSR"],"itemData":{"id":2726,"type":"article-journal","title":"A new method to determine sex and gonad size in live fishes by using ultrasonography","container-title":"Journal of Fish Biology","page":"673-677","volume":"39","issue":"5","source":"CrossRef","DOI":"10.1111/j.1095-8649.1991.tb04397.x","ISSN":"0022-1112, 1095-8649","language":"en","author":[{"family":"Mattson","given":"N. S."}],"issued":{"date-parts":[["1991",11]]}}}],"schema":"https://github.com/citation-style-language/schema/raw/master/csl-citation.json"} </w:instrText>
      </w:r>
      <w:r w:rsidR="00C570D4" w:rsidRPr="00A204B8">
        <w:rPr>
          <w:lang w:val="en-US"/>
        </w:rPr>
        <w:fldChar w:fldCharType="separate"/>
      </w:r>
      <w:r w:rsidR="00BC4DB0" w:rsidRPr="00BC4DB0">
        <w:rPr>
          <w:rFonts w:ascii="Calibri" w:hAnsi="Calibri" w:cs="Calibri"/>
          <w:lang w:val="en-GB"/>
        </w:rPr>
        <w:t>(Martin et al. 1983; Mattson 1991)</w:t>
      </w:r>
      <w:r w:rsidR="00C570D4" w:rsidRPr="00A204B8">
        <w:rPr>
          <w:lang w:val="en-US"/>
        </w:rPr>
        <w:fldChar w:fldCharType="end"/>
      </w:r>
      <w:r w:rsidR="000D28FD" w:rsidRPr="00A204B8">
        <w:rPr>
          <w:lang w:val="en-US"/>
        </w:rPr>
        <w:t>. However</w:t>
      </w:r>
      <w:r w:rsidR="000D28FD" w:rsidRPr="00A204B8">
        <w:rPr>
          <w:lang w:val="en-GB"/>
        </w:rPr>
        <w:t xml:space="preserve"> the </w:t>
      </w:r>
      <w:del w:id="205" w:author="Marie Nevoux" w:date="2019-04-04T16:11:00Z">
        <w:r w:rsidR="000D28FD" w:rsidRPr="00A204B8" w:rsidDel="005A37D2">
          <w:rPr>
            <w:lang w:val="en-GB"/>
          </w:rPr>
          <w:delText xml:space="preserve">ovary </w:delText>
        </w:r>
      </w:del>
      <w:ins w:id="206" w:author="Marie Nevoux" w:date="2019-04-04T16:11:00Z">
        <w:r w:rsidR="005A37D2" w:rsidRPr="00A204B8">
          <w:rPr>
            <w:lang w:val="en-GB"/>
          </w:rPr>
          <w:t>ovar</w:t>
        </w:r>
        <w:r w:rsidR="005A37D2">
          <w:rPr>
            <w:lang w:val="en-GB"/>
          </w:rPr>
          <w:t>ies</w:t>
        </w:r>
        <w:r w:rsidR="005A37D2" w:rsidRPr="00A204B8">
          <w:rPr>
            <w:lang w:val="en-GB"/>
          </w:rPr>
          <w:t xml:space="preserve"> </w:t>
        </w:r>
      </w:ins>
      <w:r w:rsidR="000D28FD" w:rsidRPr="00A204B8">
        <w:rPr>
          <w:lang w:val="en-GB"/>
        </w:rPr>
        <w:t xml:space="preserve">and testes of the juvenile </w:t>
      </w:r>
      <w:r w:rsidR="00FF7E5D" w:rsidRPr="00A204B8">
        <w:rPr>
          <w:lang w:val="en-GB"/>
        </w:rPr>
        <w:t>(</w:t>
      </w:r>
      <w:del w:id="207" w:author="Marie Nevoux" w:date="2019-04-03T15:40:00Z">
        <w:r w:rsidR="00FF7E5D" w:rsidRPr="00A204B8" w:rsidDel="000220B1">
          <w:rPr>
            <w:lang w:val="en-GB"/>
          </w:rPr>
          <w:delText xml:space="preserve">non </w:delText>
        </w:r>
      </w:del>
      <w:ins w:id="208" w:author="Marie Nevoux" w:date="2019-04-03T16:06:00Z">
        <w:r w:rsidR="00DA76F9">
          <w:rPr>
            <w:lang w:val="en-GB"/>
          </w:rPr>
          <w:t>immature</w:t>
        </w:r>
      </w:ins>
      <w:del w:id="209" w:author="Marie Nevoux" w:date="2019-04-03T16:06:00Z">
        <w:r w:rsidR="00FF7E5D" w:rsidRPr="00A204B8" w:rsidDel="00DA76F9">
          <w:rPr>
            <w:lang w:val="en-GB"/>
          </w:rPr>
          <w:delText>mature</w:delText>
        </w:r>
      </w:del>
      <w:r w:rsidR="00FF7E5D" w:rsidRPr="00A204B8">
        <w:rPr>
          <w:lang w:val="en-GB"/>
        </w:rPr>
        <w:t xml:space="preserve">) </w:t>
      </w:r>
      <w:r w:rsidR="000D28FD" w:rsidRPr="00A204B8">
        <w:rPr>
          <w:lang w:val="en-GB"/>
        </w:rPr>
        <w:t>salmon</w:t>
      </w:r>
      <w:ins w:id="210" w:author="Marie Nevoux" w:date="2019-04-03T15:40:00Z">
        <w:r w:rsidR="000220B1">
          <w:rPr>
            <w:lang w:val="en-GB"/>
          </w:rPr>
          <w:t>s</w:t>
        </w:r>
      </w:ins>
      <w:r w:rsidR="000D28FD" w:rsidRPr="00A204B8">
        <w:rPr>
          <w:lang w:val="en-GB"/>
        </w:rPr>
        <w:t xml:space="preserve"> seem difficult to identify </w:t>
      </w:r>
      <w:r w:rsidR="000D28FD" w:rsidRPr="00A204B8">
        <w:rPr>
          <w:lang w:val="en-GB"/>
        </w:rPr>
        <w:fldChar w:fldCharType="begin"/>
      </w:r>
      <w:r w:rsidR="000D28FD" w:rsidRPr="00A204B8">
        <w:rPr>
          <w:lang w:val="en-GB"/>
        </w:rPr>
        <w:instrText xml:space="preserve"> ADDIN ZOTERO_ITEM CSL_CITATION {"citationID":"IGdWHEFi","properties":{"formattedCitation":"(Martin et al. 1983)","plainCitation":"(Martin et al. 1983)","noteIndex":0},"citationItems":[{"id":2729,"uris":["http://zotero.org/users/1431525/items/PR4IM36R"],"uri":["http://zotero.org/users/1431525/items/PR4IM36R"],"itemData":{"id":2729,"type":"article-journal","title":"Ultrasonic Imaging, a Potential Tool for Sex Determination of Live Fish","container-title":"North American Journal of Fisheries Management","page":"258-264","volume":"3","issue":"3","source":"CrossRef","DOI":"10.1577/1548-8659(1983)3&lt;258:UIAPTF&gt;2.0.CO;2","ISSN":"0275-5947, 1548-8675","language":"en","author":[{"family":"Martin","given":"Roy W."},{"family":"Myers","given":"John"},{"family":"Sower","given":"Stacia A."},{"family":"Phillips","given":"David J."},{"family":"Mcauley","given":"Carlin"}],"issued":{"date-parts":[["1983",7]]}}}],"schema":"https://github.com/citation-style-language/schema/raw/master/csl-citation.json"} </w:instrText>
      </w:r>
      <w:r w:rsidR="000D28FD" w:rsidRPr="00A204B8">
        <w:rPr>
          <w:lang w:val="en-GB"/>
        </w:rPr>
        <w:fldChar w:fldCharType="separate"/>
      </w:r>
      <w:r w:rsidR="00BC4DB0" w:rsidRPr="00BC4DB0">
        <w:rPr>
          <w:rFonts w:ascii="Calibri" w:hAnsi="Calibri" w:cs="Calibri"/>
          <w:lang w:val="en-GB"/>
        </w:rPr>
        <w:t>(Martin et al. 1983)</w:t>
      </w:r>
      <w:r w:rsidR="000D28FD" w:rsidRPr="00A204B8">
        <w:rPr>
          <w:lang w:val="en-GB"/>
        </w:rPr>
        <w:fldChar w:fldCharType="end"/>
      </w:r>
      <w:r w:rsidR="00386956" w:rsidRPr="00A204B8">
        <w:rPr>
          <w:lang w:val="en-GB"/>
        </w:rPr>
        <w:t xml:space="preserve">. </w:t>
      </w:r>
    </w:p>
    <w:p w14:paraId="589EE7E3" w14:textId="77777777" w:rsidR="00386956" w:rsidRPr="00A204B8" w:rsidRDefault="00386956" w:rsidP="00A204B8">
      <w:pPr>
        <w:pStyle w:val="Sansinterligne"/>
        <w:spacing w:line="480" w:lineRule="auto"/>
        <w:rPr>
          <w:lang w:val="en-GB"/>
        </w:rPr>
      </w:pPr>
    </w:p>
    <w:p w14:paraId="7452FFD5" w14:textId="2D94B2C5" w:rsidR="00240E97" w:rsidRPr="00A204B8" w:rsidRDefault="008A03FD" w:rsidP="00A204B8">
      <w:pPr>
        <w:pStyle w:val="Sansinterligne"/>
        <w:spacing w:line="480" w:lineRule="auto"/>
        <w:rPr>
          <w:lang w:val="en-US"/>
        </w:rPr>
      </w:pPr>
      <w:r w:rsidRPr="00A204B8">
        <w:rPr>
          <w:lang w:val="en-US"/>
        </w:rPr>
        <w:lastRenderedPageBreak/>
        <w:t>T</w:t>
      </w:r>
      <w:r w:rsidR="00081309" w:rsidRPr="00A204B8">
        <w:rPr>
          <w:lang w:val="en-US"/>
        </w:rPr>
        <w:t>he development of portable devices offer</w:t>
      </w:r>
      <w:ins w:id="211" w:author="Marie Nevoux" w:date="2019-04-03T15:41:00Z">
        <w:r w:rsidR="000220B1">
          <w:rPr>
            <w:lang w:val="en-US"/>
          </w:rPr>
          <w:t>s</w:t>
        </w:r>
      </w:ins>
      <w:r w:rsidR="00081309" w:rsidRPr="00A204B8">
        <w:rPr>
          <w:lang w:val="en-US"/>
        </w:rPr>
        <w:t xml:space="preserve"> an opportunity to bring ultrasound machines </w:t>
      </w:r>
      <w:del w:id="212" w:author="Marie Nevoux" w:date="2019-04-03T15:41:00Z">
        <w:r w:rsidR="00081309" w:rsidRPr="00A204B8" w:rsidDel="000220B1">
          <w:rPr>
            <w:lang w:val="en-US"/>
          </w:rPr>
          <w:delText>out into the wild</w:delText>
        </w:r>
      </w:del>
      <w:ins w:id="213" w:author="Marie Nevoux" w:date="2019-04-03T15:41:00Z">
        <w:r w:rsidR="000220B1">
          <w:rPr>
            <w:lang w:val="en-US"/>
          </w:rPr>
          <w:t>in the field</w:t>
        </w:r>
      </w:ins>
      <w:r w:rsidR="00081309" w:rsidRPr="00A204B8">
        <w:rPr>
          <w:lang w:val="en-US"/>
        </w:rPr>
        <w:t xml:space="preserve">. </w:t>
      </w:r>
      <w:del w:id="214" w:author="Marie Nevoux" w:date="2019-04-03T14:48:00Z">
        <w:r w:rsidR="00081309" w:rsidRPr="00A204B8" w:rsidDel="008433DE">
          <w:rPr>
            <w:lang w:val="en-US"/>
          </w:rPr>
          <w:delText>In t</w:delText>
        </w:r>
      </w:del>
      <w:ins w:id="215" w:author="Marie Nevoux" w:date="2019-04-03T14:48:00Z">
        <w:r w:rsidR="008433DE">
          <w:rPr>
            <w:lang w:val="en-US"/>
          </w:rPr>
          <w:t>T</w:t>
        </w:r>
      </w:ins>
      <w:r w:rsidR="00081309" w:rsidRPr="00A204B8">
        <w:rPr>
          <w:lang w:val="en-US"/>
        </w:rPr>
        <w:t>his paper</w:t>
      </w:r>
      <w:del w:id="216" w:author="Marie Nevoux" w:date="2019-04-03T14:48:00Z">
        <w:r w:rsidR="00081309" w:rsidRPr="00A204B8" w:rsidDel="008433DE">
          <w:rPr>
            <w:lang w:val="en-US"/>
          </w:rPr>
          <w:delText>, we</w:delText>
        </w:r>
      </w:del>
      <w:ins w:id="217" w:author="Marie Nevoux" w:date="2019-04-03T14:48:00Z">
        <w:r w:rsidR="008433DE">
          <w:rPr>
            <w:lang w:val="en-US"/>
          </w:rPr>
          <w:t xml:space="preserve"> illustrates</w:t>
        </w:r>
      </w:ins>
      <w:del w:id="218" w:author="Marie Nevoux" w:date="2019-04-03T14:48:00Z">
        <w:r w:rsidR="00081309" w:rsidRPr="00A204B8" w:rsidDel="008433DE">
          <w:rPr>
            <w:lang w:val="en-US"/>
          </w:rPr>
          <w:delText xml:space="preserve"> describe </w:delText>
        </w:r>
      </w:del>
      <w:ins w:id="219" w:author="Marie Nevoux" w:date="2019-04-03T15:41:00Z">
        <w:r w:rsidR="00CA6965">
          <w:rPr>
            <w:lang w:val="en-US"/>
          </w:rPr>
          <w:t xml:space="preserve"> </w:t>
        </w:r>
      </w:ins>
      <w:r w:rsidR="00081309" w:rsidRPr="00A204B8">
        <w:rPr>
          <w:lang w:val="en-US"/>
        </w:rPr>
        <w:t>how ultrasound scanner</w:t>
      </w:r>
      <w:ins w:id="220" w:author="Marie Nevoux" w:date="2019-04-03T15:42:00Z">
        <w:r w:rsidR="00FB056B">
          <w:rPr>
            <w:lang w:val="en-US"/>
          </w:rPr>
          <w:t>s</w:t>
        </w:r>
      </w:ins>
      <w:r w:rsidR="00081309" w:rsidRPr="00A204B8">
        <w:rPr>
          <w:lang w:val="en-US"/>
        </w:rPr>
        <w:t xml:space="preserve"> can </w:t>
      </w:r>
      <w:del w:id="221" w:author="Marie Nevoux" w:date="2019-04-03T15:42:00Z">
        <w:r w:rsidR="00081309" w:rsidRPr="00A204B8" w:rsidDel="00FB056B">
          <w:rPr>
            <w:lang w:val="en-US"/>
          </w:rPr>
          <w:delText xml:space="preserve">enhance </w:delText>
        </w:r>
      </w:del>
      <w:ins w:id="222" w:author="Marie Nevoux" w:date="2019-04-03T15:42:00Z">
        <w:r w:rsidR="00FB056B">
          <w:rPr>
            <w:lang w:val="en-US"/>
          </w:rPr>
          <w:t>increase</w:t>
        </w:r>
        <w:r w:rsidR="00FB056B" w:rsidRPr="00A204B8">
          <w:rPr>
            <w:lang w:val="en-US"/>
          </w:rPr>
          <w:t xml:space="preserve"> </w:t>
        </w:r>
      </w:ins>
      <w:r w:rsidR="00081309" w:rsidRPr="00A204B8">
        <w:rPr>
          <w:lang w:val="en-US"/>
        </w:rPr>
        <w:t>the range of biological traits that can be monitored in long-term salmonid</w:t>
      </w:r>
      <w:del w:id="223" w:author="Marie Nevoux" w:date="2019-04-03T15:42:00Z">
        <w:r w:rsidR="00081309" w:rsidRPr="00A204B8" w:rsidDel="00F23474">
          <w:rPr>
            <w:lang w:val="en-US"/>
          </w:rPr>
          <w:delText>s</w:delText>
        </w:r>
      </w:del>
      <w:r w:rsidR="00081309" w:rsidRPr="00A204B8">
        <w:rPr>
          <w:lang w:val="en-US"/>
        </w:rPr>
        <w:t xml:space="preserve"> </w:t>
      </w:r>
      <w:proofErr w:type="gramStart"/>
      <w:r w:rsidR="00081309" w:rsidRPr="00A204B8">
        <w:rPr>
          <w:lang w:val="en-US"/>
        </w:rPr>
        <w:t>population</w:t>
      </w:r>
      <w:ins w:id="224" w:author="Marie Nevoux" w:date="2019-04-03T15:42:00Z">
        <w:r w:rsidR="00F23474">
          <w:rPr>
            <w:lang w:val="en-US"/>
          </w:rPr>
          <w:t>s</w:t>
        </w:r>
      </w:ins>
      <w:proofErr w:type="gramEnd"/>
      <w:r w:rsidR="00081309" w:rsidRPr="00A204B8">
        <w:rPr>
          <w:lang w:val="en-US"/>
        </w:rPr>
        <w:t xml:space="preserve"> surveys. </w:t>
      </w:r>
      <w:r w:rsidR="00DD31F8" w:rsidRPr="00A204B8">
        <w:rPr>
          <w:lang w:val="en-US"/>
        </w:rPr>
        <w:t xml:space="preserve">In particular, </w:t>
      </w:r>
      <w:del w:id="225" w:author="Marie Nevoux" w:date="2019-04-03T14:48:00Z">
        <w:r w:rsidR="00DD31F8" w:rsidRPr="00A204B8" w:rsidDel="008433DE">
          <w:rPr>
            <w:rStyle w:val="lev"/>
            <w:b w:val="0"/>
            <w:lang w:val="en-GB"/>
          </w:rPr>
          <w:delText>w</w:delText>
        </w:r>
        <w:r w:rsidR="00345B70" w:rsidRPr="00A204B8" w:rsidDel="008433DE">
          <w:rPr>
            <w:lang w:val="en-US"/>
          </w:rPr>
          <w:delText xml:space="preserve">e </w:delText>
        </w:r>
        <w:r w:rsidR="00175395" w:rsidRPr="00A204B8" w:rsidDel="008433DE">
          <w:rPr>
            <w:lang w:val="en-US"/>
          </w:rPr>
          <w:delText xml:space="preserve">assessed </w:delText>
        </w:r>
      </w:del>
      <w:r w:rsidR="00175395" w:rsidRPr="00A204B8">
        <w:rPr>
          <w:lang w:val="en-US"/>
        </w:rPr>
        <w:t xml:space="preserve">the </w:t>
      </w:r>
      <w:r w:rsidR="001D6628" w:rsidRPr="00A204B8">
        <w:rPr>
          <w:lang w:val="en-US"/>
        </w:rPr>
        <w:t xml:space="preserve">maturation status </w:t>
      </w:r>
      <w:r w:rsidR="00175395" w:rsidRPr="00A204B8">
        <w:rPr>
          <w:lang w:val="en-US"/>
        </w:rPr>
        <w:t xml:space="preserve">of </w:t>
      </w:r>
      <w:del w:id="226" w:author="Marie Nevoux" w:date="2019-03-29T17:01:00Z">
        <w:r w:rsidR="00175395" w:rsidRPr="00A204B8" w:rsidDel="00482E17">
          <w:rPr>
            <w:lang w:val="en-US"/>
          </w:rPr>
          <w:delText xml:space="preserve">young </w:delText>
        </w:r>
      </w:del>
      <w:r w:rsidR="00175395" w:rsidRPr="00A204B8">
        <w:rPr>
          <w:lang w:val="en-US"/>
        </w:rPr>
        <w:t xml:space="preserve">salmon </w:t>
      </w:r>
      <w:proofErr w:type="spellStart"/>
      <w:ins w:id="227" w:author="Marie Nevoux" w:date="2019-03-29T17:01:00Z">
        <w:r w:rsidR="00482E17">
          <w:rPr>
            <w:lang w:val="en-US"/>
          </w:rPr>
          <w:t>parr</w:t>
        </w:r>
        <w:proofErr w:type="spellEnd"/>
        <w:r w:rsidR="00482E17">
          <w:rPr>
            <w:lang w:val="en-US"/>
          </w:rPr>
          <w:t xml:space="preserve"> </w:t>
        </w:r>
      </w:ins>
      <w:ins w:id="228" w:author="Marie Nevoux" w:date="2019-03-29T17:00:00Z">
        <w:r w:rsidR="00482E17">
          <w:rPr>
            <w:lang w:val="en-US"/>
          </w:rPr>
          <w:t xml:space="preserve">(i.e. </w:t>
        </w:r>
      </w:ins>
      <w:ins w:id="229" w:author="Marie Nevoux" w:date="2019-03-29T17:01:00Z">
        <w:r w:rsidR="00482E17">
          <w:rPr>
            <w:lang w:val="en-US"/>
          </w:rPr>
          <w:t>freshwater resident salmon)</w:t>
        </w:r>
      </w:ins>
      <w:ins w:id="230" w:author="Marie Nevoux" w:date="2019-03-29T17:00:00Z">
        <w:r w:rsidR="00482E17">
          <w:rPr>
            <w:lang w:val="en-US"/>
          </w:rPr>
          <w:t xml:space="preserve"> </w:t>
        </w:r>
      </w:ins>
      <w:proofErr w:type="gramStart"/>
      <w:ins w:id="231" w:author="Marie Nevoux" w:date="2019-04-03T15:43:00Z">
        <w:r w:rsidR="00F23474">
          <w:rPr>
            <w:lang w:val="en-US"/>
          </w:rPr>
          <w:t>was assessed</w:t>
        </w:r>
        <w:proofErr w:type="gramEnd"/>
        <w:r w:rsidR="00F23474">
          <w:rPr>
            <w:lang w:val="en-US"/>
          </w:rPr>
          <w:t xml:space="preserve"> </w:t>
        </w:r>
      </w:ins>
      <w:r w:rsidR="001D6628" w:rsidRPr="00A204B8">
        <w:rPr>
          <w:lang w:val="en-US"/>
        </w:rPr>
        <w:t>in the field</w:t>
      </w:r>
      <w:r w:rsidR="00175395" w:rsidRPr="00A204B8">
        <w:rPr>
          <w:lang w:val="en-US"/>
        </w:rPr>
        <w:t xml:space="preserve"> using traditional phenotypic examination and ultrasound examination. </w:t>
      </w:r>
      <w:del w:id="232" w:author="Marie Nevoux" w:date="2019-04-03T14:49:00Z">
        <w:r w:rsidR="00592B09" w:rsidRPr="00A204B8" w:rsidDel="008433DE">
          <w:rPr>
            <w:lang w:val="en-US"/>
          </w:rPr>
          <w:delText>We</w:delText>
        </w:r>
        <w:r w:rsidR="00175395" w:rsidRPr="00A204B8" w:rsidDel="008433DE">
          <w:rPr>
            <w:lang w:val="en-US"/>
          </w:rPr>
          <w:delText xml:space="preserve"> compare t</w:delText>
        </w:r>
      </w:del>
      <w:ins w:id="233" w:author="Marie Nevoux" w:date="2019-04-03T14:49:00Z">
        <w:r w:rsidR="008433DE">
          <w:rPr>
            <w:lang w:val="en-US"/>
          </w:rPr>
          <w:t>T</w:t>
        </w:r>
      </w:ins>
      <w:r w:rsidR="00175395" w:rsidRPr="00A204B8">
        <w:rPr>
          <w:lang w:val="en-US"/>
        </w:rPr>
        <w:t xml:space="preserve">he two approaches </w:t>
      </w:r>
      <w:proofErr w:type="gramStart"/>
      <w:ins w:id="234" w:author="Marie Nevoux" w:date="2019-04-04T16:14:00Z">
        <w:r w:rsidR="005A37D2">
          <w:rPr>
            <w:lang w:val="en-US"/>
          </w:rPr>
          <w:t>are</w:t>
        </w:r>
      </w:ins>
      <w:ins w:id="235" w:author="Marie Nevoux" w:date="2019-04-03T14:49:00Z">
        <w:r w:rsidR="008433DE">
          <w:rPr>
            <w:lang w:val="en-US"/>
          </w:rPr>
          <w:t xml:space="preserve"> compared</w:t>
        </w:r>
        <w:proofErr w:type="gramEnd"/>
        <w:r w:rsidR="008433DE">
          <w:rPr>
            <w:lang w:val="en-US"/>
          </w:rPr>
          <w:t xml:space="preserve"> </w:t>
        </w:r>
      </w:ins>
      <w:ins w:id="236" w:author="Marie Nevoux" w:date="2019-04-03T15:46:00Z">
        <w:r w:rsidR="00880D03">
          <w:rPr>
            <w:lang w:val="en-US"/>
          </w:rPr>
          <w:t xml:space="preserve">and it </w:t>
        </w:r>
      </w:ins>
      <w:ins w:id="237" w:author="Marie Nevoux" w:date="2019-04-04T16:14:00Z">
        <w:r w:rsidR="005A37D2">
          <w:rPr>
            <w:lang w:val="en-US"/>
          </w:rPr>
          <w:t>is</w:t>
        </w:r>
      </w:ins>
      <w:ins w:id="238" w:author="Marie Nevoux" w:date="2019-04-03T15:46:00Z">
        <w:r w:rsidR="00880D03">
          <w:rPr>
            <w:lang w:val="en-US"/>
          </w:rPr>
          <w:t xml:space="preserve"> tested </w:t>
        </w:r>
      </w:ins>
      <w:del w:id="239" w:author="Marie Nevoux" w:date="2019-04-03T15:46:00Z">
        <w:r w:rsidR="009915EE" w:rsidRPr="00A204B8" w:rsidDel="00880D03">
          <w:rPr>
            <w:lang w:val="en-US"/>
          </w:rPr>
          <w:delText xml:space="preserve">by testing </w:delText>
        </w:r>
      </w:del>
      <w:r w:rsidR="009915EE" w:rsidRPr="00A204B8">
        <w:rPr>
          <w:lang w:val="en-US"/>
        </w:rPr>
        <w:t xml:space="preserve">whether biological or </w:t>
      </w:r>
      <w:del w:id="240" w:author="Marie Nevoux" w:date="2019-04-03T15:46:00Z">
        <w:r w:rsidR="009915EE" w:rsidRPr="00A204B8" w:rsidDel="00E6466A">
          <w:rPr>
            <w:lang w:val="en-US"/>
          </w:rPr>
          <w:delText xml:space="preserve">operator </w:delText>
        </w:r>
      </w:del>
      <w:ins w:id="241" w:author="Marie Nevoux" w:date="2019-04-03T15:46:00Z">
        <w:r w:rsidR="00E6466A" w:rsidRPr="00A204B8">
          <w:rPr>
            <w:lang w:val="en-US"/>
          </w:rPr>
          <w:t>operator</w:t>
        </w:r>
        <w:r w:rsidR="00E6466A">
          <w:rPr>
            <w:lang w:val="en-US"/>
          </w:rPr>
          <w:t>-</w:t>
        </w:r>
      </w:ins>
      <w:r w:rsidR="009915EE" w:rsidRPr="00A204B8">
        <w:rPr>
          <w:lang w:val="en-US"/>
        </w:rPr>
        <w:t xml:space="preserve">related factors </w:t>
      </w:r>
      <w:del w:id="242" w:author="Marie Nevoux" w:date="2019-04-03T15:47:00Z">
        <w:r w:rsidR="009915EE" w:rsidRPr="00A204B8" w:rsidDel="00E6466A">
          <w:rPr>
            <w:lang w:val="en-US"/>
          </w:rPr>
          <w:delText xml:space="preserve">would </w:delText>
        </w:r>
      </w:del>
      <w:r w:rsidR="009915EE" w:rsidRPr="00A204B8">
        <w:rPr>
          <w:lang w:val="en-US"/>
        </w:rPr>
        <w:t>affect the uncertainty in external phenotypic</w:t>
      </w:r>
      <w:r w:rsidR="00175395" w:rsidRPr="00A204B8">
        <w:rPr>
          <w:lang w:val="en-US"/>
        </w:rPr>
        <w:t xml:space="preserve"> </w:t>
      </w:r>
      <w:r w:rsidR="009915EE" w:rsidRPr="00A204B8">
        <w:rPr>
          <w:lang w:val="en-US"/>
        </w:rPr>
        <w:t xml:space="preserve">assessment of </w:t>
      </w:r>
      <w:del w:id="243" w:author="Marie Nevoux" w:date="2019-04-03T15:47:00Z">
        <w:r w:rsidR="009915EE" w:rsidRPr="00A204B8" w:rsidDel="00E6466A">
          <w:rPr>
            <w:lang w:val="en-US"/>
          </w:rPr>
          <w:delText>maturity in parr</w:delText>
        </w:r>
      </w:del>
      <w:proofErr w:type="spellStart"/>
      <w:ins w:id="244" w:author="Marie Nevoux" w:date="2019-04-03T15:47:00Z">
        <w:r w:rsidR="00E6466A">
          <w:rPr>
            <w:lang w:val="en-US"/>
          </w:rPr>
          <w:t>parr</w:t>
        </w:r>
        <w:proofErr w:type="spellEnd"/>
        <w:r w:rsidR="00E6466A">
          <w:rPr>
            <w:lang w:val="en-US"/>
          </w:rPr>
          <w:t xml:space="preserve"> maturity</w:t>
        </w:r>
      </w:ins>
      <w:r w:rsidR="009915EE" w:rsidRPr="00A204B8">
        <w:rPr>
          <w:lang w:val="en-US"/>
        </w:rPr>
        <w:t xml:space="preserve">. Finally, </w:t>
      </w:r>
      <w:del w:id="245" w:author="Marie Nevoux" w:date="2019-04-03T14:49:00Z">
        <w:r w:rsidR="009915EE" w:rsidRPr="00A204B8" w:rsidDel="008433DE">
          <w:rPr>
            <w:lang w:val="en-US"/>
          </w:rPr>
          <w:delText xml:space="preserve">we </w:delText>
        </w:r>
        <w:r w:rsidR="00386956" w:rsidRPr="00A204B8" w:rsidDel="008433DE">
          <w:rPr>
            <w:lang w:val="en-US"/>
          </w:rPr>
          <w:delText>provide</w:delText>
        </w:r>
        <w:r w:rsidR="00226403" w:rsidDel="008433DE">
          <w:rPr>
            <w:lang w:val="en-US"/>
          </w:rPr>
          <w:delText>d</w:delText>
        </w:r>
        <w:r w:rsidR="00386956" w:rsidRPr="00A204B8" w:rsidDel="008433DE">
          <w:rPr>
            <w:lang w:val="en-US"/>
          </w:rPr>
          <w:delText xml:space="preserve"> </w:delText>
        </w:r>
      </w:del>
      <w:r w:rsidR="00386956" w:rsidRPr="00A204B8">
        <w:rPr>
          <w:lang w:val="en-US"/>
        </w:rPr>
        <w:t>recommendation</w:t>
      </w:r>
      <w:r w:rsidR="009915EE" w:rsidRPr="00A204B8">
        <w:rPr>
          <w:lang w:val="en-US"/>
        </w:rPr>
        <w:t xml:space="preserve"> </w:t>
      </w:r>
      <w:r w:rsidR="00386956" w:rsidRPr="00A204B8">
        <w:rPr>
          <w:lang w:val="en-US"/>
        </w:rPr>
        <w:t>on</w:t>
      </w:r>
      <w:r w:rsidR="009915EE" w:rsidRPr="00A204B8">
        <w:rPr>
          <w:lang w:val="en-US"/>
        </w:rPr>
        <w:t xml:space="preserve"> fish handling and </w:t>
      </w:r>
      <w:ins w:id="246" w:author="Marie Nevoux" w:date="2019-04-03T15:47:00Z">
        <w:r w:rsidR="00BA50AB">
          <w:rPr>
            <w:lang w:val="en-US"/>
          </w:rPr>
          <w:t xml:space="preserve">on </w:t>
        </w:r>
      </w:ins>
      <w:r w:rsidR="009915EE" w:rsidRPr="00A204B8">
        <w:rPr>
          <w:lang w:val="en-US"/>
        </w:rPr>
        <w:t>the interpretation of ultrasound images</w:t>
      </w:r>
      <w:ins w:id="247" w:author="Marie Nevoux" w:date="2019-04-03T14:49:00Z">
        <w:r w:rsidR="008433DE">
          <w:rPr>
            <w:lang w:val="en-US"/>
          </w:rPr>
          <w:t xml:space="preserve"> </w:t>
        </w:r>
      </w:ins>
      <w:proofErr w:type="gramStart"/>
      <w:ins w:id="248" w:author="Marie Nevoux" w:date="2019-04-04T16:13:00Z">
        <w:r w:rsidR="005A37D2">
          <w:rPr>
            <w:lang w:val="en-US"/>
          </w:rPr>
          <w:t>is</w:t>
        </w:r>
      </w:ins>
      <w:ins w:id="249" w:author="Marie Nevoux" w:date="2019-04-03T14:49:00Z">
        <w:r w:rsidR="008433DE">
          <w:rPr>
            <w:lang w:val="en-US"/>
          </w:rPr>
          <w:t xml:space="preserve"> provided</w:t>
        </w:r>
      </w:ins>
      <w:proofErr w:type="gramEnd"/>
      <w:r w:rsidR="00592B09" w:rsidRPr="00A204B8">
        <w:rPr>
          <w:lang w:val="en-US"/>
        </w:rPr>
        <w:t xml:space="preserve">. </w:t>
      </w:r>
    </w:p>
    <w:p w14:paraId="5C515D40" w14:textId="77777777" w:rsidR="00901038" w:rsidRPr="00A204B8" w:rsidRDefault="00901038" w:rsidP="00A204B8">
      <w:pPr>
        <w:pStyle w:val="Sansinterligne"/>
        <w:spacing w:line="480" w:lineRule="auto"/>
        <w:rPr>
          <w:lang w:val="en-US"/>
        </w:rPr>
      </w:pPr>
    </w:p>
    <w:p w14:paraId="38734F38" w14:textId="77777777" w:rsidR="0094704D" w:rsidRPr="00A204B8" w:rsidRDefault="0094704D" w:rsidP="00A204B8">
      <w:pPr>
        <w:pStyle w:val="Sansinterligne"/>
        <w:spacing w:line="480" w:lineRule="auto"/>
        <w:rPr>
          <w:b/>
          <w:lang w:val="en-US"/>
        </w:rPr>
      </w:pPr>
      <w:r w:rsidRPr="00A204B8">
        <w:rPr>
          <w:b/>
          <w:lang w:val="en-US"/>
        </w:rPr>
        <w:t>Material and methods</w:t>
      </w:r>
    </w:p>
    <w:p w14:paraId="64D3F461" w14:textId="715D0AD2" w:rsidR="00A204B8" w:rsidRDefault="00A204B8" w:rsidP="00A204B8">
      <w:pPr>
        <w:pStyle w:val="Sansinterligne"/>
        <w:spacing w:line="480" w:lineRule="auto"/>
        <w:rPr>
          <w:lang w:val="en-US"/>
        </w:rPr>
      </w:pPr>
      <w:r>
        <w:rPr>
          <w:lang w:val="en-US"/>
        </w:rPr>
        <w:t>Salmon monitoring</w:t>
      </w:r>
    </w:p>
    <w:p w14:paraId="0963BC49" w14:textId="50CB617E" w:rsidR="00EA7013" w:rsidRPr="00D35E08" w:rsidRDefault="006601FD" w:rsidP="00A204B8">
      <w:pPr>
        <w:pStyle w:val="Sansinterligne"/>
        <w:spacing w:line="480" w:lineRule="auto"/>
        <w:rPr>
          <w:lang w:val="en-GB"/>
        </w:rPr>
      </w:pPr>
      <w:r w:rsidRPr="00A204B8">
        <w:rPr>
          <w:lang w:val="en-US"/>
        </w:rPr>
        <w:t xml:space="preserve">Atlantic salmon </w:t>
      </w:r>
      <w:r w:rsidR="00081309" w:rsidRPr="00A204B8">
        <w:rPr>
          <w:lang w:val="en-US"/>
        </w:rPr>
        <w:t>monitoring takes place</w:t>
      </w:r>
      <w:r w:rsidRPr="00A204B8">
        <w:rPr>
          <w:lang w:val="en-US"/>
        </w:rPr>
        <w:t xml:space="preserve"> every year in </w:t>
      </w:r>
      <w:r w:rsidR="00C3239A" w:rsidRPr="00A204B8">
        <w:rPr>
          <w:lang w:val="en-US"/>
        </w:rPr>
        <w:t xml:space="preserve">September or </w:t>
      </w:r>
      <w:r w:rsidRPr="00A204B8">
        <w:rPr>
          <w:lang w:val="en-US"/>
        </w:rPr>
        <w:t xml:space="preserve">October in the </w:t>
      </w:r>
      <w:del w:id="250" w:author="Marie Nevoux" w:date="2019-04-03T15:48:00Z">
        <w:r w:rsidRPr="00A204B8" w:rsidDel="00BA50AB">
          <w:rPr>
            <w:lang w:val="en-US"/>
          </w:rPr>
          <w:delText xml:space="preserve">River </w:delText>
        </w:r>
      </w:del>
      <w:ins w:id="251" w:author="Marie Nevoux" w:date="2019-04-03T15:48:00Z">
        <w:r w:rsidR="00BA50AB">
          <w:rPr>
            <w:lang w:val="en-US"/>
          </w:rPr>
          <w:t>r</w:t>
        </w:r>
        <w:r w:rsidR="00BA50AB" w:rsidRPr="00A204B8">
          <w:rPr>
            <w:lang w:val="en-US"/>
          </w:rPr>
          <w:t xml:space="preserve">iver </w:t>
        </w:r>
      </w:ins>
      <w:proofErr w:type="spellStart"/>
      <w:r w:rsidRPr="00A204B8">
        <w:rPr>
          <w:lang w:val="en-US"/>
        </w:rPr>
        <w:t>Oir</w:t>
      </w:r>
      <w:proofErr w:type="spellEnd"/>
      <w:r w:rsidR="004276DA" w:rsidRPr="00A204B8">
        <w:rPr>
          <w:lang w:val="en-US"/>
        </w:rPr>
        <w:t xml:space="preserve">, Normandy, France </w:t>
      </w:r>
      <w:r w:rsidR="004276DA" w:rsidRPr="00A204B8">
        <w:rPr>
          <w:lang w:val="en-US"/>
        </w:rPr>
        <w:fldChar w:fldCharType="begin"/>
      </w:r>
      <w:r w:rsidR="004276DA" w:rsidRPr="00A204B8">
        <w:rPr>
          <w:lang w:val="en-US"/>
        </w:rPr>
        <w:instrText xml:space="preserve"> ADDIN ZOTERO_ITEM CSL_CITATION {"citationID":"x6G8goFC","properties":{"formattedCitation":"(Marchand et al. 2018)","plainCitation":"(Marchand et al. 2018)","noteIndex":0},"citationItems":[{"id":3133,"uris":["http://zotero.org/users/1431525/items/R9F73ERZ"],"uri":["http://zotero.org/users/1431525/items/R9F73ERZ"],"itemData":{"id":3133,"type":"article-journal","title":"Abundances and biological traits of of fish sampled by electrofishing (except specific abundance indices) on the River Oir since 1988 (France).","source":"www.gbif.org","abstract":"Since 1988, an annual campaign is conducted to quantify by electrofishing the abundance of fishes in the Oir basin. Originally, the main target species were salmon and trout. Beginning in 2000, eels were monitored in the same way as salmonids. The inventory of the entire fish community has been carried out on a network of seven sites. It is usually done in September and october. Two sites are also monitored in May for all species The data consist of 1738 electrofishing operations and 138765 fish caught. Biological traits measured on the fish sampled are sex, maturity status, length, weight and…","URL":"https://www.gbif.org/dataset/6242ca69-c65e-4723-b629-9aeb05b51c88","DOI":"10.15468/yaikgn","language":"eng","author":[{"family":"Marchand","given":"Frédéric"},{"family":"Azam","given":"Didier"},{"family":"Delanoë","given":"Richard"},{"family":"Destouches","given":"Jean-Pierre"},{"family":"Tremblay","given":"Julien"},{"family":"Baglinière","given":"Jean-Luc"},{"family":"Nevoux","given":"Marie"},{"family":"Prévost","given":"Etienne"},{"family":"Azam","given":"Didier"}],"issued":{"date-parts":[["2018"]]},"accessed":{"date-parts":[["2018",9,6]]}}}],"schema":"https://github.com/citation-style-language/schema/raw/master/csl-citation.json"} </w:instrText>
      </w:r>
      <w:r w:rsidR="004276DA" w:rsidRPr="00A204B8">
        <w:rPr>
          <w:lang w:val="en-US"/>
        </w:rPr>
        <w:fldChar w:fldCharType="separate"/>
      </w:r>
      <w:r w:rsidR="00BC4DB0" w:rsidRPr="00BC4DB0">
        <w:rPr>
          <w:rFonts w:ascii="Calibri" w:hAnsi="Calibri" w:cs="Calibri"/>
          <w:lang w:val="en-GB"/>
        </w:rPr>
        <w:t>(Marchand et al. 2018)</w:t>
      </w:r>
      <w:r w:rsidR="004276DA" w:rsidRPr="00A204B8">
        <w:rPr>
          <w:lang w:val="en-US"/>
        </w:rPr>
        <w:fldChar w:fldCharType="end"/>
      </w:r>
      <w:r w:rsidRPr="00A204B8">
        <w:rPr>
          <w:lang w:val="en-US"/>
        </w:rPr>
        <w:t xml:space="preserve">. </w:t>
      </w:r>
      <w:r w:rsidR="00081309" w:rsidRPr="00A204B8">
        <w:rPr>
          <w:lang w:val="en-US"/>
        </w:rPr>
        <w:t>Young individuals (</w:t>
      </w:r>
      <w:proofErr w:type="spellStart"/>
      <w:r w:rsidR="00081309" w:rsidRPr="00A204B8">
        <w:rPr>
          <w:lang w:val="en-US"/>
        </w:rPr>
        <w:t>parr</w:t>
      </w:r>
      <w:ins w:id="252" w:author="Marie Nevoux" w:date="2019-04-03T15:48:00Z">
        <w:r w:rsidR="00BA50AB">
          <w:rPr>
            <w:lang w:val="en-US"/>
          </w:rPr>
          <w:t>s</w:t>
        </w:r>
      </w:ins>
      <w:proofErr w:type="spellEnd"/>
      <w:r w:rsidR="00081309" w:rsidRPr="00A204B8">
        <w:rPr>
          <w:lang w:val="en-US"/>
        </w:rPr>
        <w:t xml:space="preserve">) </w:t>
      </w:r>
      <w:proofErr w:type="gramStart"/>
      <w:r w:rsidRPr="00A204B8">
        <w:rPr>
          <w:lang w:val="en-US"/>
        </w:rPr>
        <w:t>are captured</w:t>
      </w:r>
      <w:proofErr w:type="gramEnd"/>
      <w:r w:rsidRPr="00A204B8">
        <w:rPr>
          <w:lang w:val="en-US"/>
        </w:rPr>
        <w:t xml:space="preserve"> using a standa</w:t>
      </w:r>
      <w:r w:rsidR="00C27447" w:rsidRPr="00A204B8">
        <w:rPr>
          <w:lang w:val="en-US"/>
        </w:rPr>
        <w:t>rd</w:t>
      </w:r>
      <w:del w:id="253" w:author="Marie Nevoux" w:date="2019-04-03T15:48:00Z">
        <w:r w:rsidR="00C27447" w:rsidRPr="00A204B8" w:rsidDel="00BA50AB">
          <w:rPr>
            <w:lang w:val="en-US"/>
          </w:rPr>
          <w:delText>ized</w:delText>
        </w:r>
      </w:del>
      <w:r w:rsidR="00C27447" w:rsidRPr="00A204B8">
        <w:rPr>
          <w:lang w:val="en-US"/>
        </w:rPr>
        <w:t xml:space="preserve"> electrofishing protocol</w:t>
      </w:r>
      <w:ins w:id="254" w:author="Marie Nevoux" w:date="2019-04-03T15:48:00Z">
        <w:r w:rsidR="00BA50AB">
          <w:rPr>
            <w:lang w:val="en-US"/>
          </w:rPr>
          <w:t xml:space="preserve">. </w:t>
        </w:r>
      </w:ins>
      <w:del w:id="255" w:author="Marie Nevoux" w:date="2019-04-03T15:48:00Z">
        <w:r w:rsidRPr="00A204B8" w:rsidDel="00BA50AB">
          <w:rPr>
            <w:lang w:val="en-US"/>
          </w:rPr>
          <w:delText>, t</w:delText>
        </w:r>
      </w:del>
      <w:ins w:id="256" w:author="Marie Nevoux" w:date="2019-04-03T15:48:00Z">
        <w:r w:rsidR="00BA50AB">
          <w:rPr>
            <w:lang w:val="en-US"/>
          </w:rPr>
          <w:t>T</w:t>
        </w:r>
      </w:ins>
      <w:r w:rsidRPr="00A204B8">
        <w:rPr>
          <w:lang w:val="en-US"/>
        </w:rPr>
        <w:t xml:space="preserve">hey </w:t>
      </w:r>
      <w:proofErr w:type="gramStart"/>
      <w:r w:rsidRPr="00A204B8">
        <w:rPr>
          <w:lang w:val="en-US"/>
        </w:rPr>
        <w:t xml:space="preserve">are </w:t>
      </w:r>
      <w:ins w:id="257" w:author="Marie Nevoux" w:date="2019-04-03T15:48:00Z">
        <w:r w:rsidR="00BA50AB">
          <w:rPr>
            <w:lang w:val="en-US"/>
          </w:rPr>
          <w:t xml:space="preserve">then </w:t>
        </w:r>
      </w:ins>
      <w:r w:rsidRPr="00A204B8">
        <w:rPr>
          <w:lang w:val="en-US"/>
        </w:rPr>
        <w:t>placed</w:t>
      </w:r>
      <w:proofErr w:type="gramEnd"/>
      <w:r w:rsidRPr="00A204B8">
        <w:rPr>
          <w:lang w:val="en-US"/>
        </w:rPr>
        <w:t xml:space="preserve"> in a light </w:t>
      </w:r>
      <w:del w:id="258" w:author="Marie Nevoux" w:date="2019-04-05T14:34:00Z">
        <w:r w:rsidR="00BC4DB0" w:rsidRPr="00A204B8" w:rsidDel="00190613">
          <w:rPr>
            <w:lang w:val="en-US"/>
          </w:rPr>
          <w:delText>anest</w:delText>
        </w:r>
        <w:r w:rsidR="00BC4DB0" w:rsidDel="00190613">
          <w:rPr>
            <w:lang w:val="en-US"/>
          </w:rPr>
          <w:delText>het</w:delText>
        </w:r>
        <w:r w:rsidR="00BC4DB0" w:rsidRPr="00A204B8" w:rsidDel="00190613">
          <w:rPr>
            <w:lang w:val="en-US"/>
          </w:rPr>
          <w:delText>ic</w:delText>
        </w:r>
      </w:del>
      <w:ins w:id="259" w:author="Marie Nevoux" w:date="2019-04-05T14:34:00Z">
        <w:r w:rsidR="00190613" w:rsidRPr="00A204B8">
          <w:rPr>
            <w:lang w:val="en-US"/>
          </w:rPr>
          <w:t>an</w:t>
        </w:r>
        <w:r w:rsidR="00190613">
          <w:rPr>
            <w:lang w:val="en-US"/>
          </w:rPr>
          <w:t>e</w:t>
        </w:r>
        <w:r w:rsidR="00190613" w:rsidRPr="00A204B8">
          <w:rPr>
            <w:lang w:val="en-US"/>
          </w:rPr>
          <w:t>sth</w:t>
        </w:r>
        <w:r w:rsidR="00190613">
          <w:rPr>
            <w:lang w:val="en-US"/>
          </w:rPr>
          <w:t>eti</w:t>
        </w:r>
        <w:r w:rsidR="00190613" w:rsidRPr="00A204B8">
          <w:rPr>
            <w:lang w:val="en-US"/>
          </w:rPr>
          <w:t>c</w:t>
        </w:r>
      </w:ins>
      <w:ins w:id="260" w:author="Marie Nevoux" w:date="2019-04-03T15:49:00Z">
        <w:r w:rsidR="00BA50AB">
          <w:rPr>
            <w:lang w:val="en-US"/>
          </w:rPr>
          <w:t xml:space="preserve"> solution</w:t>
        </w:r>
      </w:ins>
      <w:r w:rsidRPr="00A204B8">
        <w:rPr>
          <w:lang w:val="en-US"/>
        </w:rPr>
        <w:t>, measured, weighed, scanned</w:t>
      </w:r>
      <w:ins w:id="261" w:author="Marie Nevoux" w:date="2019-04-03T15:51:00Z">
        <w:r w:rsidR="004707B7">
          <w:rPr>
            <w:lang w:val="en-US"/>
          </w:rPr>
          <w:t>,</w:t>
        </w:r>
      </w:ins>
      <w:r w:rsidRPr="00A204B8">
        <w:rPr>
          <w:lang w:val="en-US"/>
        </w:rPr>
        <w:t xml:space="preserve"> and returned to the river within </w:t>
      </w:r>
      <w:del w:id="262" w:author="Marie Nevoux" w:date="2019-04-03T15:51:00Z">
        <w:r w:rsidRPr="00A204B8" w:rsidDel="004707B7">
          <w:rPr>
            <w:lang w:val="en-US"/>
          </w:rPr>
          <w:delText>0</w:delText>
        </w:r>
      </w:del>
      <w:ins w:id="263" w:author="Marie Nevoux" w:date="2019-04-03T15:51:00Z">
        <w:r w:rsidR="004707B7">
          <w:rPr>
            <w:lang w:val="en-US"/>
          </w:rPr>
          <w:t>30</w:t>
        </w:r>
      </w:ins>
      <w:del w:id="264" w:author="Marie Nevoux" w:date="2019-04-03T15:51:00Z">
        <w:r w:rsidRPr="00A204B8" w:rsidDel="004707B7">
          <w:rPr>
            <w:lang w:val="en-US"/>
          </w:rPr>
          <w:delText>.5</w:delText>
        </w:r>
      </w:del>
      <w:r w:rsidRPr="00A204B8">
        <w:rPr>
          <w:lang w:val="en-US"/>
        </w:rPr>
        <w:t xml:space="preserve"> </w:t>
      </w:r>
      <w:del w:id="265" w:author="Marie Nevoux" w:date="2019-04-03T15:51:00Z">
        <w:r w:rsidRPr="00A204B8" w:rsidDel="004707B7">
          <w:rPr>
            <w:lang w:val="en-US"/>
          </w:rPr>
          <w:delText xml:space="preserve">hour </w:delText>
        </w:r>
      </w:del>
      <w:ins w:id="266" w:author="Marie Nevoux" w:date="2019-04-03T15:51:00Z">
        <w:r w:rsidR="004707B7">
          <w:rPr>
            <w:lang w:val="en-US"/>
          </w:rPr>
          <w:t>min</w:t>
        </w:r>
        <w:r w:rsidR="004707B7" w:rsidRPr="00A204B8">
          <w:rPr>
            <w:lang w:val="en-US"/>
          </w:rPr>
          <w:t xml:space="preserve"> </w:t>
        </w:r>
      </w:ins>
      <w:del w:id="267" w:author="Marie Nevoux" w:date="2019-04-03T15:52:00Z">
        <w:r w:rsidR="00CB3B6E" w:rsidRPr="00A204B8" w:rsidDel="004707B7">
          <w:rPr>
            <w:lang w:val="en-US"/>
          </w:rPr>
          <w:delText xml:space="preserve">maximum </w:delText>
        </w:r>
      </w:del>
      <w:r w:rsidRPr="00A204B8">
        <w:rPr>
          <w:lang w:val="en-US"/>
        </w:rPr>
        <w:t>of their capture.</w:t>
      </w:r>
      <w:r w:rsidR="00081309" w:rsidRPr="00A204B8">
        <w:rPr>
          <w:lang w:val="en-US"/>
        </w:rPr>
        <w:t xml:space="preserve"> </w:t>
      </w:r>
      <w:del w:id="268" w:author="Marie Nevoux" w:date="2019-04-03T14:49:00Z">
        <w:r w:rsidR="00CE5A03" w:rsidRPr="00A204B8" w:rsidDel="00280CF9">
          <w:rPr>
            <w:lang w:val="en-US"/>
          </w:rPr>
          <w:delText>W</w:delText>
        </w:r>
        <w:r w:rsidR="00CA7259" w:rsidRPr="00A204B8" w:rsidDel="00280CF9">
          <w:rPr>
            <w:lang w:val="en-US"/>
          </w:rPr>
          <w:delText>e assessed a</w:delText>
        </w:r>
      </w:del>
      <w:ins w:id="269" w:author="Marie Nevoux" w:date="2019-04-03T14:49:00Z">
        <w:r w:rsidR="00280CF9">
          <w:rPr>
            <w:lang w:val="en-US"/>
          </w:rPr>
          <w:t>A</w:t>
        </w:r>
      </w:ins>
      <w:r w:rsidR="00CA7259" w:rsidRPr="00A204B8">
        <w:rPr>
          <w:lang w:val="en-US"/>
        </w:rPr>
        <w:t xml:space="preserve">ge </w:t>
      </w:r>
      <w:proofErr w:type="gramStart"/>
      <w:ins w:id="270" w:author="Marie Nevoux" w:date="2019-04-04T16:15:00Z">
        <w:r w:rsidR="00404D70">
          <w:rPr>
            <w:lang w:val="en-US"/>
          </w:rPr>
          <w:t>is</w:t>
        </w:r>
      </w:ins>
      <w:ins w:id="271" w:author="Marie Nevoux" w:date="2019-04-03T14:49:00Z">
        <w:r w:rsidR="00280CF9">
          <w:rPr>
            <w:lang w:val="en-US"/>
          </w:rPr>
          <w:t xml:space="preserve"> assessed</w:t>
        </w:r>
        <w:proofErr w:type="gramEnd"/>
        <w:r w:rsidR="00280CF9">
          <w:rPr>
            <w:lang w:val="en-US"/>
          </w:rPr>
          <w:t xml:space="preserve"> </w:t>
        </w:r>
      </w:ins>
      <w:r w:rsidR="00CA7259" w:rsidRPr="00A204B8">
        <w:rPr>
          <w:lang w:val="en-US"/>
        </w:rPr>
        <w:t>through scale reading</w:t>
      </w:r>
      <w:r w:rsidR="00CA7259" w:rsidRPr="00D35E08">
        <w:rPr>
          <w:lang w:val="en-US"/>
        </w:rPr>
        <w:t xml:space="preserve">. </w:t>
      </w:r>
      <w:r w:rsidR="00C27447" w:rsidRPr="00D35E08">
        <w:rPr>
          <w:lang w:val="en-US"/>
        </w:rPr>
        <w:t>In 2015</w:t>
      </w:r>
      <w:r w:rsidR="004429A0" w:rsidRPr="00D35E08">
        <w:rPr>
          <w:lang w:val="en-US"/>
        </w:rPr>
        <w:t xml:space="preserve">, </w:t>
      </w:r>
      <w:r w:rsidR="00C27447" w:rsidRPr="00D35E08">
        <w:rPr>
          <w:lang w:val="en-US"/>
        </w:rPr>
        <w:t>2016,</w:t>
      </w:r>
      <w:r w:rsidR="004429A0" w:rsidRPr="00D35E08">
        <w:rPr>
          <w:lang w:val="en-US"/>
        </w:rPr>
        <w:t xml:space="preserve"> and 2017</w:t>
      </w:r>
      <w:ins w:id="272" w:author="Marie Nevoux" w:date="2019-04-03T15:52:00Z">
        <w:r w:rsidR="004707B7" w:rsidRPr="00D35E08">
          <w:rPr>
            <w:lang w:val="en-US"/>
          </w:rPr>
          <w:t>,</w:t>
        </w:r>
      </w:ins>
      <w:r w:rsidR="00C27447" w:rsidRPr="00D35E08">
        <w:rPr>
          <w:lang w:val="en-US"/>
        </w:rPr>
        <w:t xml:space="preserve"> </w:t>
      </w:r>
      <w:del w:id="273" w:author="Marie Nevoux" w:date="2019-04-03T14:50:00Z">
        <w:r w:rsidR="00541499" w:rsidRPr="00D35E08" w:rsidDel="00280CF9">
          <w:rPr>
            <w:lang w:val="en-US"/>
          </w:rPr>
          <w:delText xml:space="preserve">we examined </w:delText>
        </w:r>
      </w:del>
      <w:proofErr w:type="gramStart"/>
      <w:ins w:id="274" w:author="Marie Nevoux" w:date="2019-04-03T15:52:00Z">
        <w:r w:rsidR="004707B7" w:rsidRPr="00D35E08">
          <w:rPr>
            <w:lang w:val="en-US"/>
          </w:rPr>
          <w:t xml:space="preserve">a total of </w:t>
        </w:r>
      </w:ins>
      <w:r w:rsidR="00CA7259" w:rsidRPr="00D35E08">
        <w:rPr>
          <w:lang w:val="en-US"/>
        </w:rPr>
        <w:t>850</w:t>
      </w:r>
      <w:proofErr w:type="gramEnd"/>
      <w:r w:rsidR="00C27447" w:rsidRPr="00D35E08">
        <w:rPr>
          <w:lang w:val="en-US"/>
        </w:rPr>
        <w:t xml:space="preserve"> salmon </w:t>
      </w:r>
      <w:ins w:id="275" w:author="Marie Nevoux" w:date="2019-04-03T15:52:00Z">
        <w:r w:rsidR="004707B7" w:rsidRPr="00D35E08">
          <w:rPr>
            <w:lang w:val="en-US"/>
          </w:rPr>
          <w:t>was</w:t>
        </w:r>
      </w:ins>
      <w:ins w:id="276" w:author="Marie Nevoux" w:date="2019-04-03T14:50:00Z">
        <w:r w:rsidR="00280CF9" w:rsidRPr="00D35E08">
          <w:rPr>
            <w:lang w:val="en-US"/>
          </w:rPr>
          <w:t xml:space="preserve"> examined </w:t>
        </w:r>
      </w:ins>
      <w:r w:rsidR="00CA7259" w:rsidRPr="00D35E08">
        <w:rPr>
          <w:lang w:val="en-US"/>
        </w:rPr>
        <w:t xml:space="preserve">(366 </w:t>
      </w:r>
      <w:proofErr w:type="spellStart"/>
      <w:r w:rsidR="00CA7259" w:rsidRPr="00D35E08">
        <w:rPr>
          <w:lang w:val="en-US"/>
        </w:rPr>
        <w:t>parrs</w:t>
      </w:r>
      <w:proofErr w:type="spellEnd"/>
      <w:r w:rsidR="00CA7259" w:rsidRPr="00D35E08">
        <w:rPr>
          <w:lang w:val="en-US"/>
        </w:rPr>
        <w:t xml:space="preserve"> of age 0 and 484 </w:t>
      </w:r>
      <w:proofErr w:type="spellStart"/>
      <w:r w:rsidR="00CA7259" w:rsidRPr="00D35E08">
        <w:rPr>
          <w:lang w:val="en-US"/>
        </w:rPr>
        <w:t>parrs</w:t>
      </w:r>
      <w:proofErr w:type="spellEnd"/>
      <w:r w:rsidR="00CA7259" w:rsidRPr="00D35E08">
        <w:rPr>
          <w:lang w:val="en-US"/>
        </w:rPr>
        <w:t xml:space="preserve"> of age 1)</w:t>
      </w:r>
      <w:r w:rsidR="00C27447" w:rsidRPr="00D35E08">
        <w:rPr>
          <w:lang w:val="en-US"/>
        </w:rPr>
        <w:t xml:space="preserve"> for maturity using </w:t>
      </w:r>
      <w:ins w:id="277" w:author="Marie Nevoux" w:date="2019-04-03T15:52:00Z">
        <w:r w:rsidR="005449A5" w:rsidRPr="00D35E08">
          <w:rPr>
            <w:lang w:val="en-US"/>
          </w:rPr>
          <w:t xml:space="preserve">a </w:t>
        </w:r>
      </w:ins>
      <w:r w:rsidR="00C27447" w:rsidRPr="00D35E08">
        <w:rPr>
          <w:lang w:val="en-US"/>
        </w:rPr>
        <w:t>traditional</w:t>
      </w:r>
      <w:ins w:id="278" w:author="Marie Nevoux" w:date="2019-04-03T15:52:00Z">
        <w:r w:rsidR="005449A5" w:rsidRPr="00D35E08">
          <w:rPr>
            <w:lang w:val="en-US"/>
          </w:rPr>
          <w:t>,</w:t>
        </w:r>
      </w:ins>
      <w:r w:rsidR="00C27447" w:rsidRPr="00D35E08">
        <w:rPr>
          <w:lang w:val="en-US"/>
        </w:rPr>
        <w:t xml:space="preserve"> phenotypic </w:t>
      </w:r>
      <w:r w:rsidR="005E66F0" w:rsidRPr="00D35E08">
        <w:rPr>
          <w:lang w:val="en-US"/>
        </w:rPr>
        <w:t>(</w:t>
      </w:r>
      <w:ins w:id="279" w:author="Marie Nevoux" w:date="2019-04-03T15:53:00Z">
        <w:r w:rsidR="005449A5" w:rsidRPr="00D35E08">
          <w:rPr>
            <w:lang w:val="en-US"/>
          </w:rPr>
          <w:t xml:space="preserve">i.e. </w:t>
        </w:r>
      </w:ins>
      <w:r w:rsidR="005E66F0" w:rsidRPr="00D35E08">
        <w:rPr>
          <w:lang w:val="en-US"/>
        </w:rPr>
        <w:t>external)</w:t>
      </w:r>
      <w:ins w:id="280" w:author="Marie Nevoux" w:date="2019-04-03T15:53:00Z">
        <w:r w:rsidR="005449A5" w:rsidRPr="00D35E08">
          <w:rPr>
            <w:lang w:val="en-US"/>
          </w:rPr>
          <w:t>,</w:t>
        </w:r>
      </w:ins>
      <w:r w:rsidR="005E66F0" w:rsidRPr="00D35E08">
        <w:rPr>
          <w:lang w:val="en-US"/>
        </w:rPr>
        <w:t xml:space="preserve"> </w:t>
      </w:r>
      <w:r w:rsidR="00C27447" w:rsidRPr="00D35E08">
        <w:rPr>
          <w:lang w:val="en-US"/>
        </w:rPr>
        <w:t xml:space="preserve">approach and ultrasound imaging. </w:t>
      </w:r>
      <w:del w:id="281" w:author="Marie Nevoux" w:date="2019-04-03T14:50:00Z">
        <w:r w:rsidR="00492175" w:rsidRPr="00D35E08" w:rsidDel="00280CF9">
          <w:rPr>
            <w:lang w:val="en-US"/>
          </w:rPr>
          <w:delText xml:space="preserve">We </w:delText>
        </w:r>
        <w:r w:rsidR="00CE5A03" w:rsidRPr="00D35E08" w:rsidDel="00280CF9">
          <w:rPr>
            <w:lang w:val="en-US"/>
          </w:rPr>
          <w:delText xml:space="preserve">caught </w:delText>
        </w:r>
        <w:r w:rsidR="00492175" w:rsidRPr="00D35E08" w:rsidDel="00280CF9">
          <w:rPr>
            <w:lang w:val="en-US"/>
          </w:rPr>
          <w:delText>a</w:delText>
        </w:r>
      </w:del>
      <w:ins w:id="282" w:author="Marie Nevoux" w:date="2019-04-03T14:50:00Z">
        <w:r w:rsidR="00280CF9" w:rsidRPr="00D35E08">
          <w:rPr>
            <w:lang w:val="en-US"/>
          </w:rPr>
          <w:t>A</w:t>
        </w:r>
      </w:ins>
      <w:r w:rsidR="00492175" w:rsidRPr="00D35E08">
        <w:rPr>
          <w:lang w:val="en-US"/>
        </w:rPr>
        <w:t xml:space="preserve">ll </w:t>
      </w:r>
      <w:proofErr w:type="spellStart"/>
      <w:r w:rsidR="00492175" w:rsidRPr="00D35E08">
        <w:rPr>
          <w:lang w:val="en-US"/>
        </w:rPr>
        <w:t>parrs</w:t>
      </w:r>
      <w:proofErr w:type="spellEnd"/>
      <w:r w:rsidR="00492175" w:rsidRPr="00D35E08">
        <w:rPr>
          <w:lang w:val="en-US"/>
        </w:rPr>
        <w:t xml:space="preserve"> </w:t>
      </w:r>
      <w:proofErr w:type="gramStart"/>
      <w:ins w:id="283" w:author="Marie Nevoux" w:date="2019-04-03T14:50:00Z">
        <w:r w:rsidR="00280CF9" w:rsidRPr="00D35E08">
          <w:rPr>
            <w:lang w:val="en-US"/>
          </w:rPr>
          <w:t>were caught</w:t>
        </w:r>
        <w:proofErr w:type="gramEnd"/>
        <w:r w:rsidR="00280CF9" w:rsidRPr="00D35E08">
          <w:rPr>
            <w:lang w:val="en-US"/>
          </w:rPr>
          <w:t xml:space="preserve"> </w:t>
        </w:r>
      </w:ins>
      <w:r w:rsidR="00CE5A03" w:rsidRPr="00D35E08">
        <w:rPr>
          <w:lang w:val="en-US"/>
        </w:rPr>
        <w:t>within a period of 8 days in early October.</w:t>
      </w:r>
      <w:r w:rsidR="004B355A" w:rsidRPr="00D35E08">
        <w:rPr>
          <w:lang w:val="en-US"/>
        </w:rPr>
        <w:t xml:space="preserve"> </w:t>
      </w:r>
      <w:r w:rsidR="004B355A" w:rsidRPr="00D35E08">
        <w:rPr>
          <w:lang w:val="en-GB"/>
        </w:rPr>
        <w:t xml:space="preserve">All the animal experimentation in this study </w:t>
      </w:r>
      <w:proofErr w:type="gramStart"/>
      <w:r w:rsidR="004B355A" w:rsidRPr="00D35E08">
        <w:rPr>
          <w:lang w:val="en-GB"/>
        </w:rPr>
        <w:t>was performed</w:t>
      </w:r>
      <w:proofErr w:type="gramEnd"/>
      <w:r w:rsidR="004B355A" w:rsidRPr="00D35E08">
        <w:rPr>
          <w:lang w:val="en-GB"/>
        </w:rPr>
        <w:t xml:space="preserve"> according to French legislation and under licence</w:t>
      </w:r>
      <w:r w:rsidR="00F64887" w:rsidRPr="00D35E08">
        <w:rPr>
          <w:lang w:val="en-GB"/>
        </w:rPr>
        <w:t xml:space="preserve"> APAFIS-201602051204637</w:t>
      </w:r>
      <w:r w:rsidR="004B355A" w:rsidRPr="00D35E08">
        <w:rPr>
          <w:lang w:val="en-GB"/>
        </w:rPr>
        <w:t>.</w:t>
      </w:r>
    </w:p>
    <w:p w14:paraId="71E20AFC" w14:textId="70F7F097" w:rsidR="00386956" w:rsidRPr="00D35E08" w:rsidRDefault="00386956" w:rsidP="00A204B8">
      <w:pPr>
        <w:pStyle w:val="Sansinterligne"/>
        <w:spacing w:line="480" w:lineRule="auto"/>
        <w:rPr>
          <w:lang w:val="en-US"/>
        </w:rPr>
      </w:pPr>
    </w:p>
    <w:p w14:paraId="72D5B34F" w14:textId="69F22322" w:rsidR="00A204B8" w:rsidRPr="00D35E08" w:rsidRDefault="00A204B8" w:rsidP="00A204B8">
      <w:pPr>
        <w:pStyle w:val="Sansinterligne"/>
        <w:spacing w:line="480" w:lineRule="auto"/>
        <w:rPr>
          <w:lang w:val="en-US"/>
        </w:rPr>
      </w:pPr>
      <w:r w:rsidRPr="00D35E08">
        <w:rPr>
          <w:lang w:val="en-US"/>
        </w:rPr>
        <w:t>Traditional phenotypic examination</w:t>
      </w:r>
    </w:p>
    <w:p w14:paraId="1DA0438D" w14:textId="7867ABBB" w:rsidR="00081309" w:rsidRPr="00A204B8" w:rsidRDefault="004B7DA0" w:rsidP="00A204B8">
      <w:pPr>
        <w:pStyle w:val="Sansinterligne"/>
        <w:spacing w:line="480" w:lineRule="auto"/>
        <w:rPr>
          <w:lang w:val="en-US"/>
        </w:rPr>
      </w:pPr>
      <w:r w:rsidRPr="00D35E08">
        <w:rPr>
          <w:lang w:val="en-US"/>
        </w:rPr>
        <w:t>First, t</w:t>
      </w:r>
      <w:r w:rsidR="00081309" w:rsidRPr="00D35E08">
        <w:rPr>
          <w:lang w:val="en-US"/>
        </w:rPr>
        <w:t xml:space="preserve">he </w:t>
      </w:r>
      <w:r w:rsidR="00A36981" w:rsidRPr="00D35E08">
        <w:rPr>
          <w:lang w:val="en-US"/>
        </w:rPr>
        <w:t xml:space="preserve">field </w:t>
      </w:r>
      <w:r w:rsidR="00081309" w:rsidRPr="00D35E08">
        <w:rPr>
          <w:lang w:val="en-US"/>
        </w:rPr>
        <w:t xml:space="preserve">operator </w:t>
      </w:r>
      <w:r w:rsidRPr="00D35E08">
        <w:rPr>
          <w:lang w:val="en-US"/>
        </w:rPr>
        <w:t>assess</w:t>
      </w:r>
      <w:del w:id="284" w:author="Marie Nevoux" w:date="2019-04-04T16:18:00Z">
        <w:r w:rsidR="00A36981" w:rsidRPr="00D35E08" w:rsidDel="00404D70">
          <w:rPr>
            <w:lang w:val="en-US"/>
          </w:rPr>
          <w:delText>ed</w:delText>
        </w:r>
      </w:del>
      <w:r w:rsidRPr="00D35E08">
        <w:rPr>
          <w:lang w:val="en-US"/>
        </w:rPr>
        <w:t xml:space="preserve"> the maturation state of </w:t>
      </w:r>
      <w:proofErr w:type="spellStart"/>
      <w:r w:rsidRPr="00D35E08">
        <w:rPr>
          <w:lang w:val="en-US"/>
        </w:rPr>
        <w:t>parr</w:t>
      </w:r>
      <w:ins w:id="285" w:author="Marie Nevoux" w:date="2019-04-05T14:34:00Z">
        <w:r w:rsidR="00190613">
          <w:rPr>
            <w:lang w:val="en-US"/>
          </w:rPr>
          <w:t>s</w:t>
        </w:r>
      </w:ins>
      <w:bookmarkStart w:id="286" w:name="_GoBack"/>
      <w:bookmarkEnd w:id="286"/>
      <w:proofErr w:type="spellEnd"/>
      <w:r w:rsidRPr="00D35E08">
        <w:rPr>
          <w:lang w:val="en-US"/>
        </w:rPr>
        <w:t xml:space="preserve"> by gently pressing the side of the fish. The excretion of milt </w:t>
      </w:r>
      <w:del w:id="287" w:author="Marie Nevoux" w:date="2019-04-03T15:53:00Z">
        <w:r w:rsidRPr="00D35E08" w:rsidDel="00C90A83">
          <w:rPr>
            <w:lang w:val="en-US"/>
          </w:rPr>
          <w:delText xml:space="preserve">(sperm) </w:delText>
        </w:r>
      </w:del>
      <w:r w:rsidRPr="00D35E08">
        <w:rPr>
          <w:lang w:val="en-US"/>
        </w:rPr>
        <w:t xml:space="preserve">is indicative of a mature male, while the absence of milt </w:t>
      </w:r>
      <w:proofErr w:type="gramStart"/>
      <w:r w:rsidRPr="00D35E08">
        <w:rPr>
          <w:lang w:val="en-US"/>
        </w:rPr>
        <w:t>can be encountered</w:t>
      </w:r>
      <w:proofErr w:type="gramEnd"/>
      <w:r w:rsidRPr="00D35E08">
        <w:rPr>
          <w:lang w:val="en-US"/>
        </w:rPr>
        <w:t xml:space="preserve"> in a maturing male</w:t>
      </w:r>
      <w:r w:rsidR="00175395" w:rsidRPr="00D35E08">
        <w:rPr>
          <w:lang w:val="en-US"/>
        </w:rPr>
        <w:t xml:space="preserve"> whose gonad</w:t>
      </w:r>
      <w:ins w:id="288" w:author="Marie Nevoux" w:date="2019-04-01T16:52:00Z">
        <w:r w:rsidR="004437D2" w:rsidRPr="00D35E08">
          <w:rPr>
            <w:lang w:val="en-US"/>
          </w:rPr>
          <w:t>s</w:t>
        </w:r>
      </w:ins>
      <w:r w:rsidR="00175395" w:rsidRPr="00D35E08">
        <w:rPr>
          <w:lang w:val="en-US"/>
        </w:rPr>
        <w:t xml:space="preserve"> do</w:t>
      </w:r>
      <w:del w:id="289" w:author="Marie Nevoux" w:date="2019-04-01T16:52:00Z">
        <w:r w:rsidR="00175395" w:rsidRPr="00D35E08" w:rsidDel="004437D2">
          <w:rPr>
            <w:lang w:val="en-US"/>
          </w:rPr>
          <w:delText>es</w:delText>
        </w:r>
      </w:del>
      <w:r w:rsidR="00175395" w:rsidRPr="00D35E08">
        <w:rPr>
          <w:lang w:val="en-US"/>
        </w:rPr>
        <w:t xml:space="preserve"> not yet produce milt</w:t>
      </w:r>
      <w:r w:rsidRPr="00D35E08">
        <w:rPr>
          <w:lang w:val="en-US"/>
        </w:rPr>
        <w:t xml:space="preserve">, an immature male, or a </w:t>
      </w:r>
      <w:r w:rsidRPr="00D35E08">
        <w:rPr>
          <w:lang w:val="en-US"/>
        </w:rPr>
        <w:lastRenderedPageBreak/>
        <w:t>female (females are all immature at this stage).</w:t>
      </w:r>
      <w:r w:rsidR="00175395" w:rsidRPr="00D35E08">
        <w:rPr>
          <w:lang w:val="en-US"/>
        </w:rPr>
        <w:t xml:space="preserve"> </w:t>
      </w:r>
      <w:r w:rsidR="00A36981" w:rsidRPr="00D35E08">
        <w:rPr>
          <w:lang w:val="en-US"/>
        </w:rPr>
        <w:t>The f</w:t>
      </w:r>
      <w:r w:rsidR="00175395" w:rsidRPr="00D35E08">
        <w:rPr>
          <w:lang w:val="en-US"/>
        </w:rPr>
        <w:t>iel</w:t>
      </w:r>
      <w:r w:rsidR="00A36981" w:rsidRPr="00D35E08">
        <w:rPr>
          <w:lang w:val="en-US"/>
        </w:rPr>
        <w:t>d operator</w:t>
      </w:r>
      <w:r w:rsidR="00175395" w:rsidRPr="00D35E08">
        <w:rPr>
          <w:lang w:val="en-US"/>
        </w:rPr>
        <w:t xml:space="preserve"> also report</w:t>
      </w:r>
      <w:del w:id="290" w:author="Marie Nevoux" w:date="2019-04-04T16:19:00Z">
        <w:r w:rsidR="00A36981" w:rsidRPr="00D35E08" w:rsidDel="00404D70">
          <w:rPr>
            <w:lang w:val="en-US"/>
          </w:rPr>
          <w:delText>ed</w:delText>
        </w:r>
      </w:del>
      <w:r w:rsidR="00175395" w:rsidRPr="00D35E08">
        <w:rPr>
          <w:lang w:val="en-US"/>
        </w:rPr>
        <w:t xml:space="preserve"> that some fish </w:t>
      </w:r>
      <w:r w:rsidR="00175395" w:rsidRPr="00D35E08">
        <w:rPr>
          <w:i/>
          <w:lang w:val="en-US"/>
        </w:rPr>
        <w:t>look</w:t>
      </w:r>
      <w:del w:id="291" w:author="Marie Nevoux" w:date="2019-04-03T15:54:00Z">
        <w:r w:rsidR="00175395" w:rsidRPr="00D35E08" w:rsidDel="00C90A83">
          <w:rPr>
            <w:i/>
            <w:lang w:val="en-US"/>
          </w:rPr>
          <w:delText>s</w:delText>
        </w:r>
      </w:del>
      <w:r w:rsidR="00175395" w:rsidRPr="00D35E08">
        <w:rPr>
          <w:i/>
          <w:lang w:val="en-US"/>
        </w:rPr>
        <w:t xml:space="preserve"> like</w:t>
      </w:r>
      <w:r w:rsidR="00175395" w:rsidRPr="00D35E08">
        <w:rPr>
          <w:lang w:val="en-US"/>
        </w:rPr>
        <w:t xml:space="preserve"> mature </w:t>
      </w:r>
      <w:proofErr w:type="spellStart"/>
      <w:r w:rsidR="00175395" w:rsidRPr="00D35E08">
        <w:rPr>
          <w:lang w:val="en-US"/>
        </w:rPr>
        <w:t>parr</w:t>
      </w:r>
      <w:ins w:id="292" w:author="Marie Nevoux" w:date="2019-04-04T16:19:00Z">
        <w:r w:rsidR="00E856EA" w:rsidRPr="00D35E08">
          <w:rPr>
            <w:lang w:val="en-US"/>
          </w:rPr>
          <w:t>s</w:t>
        </w:r>
      </w:ins>
      <w:proofErr w:type="spellEnd"/>
      <w:r w:rsidR="00175395" w:rsidRPr="00D35E08">
        <w:rPr>
          <w:lang w:val="en-US"/>
        </w:rPr>
        <w:t xml:space="preserve">: they </w:t>
      </w:r>
      <w:r w:rsidR="00A36981" w:rsidRPr="00D35E08">
        <w:rPr>
          <w:lang w:val="en-US"/>
        </w:rPr>
        <w:t>display</w:t>
      </w:r>
      <w:r w:rsidR="00175395" w:rsidRPr="00D35E08">
        <w:rPr>
          <w:lang w:val="en-US"/>
        </w:rPr>
        <w:t xml:space="preserve"> phenotypic traits similar to</w:t>
      </w:r>
      <w:r w:rsidR="00A36981" w:rsidRPr="00D35E08">
        <w:rPr>
          <w:lang w:val="en-US"/>
        </w:rPr>
        <w:t xml:space="preserve"> those of</w:t>
      </w:r>
      <w:r w:rsidR="00175395" w:rsidRPr="00D35E08">
        <w:rPr>
          <w:lang w:val="en-US"/>
        </w:rPr>
        <w:t xml:space="preserve"> mature fish (e.g. </w:t>
      </w:r>
      <w:r w:rsidR="00175395" w:rsidRPr="00D35E08">
        <w:rPr>
          <w:lang w:val="en-GB"/>
          <w:rPrChange w:id="293" w:author="Marie Nevoux" w:date="2019-04-05T14:15:00Z">
            <w:rPr>
              <w:lang w:val="en-US"/>
            </w:rPr>
          </w:rPrChange>
        </w:rPr>
        <w:t>colour</w:t>
      </w:r>
      <w:r w:rsidR="00175395" w:rsidRPr="00D35E08">
        <w:rPr>
          <w:lang w:val="en-US"/>
        </w:rPr>
        <w:t xml:space="preserve"> pattern,</w:t>
      </w:r>
      <w:r w:rsidR="00175395" w:rsidRPr="00A204B8">
        <w:rPr>
          <w:lang w:val="en-US"/>
        </w:rPr>
        <w:t xml:space="preserve"> body shape) but </w:t>
      </w:r>
      <w:del w:id="294" w:author="Marie Nevoux" w:date="2019-04-03T15:54:00Z">
        <w:r w:rsidR="00175395" w:rsidRPr="00A204B8" w:rsidDel="00C90A83">
          <w:rPr>
            <w:lang w:val="en-US"/>
          </w:rPr>
          <w:delText xml:space="preserve">they </w:delText>
        </w:r>
      </w:del>
      <w:r w:rsidR="00175395" w:rsidRPr="00A204B8">
        <w:rPr>
          <w:lang w:val="en-US"/>
        </w:rPr>
        <w:t>do</w:t>
      </w:r>
      <w:r w:rsidR="00386956" w:rsidRPr="00A204B8">
        <w:rPr>
          <w:lang w:val="en-US"/>
        </w:rPr>
        <w:t xml:space="preserve"> not</w:t>
      </w:r>
      <w:r w:rsidR="00175395" w:rsidRPr="00A204B8">
        <w:rPr>
          <w:lang w:val="en-US"/>
        </w:rPr>
        <w:t xml:space="preserve"> excrete milt</w:t>
      </w:r>
      <w:r w:rsidR="00A36981" w:rsidRPr="00A204B8">
        <w:rPr>
          <w:lang w:val="en-US"/>
        </w:rPr>
        <w:t>.</w:t>
      </w:r>
      <w:r w:rsidR="00175395" w:rsidRPr="00A204B8">
        <w:rPr>
          <w:lang w:val="en-US"/>
        </w:rPr>
        <w:t xml:space="preserve"> </w:t>
      </w:r>
      <w:r w:rsidR="005B3C5C">
        <w:rPr>
          <w:lang w:val="en-US"/>
        </w:rPr>
        <w:t xml:space="preserve">This phenotypic assessment </w:t>
      </w:r>
      <w:del w:id="295" w:author="Marie Nevoux" w:date="2019-04-03T15:54:00Z">
        <w:r w:rsidR="005B3C5C" w:rsidDel="00C90A83">
          <w:rPr>
            <w:lang w:val="en-US"/>
          </w:rPr>
          <w:delText xml:space="preserve">rely </w:delText>
        </w:r>
      </w:del>
      <w:ins w:id="296" w:author="Marie Nevoux" w:date="2019-04-03T15:54:00Z">
        <w:r w:rsidR="00C90A83">
          <w:rPr>
            <w:lang w:val="en-US"/>
          </w:rPr>
          <w:t xml:space="preserve">relies </w:t>
        </w:r>
      </w:ins>
      <w:r w:rsidR="005B3C5C">
        <w:rPr>
          <w:lang w:val="en-US"/>
        </w:rPr>
        <w:t>less on a fixed set of quantifiable parameters than on a general</w:t>
      </w:r>
      <w:ins w:id="297" w:author="Marie Nevoux" w:date="2019-04-03T15:55:00Z">
        <w:r w:rsidR="00903D49">
          <w:rPr>
            <w:lang w:val="en-US"/>
          </w:rPr>
          <w:t>,</w:t>
        </w:r>
      </w:ins>
      <w:r w:rsidR="005B3C5C">
        <w:rPr>
          <w:lang w:val="en-US"/>
        </w:rPr>
        <w:t xml:space="preserve"> and subjective</w:t>
      </w:r>
      <w:ins w:id="298" w:author="Marie Nevoux" w:date="2019-04-03T15:55:00Z">
        <w:r w:rsidR="00903D49">
          <w:rPr>
            <w:lang w:val="en-US"/>
          </w:rPr>
          <w:t>,</w:t>
        </w:r>
      </w:ins>
      <w:r w:rsidR="005B3C5C">
        <w:rPr>
          <w:lang w:val="en-US"/>
        </w:rPr>
        <w:t xml:space="preserve"> appreciation of the fish, which is specific to each operator.</w:t>
      </w:r>
    </w:p>
    <w:p w14:paraId="75037B4F" w14:textId="3B6298B9" w:rsidR="00386956" w:rsidRDefault="00386956" w:rsidP="00A204B8">
      <w:pPr>
        <w:pStyle w:val="Sansinterligne"/>
        <w:spacing w:line="480" w:lineRule="auto"/>
        <w:rPr>
          <w:lang w:val="en-US"/>
        </w:rPr>
      </w:pPr>
    </w:p>
    <w:p w14:paraId="5089C653" w14:textId="3479DC33" w:rsidR="00A204B8" w:rsidRPr="00A204B8" w:rsidRDefault="00A204B8" w:rsidP="00A204B8">
      <w:pPr>
        <w:pStyle w:val="Sansinterligne"/>
        <w:spacing w:line="480" w:lineRule="auto"/>
        <w:rPr>
          <w:lang w:val="en-US"/>
        </w:rPr>
      </w:pPr>
      <w:r>
        <w:rPr>
          <w:lang w:val="en-US"/>
        </w:rPr>
        <w:t>Ultrasound examination</w:t>
      </w:r>
    </w:p>
    <w:p w14:paraId="3AB2F18F" w14:textId="1D67FBA1" w:rsidR="008D4BB2" w:rsidRPr="00A204B8" w:rsidRDefault="00A36981" w:rsidP="00A204B8">
      <w:pPr>
        <w:pStyle w:val="Sansinterligne"/>
        <w:spacing w:line="480" w:lineRule="auto"/>
        <w:rPr>
          <w:lang w:val="en-US"/>
        </w:rPr>
      </w:pPr>
      <w:r w:rsidRPr="00301276">
        <w:rPr>
          <w:lang w:val="en-US"/>
        </w:rPr>
        <w:t xml:space="preserve">Then, the ultrasound operator </w:t>
      </w:r>
      <w:r w:rsidR="00EB1060" w:rsidRPr="00301276">
        <w:rPr>
          <w:lang w:val="en-US"/>
        </w:rPr>
        <w:t>screen</w:t>
      </w:r>
      <w:ins w:id="299" w:author="Marie Nevoux" w:date="2019-04-05T13:14:00Z">
        <w:r w:rsidR="00301276">
          <w:rPr>
            <w:lang w:val="en-US"/>
          </w:rPr>
          <w:t>s</w:t>
        </w:r>
      </w:ins>
      <w:del w:id="300" w:author="Marie Nevoux" w:date="2019-04-04T16:20:00Z">
        <w:r w:rsidR="00EB1060" w:rsidRPr="00301276" w:rsidDel="00E856EA">
          <w:rPr>
            <w:lang w:val="en-US"/>
          </w:rPr>
          <w:delText>ed</w:delText>
        </w:r>
      </w:del>
      <w:r w:rsidR="00EB1060" w:rsidRPr="00301276">
        <w:rPr>
          <w:lang w:val="en-US"/>
        </w:rPr>
        <w:t xml:space="preserve"> all salmon </w:t>
      </w:r>
      <w:proofErr w:type="spellStart"/>
      <w:r w:rsidR="00EB1060" w:rsidRPr="00301276">
        <w:rPr>
          <w:lang w:val="en-US"/>
        </w:rPr>
        <w:t>parr</w:t>
      </w:r>
      <w:ins w:id="301" w:author="Marie Nevoux" w:date="2019-04-04T16:20:00Z">
        <w:r w:rsidR="00E856EA" w:rsidRPr="00301276">
          <w:rPr>
            <w:lang w:val="en-US"/>
          </w:rPr>
          <w:t>s</w:t>
        </w:r>
      </w:ins>
      <w:proofErr w:type="spellEnd"/>
      <w:r w:rsidR="00EB1060" w:rsidRPr="00301276">
        <w:rPr>
          <w:lang w:val="en-US"/>
        </w:rPr>
        <w:t xml:space="preserve"> for precocious maturation </w:t>
      </w:r>
      <w:r w:rsidR="00D74F83" w:rsidRPr="00301276">
        <w:rPr>
          <w:lang w:val="en-US"/>
        </w:rPr>
        <w:t>us</w:t>
      </w:r>
      <w:r w:rsidR="00166DC2" w:rsidRPr="00301276">
        <w:rPr>
          <w:lang w:val="en-US"/>
        </w:rPr>
        <w:t>ing</w:t>
      </w:r>
      <w:r w:rsidR="00D74F83" w:rsidRPr="00301276">
        <w:rPr>
          <w:lang w:val="en-US"/>
        </w:rPr>
        <w:t xml:space="preserve"> a portable ultrasound scanner M-Turbo (</w:t>
      </w:r>
      <w:proofErr w:type="spellStart"/>
      <w:r w:rsidR="00D74F83" w:rsidRPr="00301276">
        <w:rPr>
          <w:lang w:val="en-US"/>
        </w:rPr>
        <w:t>Sonosite</w:t>
      </w:r>
      <w:proofErr w:type="spellEnd"/>
      <w:r w:rsidR="00D74F83" w:rsidRPr="00301276">
        <w:rPr>
          <w:lang w:val="en-US"/>
        </w:rPr>
        <w:t>) with a 5-10 MHz linear transducer</w:t>
      </w:r>
      <w:r w:rsidR="00D74F83" w:rsidRPr="00A204B8">
        <w:rPr>
          <w:lang w:val="en-US"/>
        </w:rPr>
        <w:t xml:space="preserve">. </w:t>
      </w:r>
      <w:del w:id="302" w:author="Marie Nevoux" w:date="2019-04-03T14:50:00Z">
        <w:r w:rsidR="002219E9" w:rsidRPr="00A204B8" w:rsidDel="00280CF9">
          <w:rPr>
            <w:lang w:val="en-US"/>
          </w:rPr>
          <w:delText>We selected t</w:delText>
        </w:r>
      </w:del>
      <w:ins w:id="303" w:author="Marie Nevoux" w:date="2019-04-03T14:50:00Z">
        <w:r w:rsidR="00280CF9">
          <w:rPr>
            <w:lang w:val="en-US"/>
          </w:rPr>
          <w:t>T</w:t>
        </w:r>
      </w:ins>
      <w:r w:rsidR="002219E9" w:rsidRPr="00A204B8">
        <w:rPr>
          <w:lang w:val="en-US"/>
        </w:rPr>
        <w:t>he default setting</w:t>
      </w:r>
      <w:ins w:id="304" w:author="Marie Nevoux" w:date="2019-04-03T15:55:00Z">
        <w:r w:rsidR="00903D49">
          <w:rPr>
            <w:lang w:val="en-US"/>
          </w:rPr>
          <w:t>,</w:t>
        </w:r>
      </w:ins>
      <w:r w:rsidR="002219E9" w:rsidRPr="00A204B8">
        <w:rPr>
          <w:lang w:val="en-US"/>
        </w:rPr>
        <w:t xml:space="preserve"> for muscular examination</w:t>
      </w:r>
      <w:ins w:id="305" w:author="Marie Nevoux" w:date="2019-04-03T15:55:00Z">
        <w:r w:rsidR="00903D49">
          <w:rPr>
            <w:lang w:val="en-US"/>
          </w:rPr>
          <w:t>,</w:t>
        </w:r>
      </w:ins>
      <w:ins w:id="306" w:author="Marie Nevoux" w:date="2019-04-03T14:50:00Z">
        <w:r w:rsidR="00280CF9">
          <w:rPr>
            <w:lang w:val="en-US"/>
          </w:rPr>
          <w:t xml:space="preserve"> </w:t>
        </w:r>
      </w:ins>
      <w:proofErr w:type="gramStart"/>
      <w:ins w:id="307" w:author="Marie Nevoux" w:date="2019-04-04T16:20:00Z">
        <w:r w:rsidR="00E856EA">
          <w:rPr>
            <w:lang w:val="en-US"/>
          </w:rPr>
          <w:t>is</w:t>
        </w:r>
      </w:ins>
      <w:ins w:id="308" w:author="Marie Nevoux" w:date="2019-04-03T14:50:00Z">
        <w:r w:rsidR="00280CF9">
          <w:rPr>
            <w:lang w:val="en-US"/>
          </w:rPr>
          <w:t xml:space="preserve"> selected</w:t>
        </w:r>
      </w:ins>
      <w:proofErr w:type="gramEnd"/>
      <w:r w:rsidR="00F94981" w:rsidRPr="00A204B8">
        <w:rPr>
          <w:lang w:val="en-US"/>
        </w:rPr>
        <w:t>. As water perfectly transmit</w:t>
      </w:r>
      <w:ins w:id="309" w:author="Marie Nevoux" w:date="2019-04-03T15:56:00Z">
        <w:r w:rsidR="00903D49">
          <w:rPr>
            <w:lang w:val="en-US"/>
          </w:rPr>
          <w:t>s</w:t>
        </w:r>
      </w:ins>
      <w:r w:rsidR="00F94981" w:rsidRPr="00A204B8">
        <w:rPr>
          <w:lang w:val="en-US"/>
        </w:rPr>
        <w:t xml:space="preserve"> ultrasounds, </w:t>
      </w:r>
      <w:del w:id="310" w:author="Marie Nevoux" w:date="2019-04-03T14:51:00Z">
        <w:r w:rsidR="00F94981" w:rsidRPr="00A204B8" w:rsidDel="00280CF9">
          <w:rPr>
            <w:lang w:val="en-US"/>
          </w:rPr>
          <w:delText xml:space="preserve">we do not need to </w:delText>
        </w:r>
      </w:del>
      <w:ins w:id="311" w:author="Marie Nevoux" w:date="2019-04-03T14:51:00Z">
        <w:r w:rsidR="00280CF9">
          <w:rPr>
            <w:lang w:val="en-US"/>
          </w:rPr>
          <w:t xml:space="preserve">the </w:t>
        </w:r>
      </w:ins>
      <w:r w:rsidR="00F94981" w:rsidRPr="00A204B8">
        <w:rPr>
          <w:lang w:val="en-US"/>
        </w:rPr>
        <w:t xml:space="preserve">use </w:t>
      </w:r>
      <w:ins w:id="312" w:author="Marie Nevoux" w:date="2019-04-03T14:51:00Z">
        <w:r w:rsidR="00280CF9">
          <w:rPr>
            <w:lang w:val="en-US"/>
          </w:rPr>
          <w:t xml:space="preserve">of </w:t>
        </w:r>
      </w:ins>
      <w:r w:rsidR="00F94981" w:rsidRPr="00A204B8">
        <w:rPr>
          <w:lang w:val="en-US"/>
        </w:rPr>
        <w:t>ultrasound transmission gel</w:t>
      </w:r>
      <w:ins w:id="313" w:author="Marie Nevoux" w:date="2019-04-03T14:51:00Z">
        <w:r w:rsidR="00280CF9">
          <w:rPr>
            <w:lang w:val="en-US"/>
          </w:rPr>
          <w:t xml:space="preserve"> </w:t>
        </w:r>
      </w:ins>
      <w:proofErr w:type="gramStart"/>
      <w:ins w:id="314" w:author="Marie Nevoux" w:date="2019-04-04T16:21:00Z">
        <w:r w:rsidR="00E856EA">
          <w:rPr>
            <w:lang w:val="en-US"/>
          </w:rPr>
          <w:t>is</w:t>
        </w:r>
      </w:ins>
      <w:ins w:id="315" w:author="Marie Nevoux" w:date="2019-04-03T14:51:00Z">
        <w:r w:rsidR="00280CF9">
          <w:rPr>
            <w:lang w:val="en-US"/>
          </w:rPr>
          <w:t xml:space="preserve"> not needed</w:t>
        </w:r>
      </w:ins>
      <w:proofErr w:type="gramEnd"/>
      <w:r w:rsidR="00F94981" w:rsidRPr="00A204B8">
        <w:rPr>
          <w:lang w:val="en-US"/>
        </w:rPr>
        <w:t>.</w:t>
      </w:r>
      <w:r w:rsidR="002219E9" w:rsidRPr="00A204B8">
        <w:rPr>
          <w:lang w:val="en-US"/>
        </w:rPr>
        <w:t xml:space="preserve"> </w:t>
      </w:r>
      <w:del w:id="316" w:author="Marie Nevoux" w:date="2019-04-03T14:51:00Z">
        <w:r w:rsidR="000E6BBE" w:rsidRPr="00A204B8" w:rsidDel="00280CF9">
          <w:rPr>
            <w:lang w:val="en-US"/>
          </w:rPr>
          <w:delText>We placed f</w:delText>
        </w:r>
      </w:del>
      <w:ins w:id="317" w:author="Marie Nevoux" w:date="2019-04-03T14:51:00Z">
        <w:r w:rsidR="00280CF9">
          <w:rPr>
            <w:lang w:val="en-US"/>
          </w:rPr>
          <w:t>F</w:t>
        </w:r>
      </w:ins>
      <w:r w:rsidR="00D74F83" w:rsidRPr="00A204B8">
        <w:rPr>
          <w:lang w:val="en-US"/>
        </w:rPr>
        <w:t>ish</w:t>
      </w:r>
      <w:ins w:id="318" w:author="Marie Nevoux" w:date="2019-04-03T14:51:00Z">
        <w:r w:rsidR="00280CF9">
          <w:rPr>
            <w:lang w:val="en-US"/>
          </w:rPr>
          <w:t xml:space="preserve"> </w:t>
        </w:r>
      </w:ins>
      <w:proofErr w:type="gramStart"/>
      <w:ins w:id="319" w:author="Marie Nevoux" w:date="2019-04-04T16:21:00Z">
        <w:r w:rsidR="00E856EA">
          <w:rPr>
            <w:lang w:val="en-US"/>
          </w:rPr>
          <w:t>are</w:t>
        </w:r>
      </w:ins>
      <w:ins w:id="320" w:author="Marie Nevoux" w:date="2019-04-03T14:51:00Z">
        <w:r w:rsidR="00280CF9">
          <w:rPr>
            <w:lang w:val="en-US"/>
          </w:rPr>
          <w:t xml:space="preserve"> placed</w:t>
        </w:r>
      </w:ins>
      <w:proofErr w:type="gramEnd"/>
      <w:r w:rsidR="00D74F83" w:rsidRPr="00A204B8">
        <w:rPr>
          <w:lang w:val="en-US"/>
        </w:rPr>
        <w:t xml:space="preserve"> on their side in a tank of </w:t>
      </w:r>
      <w:r w:rsidR="00081309" w:rsidRPr="00A204B8">
        <w:rPr>
          <w:lang w:val="en-US"/>
        </w:rPr>
        <w:t>fresh</w:t>
      </w:r>
      <w:r w:rsidR="00D74F83" w:rsidRPr="00A204B8">
        <w:rPr>
          <w:lang w:val="en-US"/>
        </w:rPr>
        <w:t>water</w:t>
      </w:r>
      <w:del w:id="321" w:author="Marie Nevoux" w:date="2019-04-03T15:24:00Z">
        <w:r w:rsidR="00D74F83" w:rsidRPr="00A204B8" w:rsidDel="00665D8E">
          <w:rPr>
            <w:lang w:val="en-US"/>
          </w:rPr>
          <w:delText>,</w:delText>
        </w:r>
      </w:del>
      <w:r w:rsidR="00D74F83" w:rsidRPr="00A204B8">
        <w:rPr>
          <w:lang w:val="en-US"/>
        </w:rPr>
        <w:t xml:space="preserve"> and </w:t>
      </w:r>
      <w:del w:id="322" w:author="Marie Nevoux" w:date="2019-04-03T14:51:00Z">
        <w:r w:rsidR="00166DC2" w:rsidRPr="00A204B8" w:rsidDel="00280CF9">
          <w:rPr>
            <w:lang w:val="en-US"/>
          </w:rPr>
          <w:delText xml:space="preserve">we operated </w:delText>
        </w:r>
      </w:del>
      <w:r w:rsidR="00D74F83" w:rsidRPr="00A204B8">
        <w:rPr>
          <w:lang w:val="en-US"/>
        </w:rPr>
        <w:t xml:space="preserve">the transducer </w:t>
      </w:r>
      <w:ins w:id="323" w:author="Marie Nevoux" w:date="2019-04-04T16:21:00Z">
        <w:r w:rsidR="00E856EA">
          <w:rPr>
            <w:lang w:val="en-US"/>
          </w:rPr>
          <w:t>is</w:t>
        </w:r>
      </w:ins>
      <w:ins w:id="324" w:author="Marie Nevoux" w:date="2019-04-03T14:51:00Z">
        <w:r w:rsidR="00280CF9">
          <w:rPr>
            <w:lang w:val="en-US"/>
          </w:rPr>
          <w:t xml:space="preserve"> operated </w:t>
        </w:r>
      </w:ins>
      <w:r w:rsidR="00D74F83" w:rsidRPr="00A204B8">
        <w:rPr>
          <w:lang w:val="en-US"/>
        </w:rPr>
        <w:t>in the water</w:t>
      </w:r>
      <w:r w:rsidR="00F94981" w:rsidRPr="00A204B8">
        <w:rPr>
          <w:lang w:val="en-GB"/>
        </w:rPr>
        <w:t xml:space="preserve"> </w:t>
      </w:r>
      <w:r w:rsidR="009465DD" w:rsidRPr="00A204B8">
        <w:rPr>
          <w:lang w:val="en-US"/>
        </w:rPr>
        <w:t>keeping</w:t>
      </w:r>
      <w:r w:rsidR="00F94981" w:rsidRPr="00A204B8">
        <w:rPr>
          <w:lang w:val="en-US"/>
        </w:rPr>
        <w:t xml:space="preserve"> the transducer 1-2cm above the belly</w:t>
      </w:r>
      <w:ins w:id="325" w:author="Marie Nevoux" w:date="2019-04-04T16:22:00Z">
        <w:r w:rsidR="00E856EA">
          <w:rPr>
            <w:lang w:val="en-US"/>
          </w:rPr>
          <w:t xml:space="preserve"> of the fish</w:t>
        </w:r>
      </w:ins>
      <w:r w:rsidR="00F94981" w:rsidRPr="00A204B8">
        <w:rPr>
          <w:lang w:val="en-US"/>
        </w:rPr>
        <w:t xml:space="preserve">. </w:t>
      </w:r>
      <w:del w:id="326" w:author="Marie Nevoux" w:date="2019-04-03T14:51:00Z">
        <w:r w:rsidR="00EB1060" w:rsidRPr="00A204B8" w:rsidDel="00280CF9">
          <w:rPr>
            <w:lang w:val="en-US"/>
          </w:rPr>
          <w:delText>We produced s</w:delText>
        </w:r>
      </w:del>
      <w:ins w:id="327" w:author="Marie Nevoux" w:date="2019-04-03T14:51:00Z">
        <w:r w:rsidR="00280CF9">
          <w:rPr>
            <w:lang w:val="en-US"/>
          </w:rPr>
          <w:t>S</w:t>
        </w:r>
      </w:ins>
      <w:r w:rsidR="00EB1060" w:rsidRPr="00A204B8">
        <w:rPr>
          <w:lang w:val="en-US"/>
        </w:rPr>
        <w:t>agittal images of the abdominal cavity</w:t>
      </w:r>
      <w:ins w:id="328" w:author="Marie Nevoux" w:date="2019-04-03T14:51:00Z">
        <w:r w:rsidR="00280CF9">
          <w:rPr>
            <w:lang w:val="en-US"/>
          </w:rPr>
          <w:t xml:space="preserve"> </w:t>
        </w:r>
      </w:ins>
      <w:proofErr w:type="gramStart"/>
      <w:ins w:id="329" w:author="Marie Nevoux" w:date="2019-04-04T16:22:00Z">
        <w:r w:rsidR="00E856EA">
          <w:rPr>
            <w:lang w:val="en-US"/>
          </w:rPr>
          <w:t>are</w:t>
        </w:r>
      </w:ins>
      <w:ins w:id="330" w:author="Marie Nevoux" w:date="2019-04-03T14:51:00Z">
        <w:r w:rsidR="00280CF9">
          <w:rPr>
            <w:lang w:val="en-US"/>
          </w:rPr>
          <w:t xml:space="preserve"> produced</w:t>
        </w:r>
      </w:ins>
      <w:proofErr w:type="gramEnd"/>
      <w:r w:rsidR="00A73DAD" w:rsidRPr="00A204B8">
        <w:rPr>
          <w:lang w:val="en-US"/>
        </w:rPr>
        <w:t xml:space="preserve">, i.e. the transducer </w:t>
      </w:r>
      <w:del w:id="331" w:author="Marie Nevoux" w:date="2019-04-04T16:22:00Z">
        <w:r w:rsidR="00A73DAD" w:rsidRPr="00A204B8" w:rsidDel="00E856EA">
          <w:rPr>
            <w:lang w:val="en-US"/>
          </w:rPr>
          <w:delText xml:space="preserve">was </w:delText>
        </w:r>
      </w:del>
      <w:ins w:id="332" w:author="Marie Nevoux" w:date="2019-04-04T16:22:00Z">
        <w:r w:rsidR="00E856EA">
          <w:rPr>
            <w:lang w:val="en-US"/>
          </w:rPr>
          <w:t>is</w:t>
        </w:r>
        <w:r w:rsidR="00E856EA" w:rsidRPr="00A204B8">
          <w:rPr>
            <w:lang w:val="en-US"/>
          </w:rPr>
          <w:t xml:space="preserve"> </w:t>
        </w:r>
      </w:ins>
      <w:del w:id="333" w:author="Marie Nevoux" w:date="2019-03-29T17:07:00Z">
        <w:r w:rsidR="00A73DAD" w:rsidRPr="00A204B8" w:rsidDel="00482E17">
          <w:rPr>
            <w:lang w:val="en-US"/>
          </w:rPr>
          <w:delText xml:space="preserve">oriented </w:delText>
        </w:r>
      </w:del>
      <w:ins w:id="334" w:author="Marie Nevoux" w:date="2019-03-29T17:14:00Z">
        <w:r w:rsidR="00482E17">
          <w:rPr>
            <w:lang w:val="en-US"/>
          </w:rPr>
          <w:t>aligned</w:t>
        </w:r>
      </w:ins>
      <w:ins w:id="335" w:author="Marie Nevoux" w:date="2019-03-29T17:07:00Z">
        <w:r w:rsidR="00482E17" w:rsidRPr="00A204B8">
          <w:rPr>
            <w:lang w:val="en-US"/>
          </w:rPr>
          <w:t xml:space="preserve"> </w:t>
        </w:r>
      </w:ins>
      <w:del w:id="336" w:author="Marie Nevoux" w:date="2019-03-29T17:15:00Z">
        <w:r w:rsidR="00A73DAD" w:rsidRPr="00A204B8" w:rsidDel="000C4333">
          <w:rPr>
            <w:lang w:val="en-US"/>
          </w:rPr>
          <w:delText>parallel to</w:delText>
        </w:r>
      </w:del>
      <w:ins w:id="337" w:author="Marie Nevoux" w:date="2019-04-01T15:03:00Z">
        <w:r w:rsidR="005E0C3F">
          <w:rPr>
            <w:lang w:val="en-US"/>
          </w:rPr>
          <w:t>with</w:t>
        </w:r>
      </w:ins>
      <w:del w:id="338" w:author="Marie Nevoux" w:date="2019-03-29T17:15:00Z">
        <w:r w:rsidR="00A73DAD" w:rsidRPr="00A204B8" w:rsidDel="000C4333">
          <w:rPr>
            <w:lang w:val="en-US"/>
          </w:rPr>
          <w:delText xml:space="preserve"> </w:delText>
        </w:r>
      </w:del>
      <w:ins w:id="339" w:author="Marie Nevoux" w:date="2019-04-03T14:52:00Z">
        <w:r w:rsidR="00280CF9">
          <w:rPr>
            <w:lang w:val="en-US"/>
          </w:rPr>
          <w:t xml:space="preserve"> </w:t>
        </w:r>
      </w:ins>
      <w:r w:rsidR="00A73DAD" w:rsidRPr="00A204B8">
        <w:rPr>
          <w:lang w:val="en-US"/>
        </w:rPr>
        <w:t>the lateral line</w:t>
      </w:r>
      <w:r w:rsidR="000E6BBE" w:rsidRPr="00A204B8">
        <w:rPr>
          <w:lang w:val="en-US"/>
        </w:rPr>
        <w:t>.</w:t>
      </w:r>
      <w:r w:rsidR="00166DC2" w:rsidRPr="00A204B8">
        <w:rPr>
          <w:lang w:val="en-US"/>
        </w:rPr>
        <w:t xml:space="preserve"> </w:t>
      </w:r>
      <w:del w:id="340" w:author="Marie Nevoux" w:date="2019-04-03T14:52:00Z">
        <w:r w:rsidR="00166DC2" w:rsidRPr="00A204B8" w:rsidDel="00280CF9">
          <w:rPr>
            <w:lang w:val="en-US"/>
          </w:rPr>
          <w:delText>We</w:delText>
        </w:r>
        <w:r w:rsidR="0065698D" w:rsidRPr="00A204B8" w:rsidDel="00280CF9">
          <w:rPr>
            <w:lang w:val="en-US"/>
          </w:rPr>
          <w:delText xml:space="preserve"> directly assessed t</w:delText>
        </w:r>
      </w:del>
      <w:ins w:id="341" w:author="Marie Nevoux" w:date="2019-04-03T14:52:00Z">
        <w:r w:rsidR="00280CF9">
          <w:rPr>
            <w:lang w:val="en-US"/>
          </w:rPr>
          <w:t>T</w:t>
        </w:r>
      </w:ins>
      <w:r w:rsidR="0065698D" w:rsidRPr="00A204B8">
        <w:rPr>
          <w:lang w:val="en-US"/>
        </w:rPr>
        <w:t xml:space="preserve">he maturation state of each individual </w:t>
      </w:r>
      <w:proofErr w:type="gramStart"/>
      <w:ins w:id="342" w:author="Marie Nevoux" w:date="2019-04-04T16:22:00Z">
        <w:r w:rsidR="00E856EA">
          <w:rPr>
            <w:lang w:val="en-US"/>
          </w:rPr>
          <w:t>is</w:t>
        </w:r>
      </w:ins>
      <w:ins w:id="343" w:author="Marie Nevoux" w:date="2019-04-03T14:52:00Z">
        <w:r w:rsidR="00280CF9">
          <w:rPr>
            <w:lang w:val="en-US"/>
          </w:rPr>
          <w:t xml:space="preserve"> directly assessed</w:t>
        </w:r>
        <w:proofErr w:type="gramEnd"/>
        <w:r w:rsidR="00280CF9">
          <w:rPr>
            <w:lang w:val="en-US"/>
          </w:rPr>
          <w:t xml:space="preserve"> </w:t>
        </w:r>
      </w:ins>
      <w:r w:rsidR="0065698D" w:rsidRPr="00A204B8">
        <w:rPr>
          <w:lang w:val="en-US"/>
        </w:rPr>
        <w:t xml:space="preserve">from live images on the ultrasound monitor. Parrs </w:t>
      </w:r>
      <w:del w:id="344" w:author="Marie Nevoux" w:date="2019-04-04T16:22:00Z">
        <w:r w:rsidR="0065698D" w:rsidRPr="00A204B8" w:rsidDel="00E856EA">
          <w:rPr>
            <w:lang w:val="en-US"/>
          </w:rPr>
          <w:delText>were</w:delText>
        </w:r>
        <w:r w:rsidR="00166DC2" w:rsidRPr="00A204B8" w:rsidDel="00E856EA">
          <w:rPr>
            <w:lang w:val="en-US"/>
          </w:rPr>
          <w:delText xml:space="preserve"> </w:delText>
        </w:r>
      </w:del>
      <w:ins w:id="345" w:author="Marie Nevoux" w:date="2019-04-04T16:22:00Z">
        <w:r w:rsidR="00E856EA">
          <w:rPr>
            <w:lang w:val="en-US"/>
          </w:rPr>
          <w:t>are</w:t>
        </w:r>
        <w:r w:rsidR="00E856EA" w:rsidRPr="00A204B8">
          <w:rPr>
            <w:lang w:val="en-US"/>
          </w:rPr>
          <w:t xml:space="preserve"> </w:t>
        </w:r>
      </w:ins>
      <w:r w:rsidR="00166DC2" w:rsidRPr="00A204B8">
        <w:rPr>
          <w:lang w:val="en-US"/>
        </w:rPr>
        <w:t xml:space="preserve">classified as mature when </w:t>
      </w:r>
      <w:del w:id="346" w:author="Marie Nevoux" w:date="2019-04-03T15:57:00Z">
        <w:r w:rsidR="00166DC2" w:rsidRPr="00A204B8" w:rsidDel="00903D49">
          <w:rPr>
            <w:lang w:val="en-US"/>
          </w:rPr>
          <w:delText xml:space="preserve">the </w:delText>
        </w:r>
      </w:del>
      <w:r w:rsidR="00166DC2" w:rsidRPr="00A204B8">
        <w:rPr>
          <w:lang w:val="en-US"/>
        </w:rPr>
        <w:t>gonad</w:t>
      </w:r>
      <w:ins w:id="347" w:author="Marie Nevoux" w:date="2019-04-01T16:53:00Z">
        <w:r w:rsidR="004437D2">
          <w:rPr>
            <w:lang w:val="en-US"/>
          </w:rPr>
          <w:t>s</w:t>
        </w:r>
      </w:ins>
      <w:r w:rsidR="00166DC2" w:rsidRPr="00A204B8">
        <w:rPr>
          <w:lang w:val="en-US"/>
        </w:rPr>
        <w:t xml:space="preserve"> </w:t>
      </w:r>
      <w:del w:id="348" w:author="Marie Nevoux" w:date="2019-04-01T16:53:00Z">
        <w:r w:rsidR="00166DC2" w:rsidRPr="00A204B8" w:rsidDel="004437D2">
          <w:rPr>
            <w:lang w:val="en-US"/>
          </w:rPr>
          <w:delText xml:space="preserve">was </w:delText>
        </w:r>
      </w:del>
      <w:ins w:id="349" w:author="Marie Nevoux" w:date="2019-04-04T16:22:00Z">
        <w:r w:rsidR="00E856EA">
          <w:rPr>
            <w:lang w:val="en-US"/>
          </w:rPr>
          <w:t>are</w:t>
        </w:r>
      </w:ins>
      <w:ins w:id="350" w:author="Marie Nevoux" w:date="2019-04-01T16:53:00Z">
        <w:r w:rsidR="004437D2" w:rsidRPr="00A204B8">
          <w:rPr>
            <w:lang w:val="en-US"/>
          </w:rPr>
          <w:t xml:space="preserve"> </w:t>
        </w:r>
      </w:ins>
      <w:r w:rsidR="00166DC2" w:rsidRPr="00A204B8">
        <w:rPr>
          <w:lang w:val="en-US"/>
        </w:rPr>
        <w:t>detected, or immature when the gonad</w:t>
      </w:r>
      <w:ins w:id="351" w:author="Marie Nevoux" w:date="2019-04-01T16:53:00Z">
        <w:r w:rsidR="004437D2">
          <w:rPr>
            <w:lang w:val="en-US"/>
          </w:rPr>
          <w:t>s</w:t>
        </w:r>
      </w:ins>
      <w:r w:rsidR="00166DC2" w:rsidRPr="00A204B8">
        <w:rPr>
          <w:lang w:val="en-US"/>
        </w:rPr>
        <w:t xml:space="preserve"> </w:t>
      </w:r>
      <w:del w:id="352" w:author="Marie Nevoux" w:date="2019-04-01T16:53:00Z">
        <w:r w:rsidR="00166DC2" w:rsidRPr="00A204B8" w:rsidDel="004437D2">
          <w:rPr>
            <w:lang w:val="en-US"/>
          </w:rPr>
          <w:delText xml:space="preserve">was </w:delText>
        </w:r>
      </w:del>
      <w:ins w:id="353" w:author="Marie Nevoux" w:date="2019-04-04T16:23:00Z">
        <w:r w:rsidR="00E856EA">
          <w:rPr>
            <w:lang w:val="en-US"/>
          </w:rPr>
          <w:t>are</w:t>
        </w:r>
      </w:ins>
      <w:ins w:id="354" w:author="Marie Nevoux" w:date="2019-04-01T16:53:00Z">
        <w:r w:rsidR="004437D2" w:rsidRPr="00A204B8">
          <w:rPr>
            <w:lang w:val="en-US"/>
          </w:rPr>
          <w:t xml:space="preserve"> </w:t>
        </w:r>
      </w:ins>
      <w:del w:id="355" w:author="Marie Nevoux" w:date="2019-04-03T15:57:00Z">
        <w:r w:rsidR="00166DC2" w:rsidRPr="00A204B8" w:rsidDel="00903D49">
          <w:rPr>
            <w:lang w:val="en-US"/>
          </w:rPr>
          <w:delText xml:space="preserve">not </w:delText>
        </w:r>
      </w:del>
      <w:ins w:id="356" w:author="Marie Nevoux" w:date="2019-04-03T15:57:00Z">
        <w:r w:rsidR="00903D49">
          <w:rPr>
            <w:lang w:val="en-US"/>
          </w:rPr>
          <w:t>to</w:t>
        </w:r>
      </w:ins>
      <w:ins w:id="357" w:author="Marie Nevoux" w:date="2019-04-05T13:18:00Z">
        <w:r w:rsidR="00301276">
          <w:rPr>
            <w:lang w:val="en-US"/>
          </w:rPr>
          <w:t>o</w:t>
        </w:r>
      </w:ins>
      <w:ins w:id="358" w:author="Marie Nevoux" w:date="2019-04-03T15:57:00Z">
        <w:r w:rsidR="00903D49">
          <w:rPr>
            <w:lang w:val="en-US"/>
          </w:rPr>
          <w:t xml:space="preserve"> small to be</w:t>
        </w:r>
        <w:r w:rsidR="00903D49" w:rsidRPr="00A204B8">
          <w:rPr>
            <w:lang w:val="en-US"/>
          </w:rPr>
          <w:t xml:space="preserve"> </w:t>
        </w:r>
      </w:ins>
      <w:proofErr w:type="gramStart"/>
      <w:r w:rsidR="00166DC2" w:rsidRPr="00A204B8">
        <w:rPr>
          <w:lang w:val="en-US"/>
        </w:rPr>
        <w:t>detected</w:t>
      </w:r>
      <w:r w:rsidR="00FA0B7F" w:rsidRPr="00A204B8">
        <w:rPr>
          <w:lang w:val="en-US"/>
        </w:rPr>
        <w:t>,</w:t>
      </w:r>
      <w:del w:id="359" w:author="Marie Nevoux" w:date="2019-04-03T15:57:00Z">
        <w:r w:rsidR="00FA0B7F" w:rsidRPr="00A204B8" w:rsidDel="00903D49">
          <w:rPr>
            <w:lang w:val="en-US"/>
          </w:rPr>
          <w:delText xml:space="preserve"> assuming that the gonad would be too small at this stage</w:delText>
        </w:r>
      </w:del>
      <w:r w:rsidR="00166DC2" w:rsidRPr="00A204B8">
        <w:rPr>
          <w:lang w:val="en-US"/>
        </w:rPr>
        <w:t>.</w:t>
      </w:r>
      <w:proofErr w:type="gramEnd"/>
      <w:r w:rsidR="00166DC2" w:rsidRPr="00A204B8">
        <w:rPr>
          <w:lang w:val="en-US"/>
        </w:rPr>
        <w:t xml:space="preserve"> </w:t>
      </w:r>
      <w:del w:id="360" w:author="Marie Nevoux" w:date="2019-04-03T15:58:00Z">
        <w:r w:rsidR="00A81573" w:rsidRPr="00A204B8" w:rsidDel="00930B3D">
          <w:rPr>
            <w:lang w:val="en-US"/>
          </w:rPr>
          <w:delText xml:space="preserve">Images </w:delText>
        </w:r>
      </w:del>
      <w:ins w:id="361" w:author="Marie Nevoux" w:date="2019-04-03T15:58:00Z">
        <w:r w:rsidR="00930B3D">
          <w:rPr>
            <w:lang w:val="en-US"/>
          </w:rPr>
          <w:t>Ultrasound snapshots</w:t>
        </w:r>
        <w:r w:rsidR="00930B3D" w:rsidRPr="00A204B8">
          <w:rPr>
            <w:lang w:val="en-US"/>
          </w:rPr>
          <w:t xml:space="preserve"> </w:t>
        </w:r>
      </w:ins>
      <w:del w:id="362" w:author="Marie Nevoux" w:date="2019-04-05T13:18:00Z">
        <w:r w:rsidR="0065698D" w:rsidRPr="00A204B8" w:rsidDel="00301276">
          <w:rPr>
            <w:lang w:val="en-US"/>
          </w:rPr>
          <w:delText>could</w:delText>
        </w:r>
        <w:r w:rsidRPr="00A204B8" w:rsidDel="00301276">
          <w:rPr>
            <w:lang w:val="en-US"/>
          </w:rPr>
          <w:delText xml:space="preserve"> </w:delText>
        </w:r>
      </w:del>
      <w:ins w:id="363" w:author="Marie Nevoux" w:date="2019-04-05T13:18:00Z">
        <w:r w:rsidR="00301276">
          <w:rPr>
            <w:lang w:val="en-US"/>
          </w:rPr>
          <w:t>can</w:t>
        </w:r>
        <w:r w:rsidR="00301276" w:rsidRPr="00A204B8">
          <w:rPr>
            <w:lang w:val="en-US"/>
          </w:rPr>
          <w:t xml:space="preserve"> </w:t>
        </w:r>
      </w:ins>
      <w:r w:rsidRPr="00A204B8">
        <w:rPr>
          <w:lang w:val="en-US"/>
        </w:rPr>
        <w:t>be</w:t>
      </w:r>
      <w:r w:rsidR="00A81573" w:rsidRPr="00A204B8">
        <w:rPr>
          <w:lang w:val="en-US"/>
        </w:rPr>
        <w:t xml:space="preserve"> stored on the ultrasound machine and </w:t>
      </w:r>
      <w:r w:rsidRPr="00A204B8">
        <w:rPr>
          <w:lang w:val="en-US"/>
        </w:rPr>
        <w:t>then</w:t>
      </w:r>
      <w:r w:rsidR="00A81573" w:rsidRPr="00A204B8">
        <w:rPr>
          <w:lang w:val="en-US"/>
        </w:rPr>
        <w:t xml:space="preserve"> </w:t>
      </w:r>
      <w:r w:rsidR="00FA0B7F" w:rsidRPr="00A204B8">
        <w:rPr>
          <w:lang w:val="en-US"/>
        </w:rPr>
        <w:t xml:space="preserve">exported </w:t>
      </w:r>
      <w:del w:id="364" w:author="Marie Nevoux" w:date="2019-04-03T16:04:00Z">
        <w:r w:rsidR="00FA0B7F" w:rsidRPr="00A204B8" w:rsidDel="00AF3D7D">
          <w:rPr>
            <w:lang w:val="en-US"/>
          </w:rPr>
          <w:delText xml:space="preserve">on </w:delText>
        </w:r>
      </w:del>
      <w:ins w:id="365" w:author="Marie Nevoux" w:date="2019-04-03T16:04:00Z">
        <w:r w:rsidR="00AF3D7D">
          <w:rPr>
            <w:lang w:val="en-US"/>
          </w:rPr>
          <w:t>to</w:t>
        </w:r>
        <w:r w:rsidR="00AF3D7D" w:rsidRPr="00A204B8">
          <w:rPr>
            <w:lang w:val="en-US"/>
          </w:rPr>
          <w:t xml:space="preserve"> </w:t>
        </w:r>
      </w:ins>
      <w:r w:rsidR="00FA0B7F" w:rsidRPr="00A204B8">
        <w:rPr>
          <w:lang w:val="en-US"/>
        </w:rPr>
        <w:t>a</w:t>
      </w:r>
      <w:r w:rsidR="00A81573" w:rsidRPr="00A204B8">
        <w:rPr>
          <w:lang w:val="en-US"/>
        </w:rPr>
        <w:t xml:space="preserve"> USB memory stick</w:t>
      </w:r>
      <w:r w:rsidR="00D74F83" w:rsidRPr="00A204B8">
        <w:rPr>
          <w:lang w:val="en-US"/>
        </w:rPr>
        <w:t xml:space="preserve"> </w:t>
      </w:r>
      <w:r w:rsidR="0065698D" w:rsidRPr="00A204B8">
        <w:rPr>
          <w:lang w:val="en-US"/>
        </w:rPr>
        <w:t>for post-</w:t>
      </w:r>
      <w:del w:id="366" w:author="Marie Nevoux" w:date="2019-04-03T16:04:00Z">
        <w:r w:rsidR="0065698D" w:rsidRPr="00A204B8" w:rsidDel="00AF3D7D">
          <w:rPr>
            <w:lang w:val="en-US"/>
          </w:rPr>
          <w:delText>treatment</w:delText>
        </w:r>
      </w:del>
      <w:ins w:id="367" w:author="Marie Nevoux" w:date="2019-04-03T16:04:00Z">
        <w:r w:rsidR="00AF3D7D">
          <w:rPr>
            <w:lang w:val="en-US"/>
          </w:rPr>
          <w:t>processing</w:t>
        </w:r>
      </w:ins>
      <w:r w:rsidR="00A81573" w:rsidRPr="00A204B8">
        <w:rPr>
          <w:lang w:val="en-US"/>
        </w:rPr>
        <w:t>.</w:t>
      </w:r>
      <w:r w:rsidR="00CB3B6E" w:rsidRPr="00A204B8">
        <w:rPr>
          <w:lang w:val="en-US"/>
        </w:rPr>
        <w:t xml:space="preserve"> </w:t>
      </w:r>
    </w:p>
    <w:p w14:paraId="76B77B0F" w14:textId="57F62C79" w:rsidR="002C24F5" w:rsidRDefault="002C24F5" w:rsidP="00A204B8">
      <w:pPr>
        <w:pStyle w:val="Sansinterligne"/>
        <w:spacing w:line="480" w:lineRule="auto"/>
        <w:rPr>
          <w:lang w:val="en-US"/>
        </w:rPr>
      </w:pPr>
    </w:p>
    <w:p w14:paraId="5B0556C5" w14:textId="77777777" w:rsidR="000C4333" w:rsidRPr="00A204B8" w:rsidRDefault="000C4333" w:rsidP="000C4333">
      <w:pPr>
        <w:pStyle w:val="Sansinterligne"/>
        <w:spacing w:line="480" w:lineRule="auto"/>
        <w:rPr>
          <w:ins w:id="368" w:author="Marie Nevoux" w:date="2019-03-29T17:16:00Z"/>
          <w:lang w:val="en-US"/>
        </w:rPr>
      </w:pPr>
      <w:ins w:id="369" w:author="Marie Nevoux" w:date="2019-03-29T17:16:00Z">
        <w:r w:rsidRPr="00A204B8">
          <w:rPr>
            <w:lang w:val="en-US"/>
          </w:rPr>
          <w:t>Comparison of phenotypic and ultrasound methods</w:t>
        </w:r>
      </w:ins>
    </w:p>
    <w:p w14:paraId="1A150091" w14:textId="29E54142" w:rsidR="00A204B8" w:rsidRPr="00A204B8" w:rsidDel="000C4333" w:rsidRDefault="00A204B8" w:rsidP="000C4333">
      <w:pPr>
        <w:pStyle w:val="Sansinterligne"/>
        <w:spacing w:line="480" w:lineRule="auto"/>
        <w:rPr>
          <w:del w:id="370" w:author="Marie Nevoux" w:date="2019-03-29T17:16:00Z"/>
          <w:lang w:val="en-US"/>
        </w:rPr>
      </w:pPr>
      <w:del w:id="371" w:author="Marie Nevoux" w:date="2019-03-29T17:16:00Z">
        <w:r w:rsidDel="000C4333">
          <w:rPr>
            <w:lang w:val="en-US"/>
          </w:rPr>
          <w:delText>Comparison of the two approaches</w:delText>
        </w:r>
      </w:del>
    </w:p>
    <w:p w14:paraId="56533AAE" w14:textId="644C69E4" w:rsidR="0094704D" w:rsidRPr="00A204B8" w:rsidRDefault="0065698D" w:rsidP="00A204B8">
      <w:pPr>
        <w:pStyle w:val="Sansinterligne"/>
        <w:spacing w:line="480" w:lineRule="auto"/>
        <w:rPr>
          <w:lang w:val="en-US"/>
        </w:rPr>
      </w:pPr>
      <w:del w:id="372" w:author="Marie Nevoux" w:date="2019-04-03T14:53:00Z">
        <w:r w:rsidRPr="00A204B8" w:rsidDel="00280CF9">
          <w:rPr>
            <w:lang w:val="en-US"/>
          </w:rPr>
          <w:delText xml:space="preserve">We </w:delText>
        </w:r>
        <w:r w:rsidR="00A204B8" w:rsidDel="00280CF9">
          <w:rPr>
            <w:lang w:val="en-US"/>
          </w:rPr>
          <w:delText>compared t</w:delText>
        </w:r>
      </w:del>
      <w:ins w:id="373" w:author="Marie Nevoux" w:date="2019-04-03T14:53:00Z">
        <w:r w:rsidR="00280CF9">
          <w:rPr>
            <w:lang w:val="en-US"/>
          </w:rPr>
          <w:t>T</w:t>
        </w:r>
      </w:ins>
      <w:r w:rsidR="00A204B8">
        <w:rPr>
          <w:lang w:val="en-US"/>
        </w:rPr>
        <w:t xml:space="preserve">he </w:t>
      </w:r>
      <w:ins w:id="374" w:author="Marie Nevoux" w:date="2019-04-03T14:53:00Z">
        <w:r w:rsidR="00280CF9">
          <w:rPr>
            <w:lang w:val="en-US"/>
          </w:rPr>
          <w:t xml:space="preserve">comparison of the </w:t>
        </w:r>
      </w:ins>
      <w:del w:id="375" w:author="Marie Nevoux" w:date="2019-04-01T16:38:00Z">
        <w:r w:rsidR="00A204B8" w:rsidDel="006E7CD2">
          <w:rPr>
            <w:lang w:val="en-US"/>
          </w:rPr>
          <w:delText xml:space="preserve">number </w:delText>
        </w:r>
      </w:del>
      <w:ins w:id="376" w:author="Marie Nevoux" w:date="2019-04-01T16:38:00Z">
        <w:r w:rsidR="006E7CD2">
          <w:rPr>
            <w:lang w:val="en-US"/>
          </w:rPr>
          <w:t xml:space="preserve">proportion </w:t>
        </w:r>
      </w:ins>
      <w:r w:rsidR="00A204B8">
        <w:rPr>
          <w:lang w:val="en-US"/>
        </w:rPr>
        <w:t xml:space="preserve">of </w:t>
      </w:r>
      <w:proofErr w:type="spellStart"/>
      <w:r w:rsidR="00A204B8">
        <w:rPr>
          <w:lang w:val="en-US"/>
        </w:rPr>
        <w:t>parrs</w:t>
      </w:r>
      <w:proofErr w:type="spellEnd"/>
      <w:r w:rsidR="00A204B8">
        <w:rPr>
          <w:lang w:val="en-US"/>
        </w:rPr>
        <w:t xml:space="preserve"> that </w:t>
      </w:r>
      <w:del w:id="377" w:author="Marie Nevoux" w:date="2019-04-05T13:20:00Z">
        <w:r w:rsidR="00BC4DB0" w:rsidDel="00301276">
          <w:rPr>
            <w:lang w:val="en-US"/>
          </w:rPr>
          <w:delText xml:space="preserve">were </w:delText>
        </w:r>
      </w:del>
      <w:proofErr w:type="gramStart"/>
      <w:ins w:id="378" w:author="Marie Nevoux" w:date="2019-04-05T13:20:00Z">
        <w:r w:rsidR="00301276">
          <w:rPr>
            <w:lang w:val="en-US"/>
          </w:rPr>
          <w:t xml:space="preserve">are </w:t>
        </w:r>
      </w:ins>
      <w:r w:rsidR="00BC4DB0">
        <w:rPr>
          <w:lang w:val="en-US"/>
        </w:rPr>
        <w:t>recorded</w:t>
      </w:r>
      <w:proofErr w:type="gramEnd"/>
      <w:ins w:id="379" w:author="Marie Nevoux" w:date="2019-04-01T17:08:00Z">
        <w:r w:rsidR="00E763FD">
          <w:rPr>
            <w:lang w:val="en-US"/>
          </w:rPr>
          <w:t xml:space="preserve"> each year</w:t>
        </w:r>
      </w:ins>
      <w:r w:rsidR="00BC4DB0">
        <w:rPr>
          <w:lang w:val="en-US"/>
        </w:rPr>
        <w:t xml:space="preserve"> as mature or </w:t>
      </w:r>
      <w:del w:id="380" w:author="Marie Nevoux" w:date="2019-04-03T16:05:00Z">
        <w:r w:rsidR="00BC4DB0" w:rsidDel="00817549">
          <w:rPr>
            <w:lang w:val="en-US"/>
          </w:rPr>
          <w:delText>non-mature</w:delText>
        </w:r>
      </w:del>
      <w:ins w:id="381" w:author="Marie Nevoux" w:date="2019-04-03T16:05:00Z">
        <w:r w:rsidR="00817549">
          <w:rPr>
            <w:lang w:val="en-US"/>
          </w:rPr>
          <w:t>immature</w:t>
        </w:r>
      </w:ins>
      <w:r w:rsidR="00BC4DB0">
        <w:rPr>
          <w:lang w:val="en-US"/>
        </w:rPr>
        <w:t xml:space="preserve"> by </w:t>
      </w:r>
      <w:del w:id="382" w:author="Marie Nevoux" w:date="2019-04-03T16:05:00Z">
        <w:r w:rsidR="00BC4DB0" w:rsidDel="00817549">
          <w:rPr>
            <w:lang w:val="en-US"/>
          </w:rPr>
          <w:delText>one or the other</w:delText>
        </w:r>
      </w:del>
      <w:ins w:id="383" w:author="Marie Nevoux" w:date="2019-04-03T16:05:00Z">
        <w:r w:rsidR="00817549">
          <w:rPr>
            <w:lang w:val="en-US"/>
          </w:rPr>
          <w:t>each</w:t>
        </w:r>
      </w:ins>
      <w:r w:rsidR="00BC4DB0">
        <w:rPr>
          <w:lang w:val="en-US"/>
        </w:rPr>
        <w:t xml:space="preserve"> approach</w:t>
      </w:r>
      <w:ins w:id="384" w:author="Marie Nevoux" w:date="2019-04-01T16:27:00Z">
        <w:r w:rsidR="006E7CD2">
          <w:rPr>
            <w:lang w:val="en-US"/>
          </w:rPr>
          <w:t xml:space="preserve"> </w:t>
        </w:r>
      </w:ins>
      <w:ins w:id="385" w:author="Marie Nevoux" w:date="2019-04-05T13:19:00Z">
        <w:r w:rsidR="00301276">
          <w:rPr>
            <w:lang w:val="en-US"/>
          </w:rPr>
          <w:t>is</w:t>
        </w:r>
      </w:ins>
      <w:ins w:id="386" w:author="Marie Nevoux" w:date="2019-04-03T14:53:00Z">
        <w:r w:rsidR="00280CF9">
          <w:rPr>
            <w:lang w:val="en-US"/>
          </w:rPr>
          <w:t xml:space="preserve"> done </w:t>
        </w:r>
      </w:ins>
      <w:ins w:id="387" w:author="Marie Nevoux" w:date="2019-04-01T16:27:00Z">
        <w:r w:rsidR="006E7CD2">
          <w:rPr>
            <w:lang w:val="en-US"/>
          </w:rPr>
          <w:t>with a Chi² test</w:t>
        </w:r>
      </w:ins>
      <w:r w:rsidR="00BC4DB0">
        <w:rPr>
          <w:lang w:val="en-US"/>
        </w:rPr>
        <w:t xml:space="preserve">. </w:t>
      </w:r>
      <w:ins w:id="388" w:author="Marie Nevoux" w:date="2019-04-01T16:46:00Z">
        <w:r w:rsidR="00210B3B">
          <w:rPr>
            <w:lang w:val="en-US"/>
          </w:rPr>
          <w:t xml:space="preserve">The number of mature </w:t>
        </w:r>
        <w:proofErr w:type="spellStart"/>
        <w:r w:rsidR="00210B3B">
          <w:rPr>
            <w:lang w:val="en-US"/>
          </w:rPr>
          <w:t>parr</w:t>
        </w:r>
      </w:ins>
      <w:ins w:id="389" w:author="Marie Nevoux" w:date="2019-04-01T16:48:00Z">
        <w:r w:rsidR="00210B3B">
          <w:rPr>
            <w:lang w:val="en-US"/>
          </w:rPr>
          <w:t>s</w:t>
        </w:r>
        <w:proofErr w:type="spellEnd"/>
        <w:r w:rsidR="00210B3B">
          <w:rPr>
            <w:lang w:val="en-US"/>
          </w:rPr>
          <w:t xml:space="preserve"> </w:t>
        </w:r>
      </w:ins>
      <w:proofErr w:type="gramStart"/>
      <w:ins w:id="390" w:author="Marie Nevoux" w:date="2019-04-05T13:20:00Z">
        <w:r w:rsidR="00301276">
          <w:rPr>
            <w:lang w:val="en-US"/>
          </w:rPr>
          <w:t>is</w:t>
        </w:r>
      </w:ins>
      <w:ins w:id="391" w:author="Marie Nevoux" w:date="2019-04-01T16:48:00Z">
        <w:r w:rsidR="00210B3B">
          <w:rPr>
            <w:lang w:val="en-US"/>
          </w:rPr>
          <w:t xml:space="preserve"> defined</w:t>
        </w:r>
        <w:proofErr w:type="gramEnd"/>
        <w:r w:rsidR="00210B3B">
          <w:rPr>
            <w:lang w:val="en-US"/>
          </w:rPr>
          <w:t xml:space="preserve"> as the sum of </w:t>
        </w:r>
      </w:ins>
      <w:ins w:id="392" w:author="Marie Nevoux" w:date="2019-04-01T16:50:00Z">
        <w:r w:rsidR="00210B3B">
          <w:rPr>
            <w:lang w:val="en-US"/>
          </w:rPr>
          <w:t xml:space="preserve">individuals </w:t>
        </w:r>
      </w:ins>
      <w:ins w:id="393" w:author="Marie Nevoux" w:date="2019-04-01T16:51:00Z">
        <w:r w:rsidR="00210B3B">
          <w:rPr>
            <w:lang w:val="en-US"/>
          </w:rPr>
          <w:t xml:space="preserve">whose </w:t>
        </w:r>
      </w:ins>
      <w:ins w:id="394" w:author="Marie Nevoux" w:date="2019-04-01T16:50:00Z">
        <w:r w:rsidR="00210B3B">
          <w:rPr>
            <w:lang w:val="en-US"/>
          </w:rPr>
          <w:t>gonad</w:t>
        </w:r>
      </w:ins>
      <w:ins w:id="395" w:author="Marie Nevoux" w:date="2019-04-01T16:53:00Z">
        <w:r w:rsidR="004437D2">
          <w:rPr>
            <w:lang w:val="en-US"/>
          </w:rPr>
          <w:t>s</w:t>
        </w:r>
      </w:ins>
      <w:ins w:id="396" w:author="Marie Nevoux" w:date="2019-04-01T16:50:00Z">
        <w:r w:rsidR="00210B3B">
          <w:rPr>
            <w:lang w:val="en-US"/>
          </w:rPr>
          <w:t xml:space="preserve"> </w:t>
        </w:r>
      </w:ins>
      <w:ins w:id="397" w:author="Marie Nevoux" w:date="2019-04-05T13:20:00Z">
        <w:r w:rsidR="00301276">
          <w:rPr>
            <w:lang w:val="en-US"/>
          </w:rPr>
          <w:t>are</w:t>
        </w:r>
      </w:ins>
      <w:ins w:id="398" w:author="Marie Nevoux" w:date="2019-04-01T16:51:00Z">
        <w:r w:rsidR="00210B3B">
          <w:rPr>
            <w:lang w:val="en-US"/>
          </w:rPr>
          <w:t xml:space="preserve"> </w:t>
        </w:r>
      </w:ins>
      <w:ins w:id="399" w:author="Marie Nevoux" w:date="2019-04-01T16:50:00Z">
        <w:r w:rsidR="00210B3B">
          <w:rPr>
            <w:lang w:val="en-US"/>
          </w:rPr>
          <w:t xml:space="preserve">detected with the ultrasound and </w:t>
        </w:r>
      </w:ins>
      <w:ins w:id="400" w:author="Marie Nevoux" w:date="2019-04-01T16:51:00Z">
        <w:r w:rsidR="00210B3B">
          <w:rPr>
            <w:lang w:val="en-US"/>
          </w:rPr>
          <w:t xml:space="preserve">individuals </w:t>
        </w:r>
      </w:ins>
      <w:ins w:id="401" w:author="Marie Nevoux" w:date="2019-04-01T16:52:00Z">
        <w:r w:rsidR="00210B3B">
          <w:rPr>
            <w:lang w:val="en-US"/>
          </w:rPr>
          <w:t>whose</w:t>
        </w:r>
      </w:ins>
      <w:ins w:id="402" w:author="Marie Nevoux" w:date="2019-04-01T16:50:00Z">
        <w:r w:rsidR="00210B3B">
          <w:rPr>
            <w:lang w:val="en-US"/>
          </w:rPr>
          <w:t xml:space="preserve"> gonad</w:t>
        </w:r>
      </w:ins>
      <w:ins w:id="403" w:author="Marie Nevoux" w:date="2019-04-01T16:53:00Z">
        <w:r w:rsidR="004437D2">
          <w:rPr>
            <w:lang w:val="en-US"/>
          </w:rPr>
          <w:t>s</w:t>
        </w:r>
      </w:ins>
      <w:ins w:id="404" w:author="Marie Nevoux" w:date="2019-04-01T16:50:00Z">
        <w:r w:rsidR="00210B3B">
          <w:rPr>
            <w:lang w:val="en-US"/>
          </w:rPr>
          <w:t xml:space="preserve"> </w:t>
        </w:r>
      </w:ins>
      <w:ins w:id="405" w:author="Marie Nevoux" w:date="2019-04-05T13:21:00Z">
        <w:r w:rsidR="00301276">
          <w:rPr>
            <w:lang w:val="en-US"/>
          </w:rPr>
          <w:t>are</w:t>
        </w:r>
      </w:ins>
      <w:ins w:id="406" w:author="Marie Nevoux" w:date="2019-04-01T16:53:00Z">
        <w:r w:rsidR="004437D2">
          <w:rPr>
            <w:lang w:val="en-US"/>
          </w:rPr>
          <w:t xml:space="preserve"> </w:t>
        </w:r>
      </w:ins>
      <w:ins w:id="407" w:author="Marie Nevoux" w:date="2019-04-01T16:50:00Z">
        <w:r w:rsidR="00210B3B">
          <w:rPr>
            <w:lang w:val="en-US"/>
          </w:rPr>
          <w:t xml:space="preserve">not detected </w:t>
        </w:r>
      </w:ins>
      <w:ins w:id="408" w:author="Marie Nevoux" w:date="2019-04-01T16:53:00Z">
        <w:r w:rsidR="004437D2">
          <w:rPr>
            <w:lang w:val="en-US"/>
          </w:rPr>
          <w:t xml:space="preserve">with the ultrasound </w:t>
        </w:r>
      </w:ins>
      <w:ins w:id="409" w:author="Marie Nevoux" w:date="2019-04-01T16:50:00Z">
        <w:r w:rsidR="00210B3B">
          <w:rPr>
            <w:lang w:val="en-US"/>
          </w:rPr>
          <w:t xml:space="preserve">but </w:t>
        </w:r>
      </w:ins>
      <w:ins w:id="410" w:author="Marie Nevoux" w:date="2019-04-05T13:22:00Z">
        <w:r w:rsidR="00301276">
          <w:rPr>
            <w:lang w:val="en-US"/>
          </w:rPr>
          <w:t xml:space="preserve">that </w:t>
        </w:r>
      </w:ins>
      <w:ins w:id="411" w:author="Marie Nevoux" w:date="2019-04-01T16:50:00Z">
        <w:r w:rsidR="00210B3B">
          <w:rPr>
            <w:lang w:val="en-US"/>
          </w:rPr>
          <w:t>produc</w:t>
        </w:r>
      </w:ins>
      <w:ins w:id="412" w:author="Marie Nevoux" w:date="2019-04-05T13:22:00Z">
        <w:r w:rsidR="00301276">
          <w:rPr>
            <w:lang w:val="en-US"/>
          </w:rPr>
          <w:t>e</w:t>
        </w:r>
      </w:ins>
      <w:ins w:id="413" w:author="Marie Nevoux" w:date="2019-04-01T16:50:00Z">
        <w:r w:rsidR="00210B3B">
          <w:rPr>
            <w:lang w:val="en-US"/>
          </w:rPr>
          <w:t xml:space="preserve"> </w:t>
        </w:r>
        <w:r w:rsidR="00210B3B">
          <w:rPr>
            <w:lang w:val="en-US"/>
          </w:rPr>
          <w:lastRenderedPageBreak/>
          <w:t>milt.</w:t>
        </w:r>
      </w:ins>
      <w:ins w:id="414" w:author="Marie Nevoux" w:date="2019-04-01T16:46:00Z">
        <w:r w:rsidR="00210B3B">
          <w:rPr>
            <w:lang w:val="en-US"/>
          </w:rPr>
          <w:t xml:space="preserve"> </w:t>
        </w:r>
      </w:ins>
      <w:ins w:id="415" w:author="Marie Nevoux" w:date="2019-04-01T15:05:00Z">
        <w:r w:rsidR="005E0C3F" w:rsidRPr="005E0C3F">
          <w:rPr>
            <w:lang w:val="en-US"/>
          </w:rPr>
          <w:t>Because the probability to detect precocious maturation with the phenotypic method depends on the probability for a mature male to produce milt at the time of capture</w:t>
        </w:r>
      </w:ins>
      <w:del w:id="416" w:author="Marie Nevoux" w:date="2019-04-01T15:05:00Z">
        <w:r w:rsidR="00BC4DB0" w:rsidDel="005E0C3F">
          <w:rPr>
            <w:lang w:val="en-US"/>
          </w:rPr>
          <w:delText>Then</w:delText>
        </w:r>
      </w:del>
      <w:r w:rsidR="00BC4DB0">
        <w:rPr>
          <w:lang w:val="en-US"/>
        </w:rPr>
        <w:t xml:space="preserve">, </w:t>
      </w:r>
      <w:del w:id="417" w:author="Marie Nevoux" w:date="2019-04-03T14:54:00Z">
        <w:r w:rsidR="00BC4DB0" w:rsidDel="00280CF9">
          <w:rPr>
            <w:lang w:val="en-US"/>
          </w:rPr>
          <w:delText xml:space="preserve">we </w:delText>
        </w:r>
        <w:r w:rsidRPr="00A204B8" w:rsidDel="00280CF9">
          <w:rPr>
            <w:lang w:val="en-US"/>
          </w:rPr>
          <w:delText xml:space="preserve">conducted </w:delText>
        </w:r>
      </w:del>
      <w:del w:id="418" w:author="Marie Nevoux" w:date="2019-04-03T11:07:00Z">
        <w:r w:rsidR="002C24F5" w:rsidRPr="00A204B8" w:rsidDel="00CE4320">
          <w:rPr>
            <w:lang w:val="en-US"/>
          </w:rPr>
          <w:delText>a</w:delText>
        </w:r>
        <w:r w:rsidRPr="00A204B8" w:rsidDel="00CE4320">
          <w:rPr>
            <w:lang w:val="en-US"/>
          </w:rPr>
          <w:delText xml:space="preserve"> m</w:delText>
        </w:r>
        <w:r w:rsidR="00640DE5" w:rsidRPr="00A204B8" w:rsidDel="00CE4320">
          <w:rPr>
            <w:lang w:val="en-US"/>
          </w:rPr>
          <w:delText>ultivariate</w:delText>
        </w:r>
      </w:del>
      <w:ins w:id="419" w:author="Marie Nevoux" w:date="2019-04-03T11:07:00Z">
        <w:r w:rsidR="00CE4320">
          <w:rPr>
            <w:lang w:val="en-US"/>
          </w:rPr>
          <w:t>an</w:t>
        </w:r>
      </w:ins>
      <w:r w:rsidR="00640DE5" w:rsidRPr="00A204B8">
        <w:rPr>
          <w:lang w:val="en-US"/>
        </w:rPr>
        <w:t xml:space="preserve"> analys</w:t>
      </w:r>
      <w:r w:rsidR="002C24F5" w:rsidRPr="00A204B8">
        <w:rPr>
          <w:lang w:val="en-US"/>
        </w:rPr>
        <w:t>i</w:t>
      </w:r>
      <w:r w:rsidR="00640DE5" w:rsidRPr="00A204B8">
        <w:rPr>
          <w:lang w:val="en-US"/>
        </w:rPr>
        <w:t xml:space="preserve">s </w:t>
      </w:r>
      <w:proofErr w:type="gramStart"/>
      <w:ins w:id="420" w:author="Marie Nevoux" w:date="2019-04-05T13:22:00Z">
        <w:r w:rsidR="00301276">
          <w:rPr>
            <w:lang w:val="en-US"/>
          </w:rPr>
          <w:t>is</w:t>
        </w:r>
      </w:ins>
      <w:ins w:id="421" w:author="Marie Nevoux" w:date="2019-04-03T16:09:00Z">
        <w:r w:rsidR="00CF48DD">
          <w:rPr>
            <w:lang w:val="en-US"/>
          </w:rPr>
          <w:t xml:space="preserve"> conducted</w:t>
        </w:r>
        <w:proofErr w:type="gramEnd"/>
        <w:r w:rsidR="00CF48DD">
          <w:rPr>
            <w:lang w:val="en-US"/>
          </w:rPr>
          <w:t xml:space="preserve"> </w:t>
        </w:r>
      </w:ins>
      <w:r w:rsidR="00640DE5" w:rsidRPr="00A204B8">
        <w:rPr>
          <w:lang w:val="en-US"/>
        </w:rPr>
        <w:t xml:space="preserve">to </w:t>
      </w:r>
      <w:r w:rsidRPr="00A204B8">
        <w:rPr>
          <w:lang w:val="en-US"/>
        </w:rPr>
        <w:t>investigate which biological factor dr</w:t>
      </w:r>
      <w:ins w:id="422" w:author="Marie Nevoux" w:date="2019-04-05T14:18:00Z">
        <w:r w:rsidR="00E23937">
          <w:rPr>
            <w:lang w:val="en-US"/>
          </w:rPr>
          <w:t>i</w:t>
        </w:r>
      </w:ins>
      <w:del w:id="423" w:author="Marie Nevoux" w:date="2019-04-05T14:18:00Z">
        <w:r w:rsidRPr="00A204B8" w:rsidDel="00E23937">
          <w:rPr>
            <w:lang w:val="en-US"/>
          </w:rPr>
          <w:delText>o</w:delText>
        </w:r>
      </w:del>
      <w:r w:rsidRPr="00A204B8">
        <w:rPr>
          <w:lang w:val="en-US"/>
        </w:rPr>
        <w:t xml:space="preserve">ve </w:t>
      </w:r>
      <w:del w:id="424" w:author="Marie Nevoux" w:date="2019-04-03T16:10:00Z">
        <w:r w:rsidRPr="00A204B8" w:rsidDel="00CF48DD">
          <w:rPr>
            <w:lang w:val="en-US"/>
          </w:rPr>
          <w:delText xml:space="preserve">the </w:delText>
        </w:r>
      </w:del>
      <w:ins w:id="425" w:author="Marie Nevoux" w:date="2019-04-03T16:10:00Z">
        <w:r w:rsidR="00CF48DD">
          <w:rPr>
            <w:lang w:val="en-US"/>
          </w:rPr>
          <w:t>th</w:t>
        </w:r>
      </w:ins>
      <w:ins w:id="426" w:author="Marie Nevoux" w:date="2019-04-05T13:24:00Z">
        <w:r w:rsidR="00301276">
          <w:rPr>
            <w:lang w:val="en-US"/>
          </w:rPr>
          <w:t>is</w:t>
        </w:r>
      </w:ins>
      <w:ins w:id="427" w:author="Marie Nevoux" w:date="2019-04-03T16:10:00Z">
        <w:r w:rsidR="00CF48DD" w:rsidRPr="00A204B8">
          <w:rPr>
            <w:lang w:val="en-US"/>
          </w:rPr>
          <w:t xml:space="preserve"> </w:t>
        </w:r>
      </w:ins>
      <w:r w:rsidRPr="00A204B8">
        <w:rPr>
          <w:lang w:val="en-US"/>
        </w:rPr>
        <w:t>probability</w:t>
      </w:r>
      <w:del w:id="428" w:author="Marie Nevoux" w:date="2019-04-03T16:10:00Z">
        <w:r w:rsidRPr="00A204B8" w:rsidDel="00CF48DD">
          <w:rPr>
            <w:lang w:val="en-US"/>
          </w:rPr>
          <w:delText xml:space="preserve"> that a mature male was producing milt</w:delText>
        </w:r>
        <w:r w:rsidR="004429A0" w:rsidRPr="00A204B8" w:rsidDel="00CF48DD">
          <w:rPr>
            <w:lang w:val="en-US"/>
          </w:rPr>
          <w:delText xml:space="preserve"> at the time of capture</w:delText>
        </w:r>
      </w:del>
      <w:r w:rsidRPr="00A204B8">
        <w:rPr>
          <w:lang w:val="en-US"/>
        </w:rPr>
        <w:t xml:space="preserve">. </w:t>
      </w:r>
      <w:ins w:id="429" w:author="Marie Nevoux" w:date="2019-04-03T11:10:00Z">
        <w:r w:rsidR="0015713A">
          <w:rPr>
            <w:lang w:val="en-US"/>
          </w:rPr>
          <w:t>Empirical records show</w:t>
        </w:r>
      </w:ins>
      <w:ins w:id="430" w:author="Marie Nevoux" w:date="2019-04-05T13:24:00Z">
        <w:r w:rsidR="00301276">
          <w:rPr>
            <w:lang w:val="en-US"/>
          </w:rPr>
          <w:t xml:space="preserve"> a</w:t>
        </w:r>
      </w:ins>
      <w:ins w:id="431" w:author="Marie Nevoux" w:date="2019-04-03T11:10:00Z">
        <w:r w:rsidR="0015713A">
          <w:rPr>
            <w:lang w:val="en-US"/>
          </w:rPr>
          <w:t xml:space="preserve"> </w:t>
        </w:r>
      </w:ins>
      <w:ins w:id="432" w:author="Marie Nevoux" w:date="2019-04-03T11:08:00Z">
        <w:r w:rsidR="00CE4320">
          <w:rPr>
            <w:lang w:val="en-US"/>
          </w:rPr>
          <w:t xml:space="preserve">large </w:t>
        </w:r>
        <w:proofErr w:type="spellStart"/>
        <w:r w:rsidR="00CE4320">
          <w:rPr>
            <w:lang w:val="en-US"/>
          </w:rPr>
          <w:t>interannual</w:t>
        </w:r>
        <w:proofErr w:type="spellEnd"/>
        <w:r w:rsidR="00CE4320">
          <w:rPr>
            <w:lang w:val="en-US"/>
          </w:rPr>
          <w:t xml:space="preserve"> variability in the proportion of maturing </w:t>
        </w:r>
        <w:proofErr w:type="spellStart"/>
        <w:r w:rsidR="00CE4320">
          <w:rPr>
            <w:lang w:val="en-US"/>
          </w:rPr>
          <w:t>parr</w:t>
        </w:r>
      </w:ins>
      <w:ins w:id="433" w:author="Marie Nevoux" w:date="2019-04-05T13:24:00Z">
        <w:r w:rsidR="00301276">
          <w:rPr>
            <w:lang w:val="en-US"/>
          </w:rPr>
          <w:t>s</w:t>
        </w:r>
      </w:ins>
      <w:proofErr w:type="spellEnd"/>
      <w:ins w:id="434" w:author="Marie Nevoux" w:date="2019-04-03T11:45:00Z">
        <w:r w:rsidR="00BA20FD">
          <w:rPr>
            <w:lang w:val="en-US"/>
          </w:rPr>
          <w:t xml:space="preserve"> </w:t>
        </w:r>
        <w:r w:rsidR="00BA20FD">
          <w:rPr>
            <w:lang w:val="en-US"/>
          </w:rPr>
          <w:fldChar w:fldCharType="begin"/>
        </w:r>
        <w:r w:rsidR="00BA20FD">
          <w:rPr>
            <w:lang w:val="en-US"/>
          </w:rPr>
          <w:instrText xml:space="preserve"> ADDIN ZOTERO_ITEM CSL_CITATION {"citationID":"ThV14aln","properties":{"formattedCitation":"(Baglini\\uc0\\u232{}re and Maisse 1985; Myers et al. 1986)","plainCitation":"(Baglinière and Maisse 1985; Myers et al. 1986)","noteIndex":0},"citationItems":[{"id":3137,"uris":["http://zotero.org/users/1431525/items/628RLIT9"],"uri":["http://zotero.org/users/1431525/items/628RLIT9"],"itemData":{"id":3137,"type":"article-journal","title":"Precocious maturation and smoltification in wild Atlantic salmon in the Armorican massif, France","container-title":"Aquaculture","collection-title":"Salmonid Smoltification II","page":"249-263","volume":"45","issue":"1","source":"ScienceDirect","abstract":"In wild Atlantic salmon, Salmo salar, of Armorican rivers, precocious maturity occurred at &lt;5% at age 0+ (males only). At 1+ (in both sexes) the percentage occurrence varied between years and stretches of river. Spawning marks on scales of smolts and anadromous adults confirmed that such fish smoltify after spawning. From back-calculation from scales of R. Scorff salmon it was found that: (1) mature parr were larger than immature fish at 1+ in autumn and at smolting; (2) mature 1+ parr had been intermediate in length between upper and lower modal group fish in their first autumn. It is suggested that in western France a holobiotic cycle for the Atlantic salmon can occur before the amphibiotic one as an adaptive strategy.","DOI":"10.1016/0044-8486(85)90274-1","ISSN":"0044-8486","journalAbbreviation":"Aquaculture","author":[{"family":"Baglinière","given":"Jean-Luc"},{"family":"Maisse","given":"G."}],"issued":{"date-parts":[["1985",4,15]]}}},{"id":3138,"uris":["http://zotero.org/users/1431525/items/T396UBWR"],"uri":["http://zotero.org/users/1431525/items/T396UBWR"],"itemData":{"id":3138,"type":"article-journal","title":"Variation in Male Parr Maturation Within and Among Populations of Atlantic Salmon, &lt;i&gt;Salmo salar&lt;/i&gt;","container-title":"Canadian Journal of Fisheries and Aquatic Sciences","page":"1242-1248","volume":"43","issue":"6","source":"NRC Research Press","abstract":"The covariation of growth and maturation in male Atlantic salmon parr, Salmo salar, produces a relationship characterized by a size threshold below which individuals generally do not mature. The threshold of 70–72 mm fork length is evident both within and among populations. Parr maturation can reduce growth during the second year of life by an average of 4.0%. Among-year variation in growth rate affects the yearly incidence of maturation for males at age 1 + but has no detectable effect on the total proportion of male parr maturing in a population. Increases in the proportion of mature parr in the Matamek River, Quebec, can be explained by variation in growth alone; there is no evidence for genetic changes in this population., La covariation de la croissance et de la maturation chez les tacons de saumon de l'Atlantique, Salmo salar, produit une relation caractérisée par un seuil de taille au-dessous duquel les mâles n'atteignent généralement pas la maturité. Un seuil variant de 70 à 72 mm de longueur à la fourche est évident au sein de populations et entre celles-ci. La maturation des tacons peut réduire la croissance par une moyen de 4% de la deuxième année du cycle vital. La variation du taux de croissance d'une année à l'autre influe sur la fréquence annuelle de la maturation des mâles à 1 + an, mais n'a aucune incidence discernable sur la proportion totale de tacons mâles d'une population que atteignent la maturité. La variation de la croissance peut, à elle seule, expliquer les augmentations de la proportion de tacons matures présents dans la rivière Matamek (Québec); il n'ya aucune evidence de changements genitiques dans cette population.","DOI":"10.1139/f86-154","ISSN":"0706-652X","journalAbbreviation":"Can. J. Fish. Aquat. Sci.","author":[{"family":"Myers","given":"Ransom A."},{"family":"Hutchings","given":"J. A."},{"family":"Gibson","given":"R. John"}],"issued":{"date-parts":[["1986",6,1]]}}}],"schema":"https://github.com/citation-style-language/schema/raw/master/csl-citation.json"} </w:instrText>
        </w:r>
        <w:r w:rsidR="00BA20FD">
          <w:rPr>
            <w:lang w:val="en-US"/>
          </w:rPr>
          <w:fldChar w:fldCharType="separate"/>
        </w:r>
        <w:r w:rsidR="00BA20FD" w:rsidRPr="00935CCE">
          <w:rPr>
            <w:rFonts w:ascii="Calibri" w:hAnsi="Calibri" w:cs="Calibri"/>
            <w:szCs w:val="24"/>
            <w:lang w:val="en-GB"/>
          </w:rPr>
          <w:t>(Baglinière and Maisse 1985; Myers et al. 1986)</w:t>
        </w:r>
        <w:r w:rsidR="00BA20FD">
          <w:rPr>
            <w:lang w:val="en-US"/>
          </w:rPr>
          <w:fldChar w:fldCharType="end"/>
        </w:r>
      </w:ins>
      <w:ins w:id="435" w:author="Marie Nevoux" w:date="2019-04-03T11:11:00Z">
        <w:r w:rsidR="0015713A">
          <w:rPr>
            <w:lang w:val="en-US"/>
          </w:rPr>
          <w:t xml:space="preserve">. Similarly, the year of capture </w:t>
        </w:r>
      </w:ins>
      <w:proofErr w:type="gramStart"/>
      <w:ins w:id="436" w:author="Marie Nevoux" w:date="2019-04-05T13:25:00Z">
        <w:r w:rsidR="00577987">
          <w:rPr>
            <w:lang w:val="en-US"/>
          </w:rPr>
          <w:t>is expected</w:t>
        </w:r>
        <w:proofErr w:type="gramEnd"/>
        <w:r w:rsidR="00577987">
          <w:rPr>
            <w:lang w:val="en-US"/>
          </w:rPr>
          <w:t xml:space="preserve"> to affect</w:t>
        </w:r>
      </w:ins>
      <w:ins w:id="437" w:author="Marie Nevoux" w:date="2019-04-03T11:11:00Z">
        <w:r w:rsidR="0015713A">
          <w:rPr>
            <w:lang w:val="en-US"/>
          </w:rPr>
          <w:t xml:space="preserve"> </w:t>
        </w:r>
      </w:ins>
      <w:ins w:id="438" w:author="Marie Nevoux" w:date="2019-04-03T11:09:00Z">
        <w:r w:rsidR="0015713A">
          <w:rPr>
            <w:lang w:val="en-US"/>
          </w:rPr>
          <w:t xml:space="preserve">milting within mature </w:t>
        </w:r>
        <w:proofErr w:type="spellStart"/>
        <w:r w:rsidR="0015713A">
          <w:rPr>
            <w:lang w:val="en-US"/>
          </w:rPr>
          <w:t>parr</w:t>
        </w:r>
      </w:ins>
      <w:ins w:id="439" w:author="Marie Nevoux" w:date="2019-04-03T11:11:00Z">
        <w:r w:rsidR="0015713A">
          <w:rPr>
            <w:lang w:val="en-US"/>
          </w:rPr>
          <w:t>s</w:t>
        </w:r>
      </w:ins>
      <w:proofErr w:type="spellEnd"/>
      <w:ins w:id="440" w:author="Marie Nevoux" w:date="2019-04-03T16:07:00Z">
        <w:r w:rsidR="00CF48DD">
          <w:rPr>
            <w:lang w:val="en-US"/>
          </w:rPr>
          <w:t xml:space="preserve">. Thus, a </w:t>
        </w:r>
      </w:ins>
      <w:del w:id="441" w:author="Marie Nevoux" w:date="2019-04-03T11:12:00Z">
        <w:r w:rsidRPr="00A204B8" w:rsidDel="0015713A">
          <w:rPr>
            <w:lang w:val="en-US"/>
          </w:rPr>
          <w:delText xml:space="preserve">We tested the effect </w:delText>
        </w:r>
        <w:r w:rsidR="00A84A55" w:rsidRPr="00A204B8" w:rsidDel="0015713A">
          <w:rPr>
            <w:lang w:val="en-US"/>
          </w:rPr>
          <w:delText xml:space="preserve">of year, </w:delText>
        </w:r>
        <w:r w:rsidR="004429A0" w:rsidRPr="00A204B8" w:rsidDel="0015713A">
          <w:rPr>
            <w:lang w:val="en-US"/>
          </w:rPr>
          <w:delText>age</w:delText>
        </w:r>
        <w:r w:rsidR="00A84A55" w:rsidRPr="00A204B8" w:rsidDel="0015713A">
          <w:rPr>
            <w:lang w:val="en-US"/>
          </w:rPr>
          <w:delText>,</w:delText>
        </w:r>
        <w:r w:rsidR="004429A0" w:rsidRPr="00A204B8" w:rsidDel="0015713A">
          <w:rPr>
            <w:lang w:val="en-US"/>
          </w:rPr>
          <w:delText xml:space="preserve"> body length in a </w:delText>
        </w:r>
      </w:del>
      <w:r w:rsidR="004429A0" w:rsidRPr="00A204B8">
        <w:rPr>
          <w:lang w:val="en-US"/>
        </w:rPr>
        <w:t>generalized linear model (GLM) with a binomial distribution of errors</w:t>
      </w:r>
      <w:ins w:id="442" w:author="Marie Nevoux" w:date="2019-04-03T16:07:00Z">
        <w:r w:rsidR="00CF48DD">
          <w:rPr>
            <w:lang w:val="en-US"/>
          </w:rPr>
          <w:t xml:space="preserve"> </w:t>
        </w:r>
      </w:ins>
      <w:proofErr w:type="gramStart"/>
      <w:ins w:id="443" w:author="Marie Nevoux" w:date="2019-04-05T13:25:00Z">
        <w:r w:rsidR="00577987">
          <w:rPr>
            <w:lang w:val="en-US"/>
          </w:rPr>
          <w:t>is</w:t>
        </w:r>
      </w:ins>
      <w:ins w:id="444" w:author="Marie Nevoux" w:date="2019-04-03T16:07:00Z">
        <w:r w:rsidR="00CF48DD">
          <w:rPr>
            <w:lang w:val="en-US"/>
          </w:rPr>
          <w:t xml:space="preserve"> used</w:t>
        </w:r>
        <w:proofErr w:type="gramEnd"/>
        <w:r w:rsidR="00CF48DD">
          <w:rPr>
            <w:lang w:val="en-US"/>
          </w:rPr>
          <w:t xml:space="preserve"> to test for a year effect</w:t>
        </w:r>
      </w:ins>
      <w:r w:rsidR="004429A0" w:rsidRPr="00A204B8">
        <w:rPr>
          <w:lang w:val="en-US"/>
        </w:rPr>
        <w:t xml:space="preserve">. </w:t>
      </w:r>
      <w:ins w:id="445" w:author="Marie Nevoux" w:date="2019-04-03T14:55:00Z">
        <w:r w:rsidR="00EC01EB">
          <w:rPr>
            <w:lang w:val="en-US"/>
          </w:rPr>
          <w:t>T</w:t>
        </w:r>
      </w:ins>
      <w:ins w:id="446" w:author="Marie Nevoux" w:date="2019-04-03T11:13:00Z">
        <w:r w:rsidR="0015713A">
          <w:rPr>
            <w:lang w:val="en-US"/>
          </w:rPr>
          <w:t>hen</w:t>
        </w:r>
      </w:ins>
      <w:ins w:id="447" w:author="Marie Nevoux" w:date="2019-04-03T14:55:00Z">
        <w:r w:rsidR="00EC01EB">
          <w:rPr>
            <w:lang w:val="en-US"/>
          </w:rPr>
          <w:t>, a</w:t>
        </w:r>
      </w:ins>
      <w:ins w:id="448" w:author="Marie Nevoux" w:date="2019-04-03T11:13:00Z">
        <w:r w:rsidR="0015713A">
          <w:rPr>
            <w:lang w:val="en-US"/>
          </w:rPr>
          <w:t xml:space="preserve"> mixed model with year as a random intercept</w:t>
        </w:r>
      </w:ins>
      <w:ins w:id="449" w:author="Marie Nevoux" w:date="2019-04-03T11:14:00Z">
        <w:r w:rsidR="0015713A">
          <w:rPr>
            <w:lang w:val="en-US"/>
          </w:rPr>
          <w:t xml:space="preserve"> and a binomial distribution of errors </w:t>
        </w:r>
      </w:ins>
      <w:proofErr w:type="gramStart"/>
      <w:ins w:id="450" w:author="Marie Nevoux" w:date="2019-04-05T13:25:00Z">
        <w:r w:rsidR="00577987">
          <w:rPr>
            <w:lang w:val="en-US"/>
          </w:rPr>
          <w:t>is</w:t>
        </w:r>
      </w:ins>
      <w:ins w:id="451" w:author="Marie Nevoux" w:date="2019-04-03T14:56:00Z">
        <w:r w:rsidR="00EC01EB">
          <w:rPr>
            <w:lang w:val="en-US"/>
          </w:rPr>
          <w:t xml:space="preserve"> used</w:t>
        </w:r>
        <w:proofErr w:type="gramEnd"/>
        <w:r w:rsidR="00EC01EB">
          <w:rPr>
            <w:lang w:val="en-US"/>
          </w:rPr>
          <w:t xml:space="preserve"> </w:t>
        </w:r>
      </w:ins>
      <w:ins w:id="452" w:author="Marie Nevoux" w:date="2019-04-03T11:14:00Z">
        <w:r w:rsidR="0015713A">
          <w:rPr>
            <w:lang w:val="en-US"/>
          </w:rPr>
          <w:t xml:space="preserve">to test </w:t>
        </w:r>
      </w:ins>
      <w:ins w:id="453" w:author="Marie Nevoux" w:date="2019-04-03T14:56:00Z">
        <w:r w:rsidR="00EC01EB">
          <w:rPr>
            <w:lang w:val="en-US"/>
          </w:rPr>
          <w:t xml:space="preserve">for </w:t>
        </w:r>
      </w:ins>
      <w:ins w:id="454" w:author="Marie Nevoux" w:date="2019-04-03T11:14:00Z">
        <w:r w:rsidR="0015713A">
          <w:rPr>
            <w:lang w:val="en-US"/>
          </w:rPr>
          <w:t>the effect of age</w:t>
        </w:r>
      </w:ins>
      <w:ins w:id="455" w:author="Marie Nevoux" w:date="2019-04-03T15:25:00Z">
        <w:r w:rsidR="004E1174">
          <w:rPr>
            <w:lang w:val="en-US"/>
          </w:rPr>
          <w:t>,</w:t>
        </w:r>
      </w:ins>
      <w:ins w:id="456" w:author="Marie Nevoux" w:date="2019-04-03T11:14:00Z">
        <w:r w:rsidR="0015713A">
          <w:rPr>
            <w:lang w:val="en-US"/>
          </w:rPr>
          <w:t xml:space="preserve"> body length</w:t>
        </w:r>
      </w:ins>
      <w:ins w:id="457" w:author="Marie Nevoux" w:date="2019-04-03T15:25:00Z">
        <w:r w:rsidR="004E1174">
          <w:rPr>
            <w:lang w:val="en-US"/>
          </w:rPr>
          <w:t>, and their interaction</w:t>
        </w:r>
      </w:ins>
      <w:ins w:id="458" w:author="Marie Nevoux" w:date="2019-04-03T11:15:00Z">
        <w:r w:rsidR="0015713A">
          <w:rPr>
            <w:lang w:val="en-US"/>
          </w:rPr>
          <w:t>.</w:t>
        </w:r>
      </w:ins>
      <w:ins w:id="459" w:author="Marie Nevoux" w:date="2019-04-03T11:14:00Z">
        <w:r w:rsidR="0015713A">
          <w:rPr>
            <w:lang w:val="en-US"/>
          </w:rPr>
          <w:t xml:space="preserve"> </w:t>
        </w:r>
      </w:ins>
      <w:del w:id="460" w:author="Marie Nevoux" w:date="2019-04-03T14:56:00Z">
        <w:r w:rsidR="004429A0" w:rsidRPr="00A204B8" w:rsidDel="00EC01EB">
          <w:rPr>
            <w:lang w:val="en-US"/>
          </w:rPr>
          <w:delText xml:space="preserve">We also tested </w:delText>
        </w:r>
      </w:del>
      <w:ins w:id="461" w:author="Marie Nevoux" w:date="2019-04-03T14:56:00Z">
        <w:r w:rsidR="00EC01EB">
          <w:rPr>
            <w:lang w:val="en-US"/>
          </w:rPr>
          <w:t>A</w:t>
        </w:r>
      </w:ins>
      <w:ins w:id="462" w:author="Marie Nevoux" w:date="2019-04-01T17:10:00Z">
        <w:r w:rsidR="00DB3A6B">
          <w:rPr>
            <w:lang w:val="en-US"/>
          </w:rPr>
          <w:t xml:space="preserve"> GLM </w:t>
        </w:r>
      </w:ins>
      <w:proofErr w:type="gramStart"/>
      <w:ins w:id="463" w:author="Marie Nevoux" w:date="2019-04-05T13:26:00Z">
        <w:r w:rsidR="00577987">
          <w:rPr>
            <w:lang w:val="en-US"/>
          </w:rPr>
          <w:t>is</w:t>
        </w:r>
      </w:ins>
      <w:ins w:id="464" w:author="Marie Nevoux" w:date="2019-04-03T14:56:00Z">
        <w:r w:rsidR="00EC01EB">
          <w:rPr>
            <w:lang w:val="en-US"/>
          </w:rPr>
          <w:t xml:space="preserve"> also run</w:t>
        </w:r>
        <w:proofErr w:type="gramEnd"/>
        <w:r w:rsidR="00EC01EB">
          <w:rPr>
            <w:lang w:val="en-US"/>
          </w:rPr>
          <w:t xml:space="preserve"> to test </w:t>
        </w:r>
      </w:ins>
      <w:r w:rsidR="004429A0" w:rsidRPr="00A204B8">
        <w:rPr>
          <w:lang w:val="en-US"/>
        </w:rPr>
        <w:t xml:space="preserve">whether the probability to miss a mature </w:t>
      </w:r>
      <w:del w:id="465" w:author="Marie Nevoux" w:date="2019-04-01T16:47:00Z">
        <w:r w:rsidR="004429A0" w:rsidRPr="00A204B8" w:rsidDel="00210B3B">
          <w:rPr>
            <w:lang w:val="en-US"/>
          </w:rPr>
          <w:delText>but</w:delText>
        </w:r>
        <w:r w:rsidR="002C24F5" w:rsidRPr="00A204B8" w:rsidDel="00210B3B">
          <w:rPr>
            <w:lang w:val="en-US"/>
          </w:rPr>
          <w:delText xml:space="preserve"> </w:delText>
        </w:r>
      </w:del>
      <w:proofErr w:type="spellStart"/>
      <w:r w:rsidR="003E1DF9" w:rsidRPr="00A204B8">
        <w:rPr>
          <w:lang w:val="en-US"/>
        </w:rPr>
        <w:t>parr</w:t>
      </w:r>
      <w:proofErr w:type="spellEnd"/>
      <w:r w:rsidR="003E1DF9" w:rsidRPr="00A204B8">
        <w:rPr>
          <w:lang w:val="en-US"/>
        </w:rPr>
        <w:t xml:space="preserve"> that does not produce milt </w:t>
      </w:r>
      <w:del w:id="466" w:author="Marie Nevoux" w:date="2019-04-05T13:26:00Z">
        <w:r w:rsidR="004429A0" w:rsidRPr="00A204B8" w:rsidDel="00577987">
          <w:rPr>
            <w:lang w:val="en-US"/>
          </w:rPr>
          <w:delText xml:space="preserve">was </w:delText>
        </w:r>
      </w:del>
      <w:ins w:id="467" w:author="Marie Nevoux" w:date="2019-04-05T13:26:00Z">
        <w:r w:rsidR="00577987">
          <w:rPr>
            <w:lang w:val="en-US"/>
          </w:rPr>
          <w:t>is</w:t>
        </w:r>
        <w:r w:rsidR="00577987" w:rsidRPr="00A204B8">
          <w:rPr>
            <w:lang w:val="en-US"/>
          </w:rPr>
          <w:t xml:space="preserve"> </w:t>
        </w:r>
      </w:ins>
      <w:r w:rsidR="004429A0" w:rsidRPr="00A204B8">
        <w:rPr>
          <w:lang w:val="en-US"/>
        </w:rPr>
        <w:t xml:space="preserve">affected </w:t>
      </w:r>
      <w:r w:rsidR="00A84A55" w:rsidRPr="00A204B8">
        <w:rPr>
          <w:lang w:val="en-US"/>
        </w:rPr>
        <w:t xml:space="preserve">by </w:t>
      </w:r>
      <w:r w:rsidR="004429A0" w:rsidRPr="00A204B8">
        <w:rPr>
          <w:lang w:val="en-US"/>
        </w:rPr>
        <w:t>age</w:t>
      </w:r>
      <w:r w:rsidR="00A84A55" w:rsidRPr="00A204B8">
        <w:rPr>
          <w:lang w:val="en-US"/>
        </w:rPr>
        <w:t>,</w:t>
      </w:r>
      <w:r w:rsidR="004429A0" w:rsidRPr="00A204B8">
        <w:rPr>
          <w:lang w:val="en-US"/>
        </w:rPr>
        <w:t xml:space="preserve"> body length</w:t>
      </w:r>
      <w:r w:rsidR="005C134F" w:rsidRPr="00A204B8">
        <w:rPr>
          <w:lang w:val="en-US"/>
        </w:rPr>
        <w:t>,</w:t>
      </w:r>
      <w:r w:rsidR="004429A0" w:rsidRPr="00A204B8">
        <w:rPr>
          <w:lang w:val="en-US"/>
        </w:rPr>
        <w:t xml:space="preserve"> operator</w:t>
      </w:r>
      <w:r w:rsidR="005C134F" w:rsidRPr="00A204B8">
        <w:rPr>
          <w:lang w:val="en-US"/>
        </w:rPr>
        <w:t xml:space="preserve"> identity</w:t>
      </w:r>
      <w:ins w:id="468" w:author="Marie Nevoux" w:date="2019-04-03T15:25:00Z">
        <w:r w:rsidR="004E1174">
          <w:rPr>
            <w:lang w:val="en-US"/>
          </w:rPr>
          <w:t>,</w:t>
        </w:r>
      </w:ins>
      <w:r w:rsidR="005C134F" w:rsidRPr="00A204B8">
        <w:rPr>
          <w:lang w:val="en-US"/>
        </w:rPr>
        <w:t xml:space="preserve"> and time of </w:t>
      </w:r>
      <w:del w:id="469" w:author="Marie Nevoux" w:date="2019-04-03T16:13:00Z">
        <w:r w:rsidR="005C134F" w:rsidRPr="00A204B8" w:rsidDel="00CF48DD">
          <w:rPr>
            <w:lang w:val="en-US"/>
          </w:rPr>
          <w:delText xml:space="preserve">the </w:delText>
        </w:r>
      </w:del>
      <w:r w:rsidR="005C134F" w:rsidRPr="00A204B8">
        <w:rPr>
          <w:lang w:val="en-US"/>
        </w:rPr>
        <w:t>day (testing for operator tiredness)</w:t>
      </w:r>
      <w:r w:rsidR="004429A0" w:rsidRPr="00A204B8">
        <w:rPr>
          <w:lang w:val="en-US"/>
        </w:rPr>
        <w:t xml:space="preserve">. </w:t>
      </w:r>
      <w:del w:id="470" w:author="Marie Nevoux" w:date="2019-04-03T14:57:00Z">
        <w:r w:rsidR="00A84A55" w:rsidRPr="00A204B8" w:rsidDel="00EC01EB">
          <w:rPr>
            <w:lang w:val="en-US"/>
          </w:rPr>
          <w:delText>We did not consider t</w:delText>
        </w:r>
      </w:del>
      <w:ins w:id="471" w:author="Marie Nevoux" w:date="2019-04-03T14:57:00Z">
        <w:r w:rsidR="00EC01EB">
          <w:rPr>
            <w:lang w:val="en-US"/>
          </w:rPr>
          <w:t>T</w:t>
        </w:r>
      </w:ins>
      <w:r w:rsidR="00A84A55" w:rsidRPr="00A204B8">
        <w:rPr>
          <w:lang w:val="en-US"/>
        </w:rPr>
        <w:t xml:space="preserve">he date of capture </w:t>
      </w:r>
      <w:proofErr w:type="gramStart"/>
      <w:ins w:id="472" w:author="Marie Nevoux" w:date="2019-04-05T13:26:00Z">
        <w:r w:rsidR="00577987">
          <w:rPr>
            <w:lang w:val="en-US"/>
          </w:rPr>
          <w:t>is</w:t>
        </w:r>
      </w:ins>
      <w:ins w:id="473" w:author="Marie Nevoux" w:date="2019-04-03T14:57:00Z">
        <w:r w:rsidR="00EC01EB">
          <w:rPr>
            <w:lang w:val="en-US"/>
          </w:rPr>
          <w:t xml:space="preserve"> not considered</w:t>
        </w:r>
        <w:proofErr w:type="gramEnd"/>
        <w:r w:rsidR="00EC01EB">
          <w:rPr>
            <w:lang w:val="en-US"/>
          </w:rPr>
          <w:t xml:space="preserve"> </w:t>
        </w:r>
      </w:ins>
      <w:r w:rsidR="00A84A55" w:rsidRPr="00A204B8">
        <w:rPr>
          <w:lang w:val="en-US"/>
        </w:rPr>
        <w:t xml:space="preserve">because of the low </w:t>
      </w:r>
      <w:del w:id="474" w:author="Marie Nevoux" w:date="2019-04-03T16:14:00Z">
        <w:r w:rsidR="00A84A55" w:rsidRPr="00A204B8" w:rsidDel="00CF48DD">
          <w:rPr>
            <w:lang w:val="en-US"/>
          </w:rPr>
          <w:delText xml:space="preserve">variability </w:delText>
        </w:r>
      </w:del>
      <w:ins w:id="475" w:author="Marie Nevoux" w:date="2019-04-03T16:14:00Z">
        <w:r w:rsidR="00CF48DD">
          <w:rPr>
            <w:lang w:val="en-US"/>
          </w:rPr>
          <w:t>variance</w:t>
        </w:r>
        <w:r w:rsidR="00CF48DD" w:rsidRPr="00A204B8">
          <w:rPr>
            <w:lang w:val="en-US"/>
          </w:rPr>
          <w:t xml:space="preserve"> </w:t>
        </w:r>
      </w:ins>
      <w:r w:rsidR="00A84A55" w:rsidRPr="00A204B8">
        <w:rPr>
          <w:lang w:val="en-US"/>
        </w:rPr>
        <w:t xml:space="preserve">in this variable. </w:t>
      </w:r>
      <w:ins w:id="476" w:author="Marie Nevoux" w:date="2019-04-03T11:15:00Z">
        <w:r w:rsidR="0015713A">
          <w:rPr>
            <w:lang w:val="en-US"/>
          </w:rPr>
          <w:t xml:space="preserve">The significance of the above-mentioned effects </w:t>
        </w:r>
      </w:ins>
      <w:proofErr w:type="gramStart"/>
      <w:ins w:id="477" w:author="Marie Nevoux" w:date="2019-04-05T13:27:00Z">
        <w:r w:rsidR="00577987">
          <w:rPr>
            <w:lang w:val="en-US"/>
          </w:rPr>
          <w:t>is</w:t>
        </w:r>
      </w:ins>
      <w:ins w:id="478" w:author="Marie Nevoux" w:date="2019-04-03T11:15:00Z">
        <w:r w:rsidR="0015713A">
          <w:rPr>
            <w:lang w:val="en-US"/>
          </w:rPr>
          <w:t xml:space="preserve"> assessed</w:t>
        </w:r>
        <w:proofErr w:type="gramEnd"/>
        <w:r w:rsidR="0015713A">
          <w:rPr>
            <w:lang w:val="en-US"/>
          </w:rPr>
          <w:t xml:space="preserve"> using the z-value. </w:t>
        </w:r>
      </w:ins>
      <w:r w:rsidR="004429A0" w:rsidRPr="00A204B8">
        <w:rPr>
          <w:lang w:val="en-US"/>
        </w:rPr>
        <w:t xml:space="preserve">All models </w:t>
      </w:r>
      <w:del w:id="479" w:author="Marie Nevoux" w:date="2019-04-05T13:27:00Z">
        <w:r w:rsidR="004429A0" w:rsidRPr="00A204B8" w:rsidDel="00577987">
          <w:rPr>
            <w:lang w:val="en-US"/>
          </w:rPr>
          <w:delText xml:space="preserve">were </w:delText>
        </w:r>
      </w:del>
      <w:ins w:id="480" w:author="Marie Nevoux" w:date="2019-04-05T13:27:00Z">
        <w:r w:rsidR="00577987">
          <w:rPr>
            <w:lang w:val="en-US"/>
          </w:rPr>
          <w:t>are</w:t>
        </w:r>
        <w:r w:rsidR="00577987" w:rsidRPr="00A204B8">
          <w:rPr>
            <w:lang w:val="en-US"/>
          </w:rPr>
          <w:t xml:space="preserve"> </w:t>
        </w:r>
      </w:ins>
      <w:r w:rsidR="004429A0" w:rsidRPr="00A204B8">
        <w:rPr>
          <w:lang w:val="en-US"/>
        </w:rPr>
        <w:t xml:space="preserve">run in R </w:t>
      </w:r>
      <w:r w:rsidR="004429A0" w:rsidRPr="00A204B8">
        <w:rPr>
          <w:lang w:val="en-US"/>
        </w:rPr>
        <w:fldChar w:fldCharType="begin"/>
      </w:r>
      <w:ins w:id="481" w:author="Marie Nevoux" w:date="2019-04-01T17:12:00Z">
        <w:r w:rsidR="00DB3A6B">
          <w:rPr>
            <w:lang w:val="en-US"/>
          </w:rPr>
          <w:instrText xml:space="preserve"> ADDIN ZOTERO_ITEM CSL_CITATION {"citationID":"dv0uN56V","properties":{"formattedCitation":"(R Development Core Team 2018)","plainCitation":"(R Development Core Team 2018)","noteIndex":0},"citationItems":[{"id":1617,"uris":["http://zotero.org/users/1431525/items/2J52Q5MX"],"uri":["http://zotero.org/users/1431525/items/2J52Q5MX"],"itemData":{"id":1617,"type":"book","title":"R: A language and environment for statistical computing","publisher":"R Foundation for Statistical Computing","publisher-place":"Vienna, Austria","archive_location":"7094","event-place":"Vienna, Austria","URL":"http://www.R-project.org","ISBN":"3-900051-07-0","shortTitle":"R: A language and environment for statistical computing","author":[{"literal":"R Development Core Team"}],"issued":{"date-parts":[["2018"]]}}}],"schema":"https://github.com/citation-style-language/schema/raw/master/csl-citation.json"} </w:instrText>
        </w:r>
      </w:ins>
      <w:del w:id="482" w:author="Marie Nevoux" w:date="2019-04-01T17:12:00Z">
        <w:r w:rsidR="004429A0" w:rsidRPr="00A204B8" w:rsidDel="00DB3A6B">
          <w:rPr>
            <w:lang w:val="en-US"/>
          </w:rPr>
          <w:delInstrText xml:space="preserve"> ADDIN ZOTERO_ITEM CSL_CITATION {"citationID":"YCGf4YFW","properties":{"formattedCitation":"(R Development Core Team 2004)","plainCitation":"(R Development Core Team 2004)","noteIndex":0},"citationItems":[{"id":1617,"uris":["http://zotero.org/users/1431525/items/2J52Q5MX"],"uri":["http://zotero.org/users/1431525/items/2J52Q5MX"],"itemData":{"id":1617,"type":"book","title":"R: A language and environment for statistical computing","publisher":"R Foundation for Statistical Computing","publisher-place":"Vienna, Austria","archive_location":"7094","event-place":"Vienna, Austria","URL":"http://www.R-project.org","ISBN":"3-900051-07-0","shortTitle":"R: A language and environment for statistical computing","author":[{"literal":"R Development Core Team"}],"issued":{"date-parts":[["2004"]]}}}],"schema":"https://github.com/citation-style-language/schema/raw/master/csl-citation.json"} </w:delInstrText>
        </w:r>
      </w:del>
      <w:r w:rsidR="004429A0" w:rsidRPr="00A204B8">
        <w:rPr>
          <w:lang w:val="en-US"/>
        </w:rPr>
        <w:fldChar w:fldCharType="separate"/>
      </w:r>
      <w:ins w:id="483" w:author="Marie Nevoux" w:date="2019-04-01T17:12:00Z">
        <w:r w:rsidR="00DB3A6B" w:rsidRPr="00DB3A6B">
          <w:rPr>
            <w:rFonts w:ascii="Calibri" w:hAnsi="Calibri" w:cs="Calibri"/>
            <w:lang w:val="en-GB"/>
            <w:rPrChange w:id="484" w:author="Marie Nevoux" w:date="2019-04-01T17:12:00Z">
              <w:rPr/>
            </w:rPrChange>
          </w:rPr>
          <w:t>(R Development Core Team 2018)</w:t>
        </w:r>
      </w:ins>
      <w:del w:id="485" w:author="Marie Nevoux" w:date="2019-04-01T17:12:00Z">
        <w:r w:rsidR="00BC4DB0" w:rsidRPr="00DB3A6B" w:rsidDel="00DB3A6B">
          <w:rPr>
            <w:lang w:val="en-GB"/>
            <w:rPrChange w:id="486" w:author="Marie Nevoux" w:date="2019-04-01T17:12:00Z">
              <w:rPr>
                <w:rFonts w:ascii="Calibri" w:hAnsi="Calibri" w:cs="Calibri"/>
                <w:lang w:val="en-GB"/>
              </w:rPr>
            </w:rPrChange>
          </w:rPr>
          <w:delText>(R Development Core Team 2004)</w:delText>
        </w:r>
      </w:del>
      <w:r w:rsidR="004429A0" w:rsidRPr="00A204B8">
        <w:rPr>
          <w:lang w:val="en-US"/>
        </w:rPr>
        <w:fldChar w:fldCharType="end"/>
      </w:r>
      <w:r w:rsidR="004429A0" w:rsidRPr="00A204B8">
        <w:rPr>
          <w:lang w:val="en-US"/>
        </w:rPr>
        <w:t>.</w:t>
      </w:r>
    </w:p>
    <w:p w14:paraId="7EDFB6F1" w14:textId="77777777" w:rsidR="00A84A55" w:rsidRPr="00A204B8" w:rsidRDefault="00A84A55" w:rsidP="00A204B8">
      <w:pPr>
        <w:pStyle w:val="Sansinterligne"/>
        <w:spacing w:line="480" w:lineRule="auto"/>
        <w:rPr>
          <w:lang w:val="en-US"/>
        </w:rPr>
      </w:pPr>
    </w:p>
    <w:p w14:paraId="51FF13A8" w14:textId="77777777" w:rsidR="0094704D" w:rsidRPr="00BC4DB0" w:rsidRDefault="0094704D" w:rsidP="00A204B8">
      <w:pPr>
        <w:pStyle w:val="Sansinterligne"/>
        <w:spacing w:line="480" w:lineRule="auto"/>
        <w:rPr>
          <w:b/>
          <w:lang w:val="en-US"/>
        </w:rPr>
      </w:pPr>
      <w:r w:rsidRPr="00BC4DB0">
        <w:rPr>
          <w:b/>
          <w:lang w:val="en-US"/>
        </w:rPr>
        <w:t>Results and discussion</w:t>
      </w:r>
    </w:p>
    <w:p w14:paraId="387F287D" w14:textId="2307B33B" w:rsidR="003F077F" w:rsidRPr="00A204B8" w:rsidRDefault="003F077F" w:rsidP="00A204B8">
      <w:pPr>
        <w:pStyle w:val="Sansinterligne"/>
        <w:spacing w:line="480" w:lineRule="auto"/>
        <w:rPr>
          <w:lang w:val="en-US"/>
        </w:rPr>
      </w:pPr>
      <w:r w:rsidRPr="00A204B8">
        <w:rPr>
          <w:lang w:val="en-US"/>
        </w:rPr>
        <w:t>Ultrasound assessment of precocious maturity</w:t>
      </w:r>
    </w:p>
    <w:p w14:paraId="7F28E98E" w14:textId="4D3C2641" w:rsidR="00700D89" w:rsidRDefault="003F077F" w:rsidP="00A204B8">
      <w:pPr>
        <w:pStyle w:val="Sansinterligne"/>
        <w:spacing w:line="480" w:lineRule="auto"/>
        <w:rPr>
          <w:lang w:val="en-US"/>
        </w:rPr>
      </w:pPr>
      <w:r w:rsidRPr="00A204B8">
        <w:rPr>
          <w:lang w:val="en-US"/>
        </w:rPr>
        <w:t>The trained ultrasound operator conduct</w:t>
      </w:r>
      <w:del w:id="487" w:author="Marie Nevoux" w:date="2019-04-05T13:56:00Z">
        <w:r w:rsidRPr="00A204B8" w:rsidDel="00781DE4">
          <w:rPr>
            <w:lang w:val="en-US"/>
          </w:rPr>
          <w:delText>ed</w:delText>
        </w:r>
      </w:del>
      <w:r w:rsidRPr="00A204B8">
        <w:rPr>
          <w:lang w:val="en-US"/>
        </w:rPr>
        <w:t xml:space="preserve"> ultrasound examination for maturation assessment in ca. 5 seconds.</w:t>
      </w:r>
      <w:r w:rsidR="00BA2DC0" w:rsidRPr="00A204B8">
        <w:rPr>
          <w:lang w:val="en-US"/>
        </w:rPr>
        <w:t xml:space="preserve"> </w:t>
      </w:r>
      <w:r w:rsidR="007A733E" w:rsidRPr="00A204B8">
        <w:rPr>
          <w:lang w:val="en-US"/>
        </w:rPr>
        <w:t>In immature individuals,</w:t>
      </w:r>
      <w:del w:id="488" w:author="Marie Nevoux" w:date="2019-04-03T16:14:00Z">
        <w:r w:rsidR="007A733E" w:rsidRPr="00A204B8" w:rsidDel="00DE6036">
          <w:rPr>
            <w:lang w:val="en-US"/>
          </w:rPr>
          <w:delText xml:space="preserve"> </w:delText>
        </w:r>
      </w:del>
      <w:del w:id="489" w:author="Marie Nevoux" w:date="2019-04-03T14:57:00Z">
        <w:r w:rsidR="007A733E" w:rsidRPr="00A204B8" w:rsidDel="00EC01EB">
          <w:rPr>
            <w:lang w:val="en-US"/>
          </w:rPr>
          <w:delText>we</w:delText>
        </w:r>
        <w:r w:rsidR="00B576B3" w:rsidRPr="00A204B8" w:rsidDel="00EC01EB">
          <w:rPr>
            <w:lang w:val="en-US"/>
          </w:rPr>
          <w:delText xml:space="preserve"> can</w:delText>
        </w:r>
      </w:del>
      <w:del w:id="490" w:author="Marie Nevoux" w:date="2019-04-03T16:14:00Z">
        <w:r w:rsidR="00B576B3" w:rsidRPr="00A204B8" w:rsidDel="00DE6036">
          <w:rPr>
            <w:lang w:val="en-US"/>
          </w:rPr>
          <w:delText xml:space="preserve"> </w:delText>
        </w:r>
      </w:del>
      <w:del w:id="491" w:author="Marie Nevoux" w:date="2019-04-03T14:57:00Z">
        <w:r w:rsidR="00B576B3" w:rsidRPr="00A204B8" w:rsidDel="00EC01EB">
          <w:rPr>
            <w:lang w:val="en-US"/>
          </w:rPr>
          <w:delText>identify</w:delText>
        </w:r>
        <w:r w:rsidR="007A733E" w:rsidRPr="00A204B8" w:rsidDel="00EC01EB">
          <w:rPr>
            <w:lang w:val="en-US"/>
          </w:rPr>
          <w:delText xml:space="preserve"> </w:delText>
        </w:r>
      </w:del>
      <w:ins w:id="492" w:author="Marie Nevoux" w:date="2019-04-03T16:14:00Z">
        <w:r w:rsidR="00DE6036">
          <w:rPr>
            <w:lang w:val="en-US"/>
          </w:rPr>
          <w:t xml:space="preserve"> </w:t>
        </w:r>
      </w:ins>
      <w:r w:rsidR="00B576B3" w:rsidRPr="00A204B8">
        <w:rPr>
          <w:lang w:val="en-US"/>
        </w:rPr>
        <w:t xml:space="preserve">the liver, </w:t>
      </w:r>
      <w:del w:id="493" w:author="Marie Nevoux" w:date="2019-04-03T16:14:00Z">
        <w:r w:rsidR="00B576B3" w:rsidRPr="00A204B8" w:rsidDel="00DE6036">
          <w:rPr>
            <w:lang w:val="en-US"/>
          </w:rPr>
          <w:delText xml:space="preserve">the </w:delText>
        </w:r>
      </w:del>
      <w:r w:rsidR="00B576B3" w:rsidRPr="00A204B8">
        <w:rPr>
          <w:lang w:val="en-US"/>
        </w:rPr>
        <w:t>stomach, caeca</w:t>
      </w:r>
      <w:del w:id="494" w:author="Marie Nevoux" w:date="2019-04-03T16:14:00Z">
        <w:r w:rsidR="00B576B3" w:rsidRPr="00A204B8" w:rsidDel="00DE6036">
          <w:rPr>
            <w:lang w:val="en-US"/>
          </w:rPr>
          <w:delText>s</w:delText>
        </w:r>
      </w:del>
      <w:ins w:id="495" w:author="Marie Nevoux" w:date="2019-04-03T15:25:00Z">
        <w:r w:rsidR="004E1174">
          <w:rPr>
            <w:lang w:val="en-US"/>
          </w:rPr>
          <w:t>,</w:t>
        </w:r>
      </w:ins>
      <w:r w:rsidR="00B576B3" w:rsidRPr="00A204B8">
        <w:rPr>
          <w:lang w:val="en-US"/>
        </w:rPr>
        <w:t xml:space="preserve"> and </w:t>
      </w:r>
      <w:del w:id="496" w:author="Marie Nevoux" w:date="2019-04-03T16:14:00Z">
        <w:r w:rsidR="00B576B3" w:rsidRPr="00A204B8" w:rsidDel="00DE6036">
          <w:rPr>
            <w:lang w:val="en-US"/>
          </w:rPr>
          <w:delText xml:space="preserve">the </w:delText>
        </w:r>
      </w:del>
      <w:r w:rsidR="00B576B3" w:rsidRPr="00A204B8">
        <w:rPr>
          <w:lang w:val="en-US"/>
        </w:rPr>
        <w:t>intestine</w:t>
      </w:r>
      <w:r w:rsidR="00992352" w:rsidRPr="00A204B8">
        <w:rPr>
          <w:lang w:val="en-US"/>
        </w:rPr>
        <w:t xml:space="preserve"> </w:t>
      </w:r>
      <w:ins w:id="497" w:author="Marie Nevoux" w:date="2019-04-05T13:56:00Z">
        <w:r w:rsidR="00781DE4">
          <w:rPr>
            <w:lang w:val="en-US"/>
          </w:rPr>
          <w:t>can</w:t>
        </w:r>
      </w:ins>
      <w:ins w:id="498" w:author="Marie Nevoux" w:date="2019-04-03T16:15:00Z">
        <w:r w:rsidR="00DE6036">
          <w:rPr>
            <w:lang w:val="en-US"/>
          </w:rPr>
          <w:t xml:space="preserve"> be identified </w:t>
        </w:r>
      </w:ins>
      <w:r w:rsidR="00E308EC" w:rsidRPr="00A204B8">
        <w:rPr>
          <w:lang w:val="en-US"/>
        </w:rPr>
        <w:t>(</w:t>
      </w:r>
      <w:r w:rsidR="00E308EC" w:rsidRPr="00A204B8">
        <w:rPr>
          <w:lang w:val="en-US"/>
        </w:rPr>
        <w:fldChar w:fldCharType="begin"/>
      </w:r>
      <w:r w:rsidR="00E308EC" w:rsidRPr="00A204B8">
        <w:rPr>
          <w:lang w:val="en-US"/>
        </w:rPr>
        <w:instrText xml:space="preserve"> REF _Ref493773360 \h </w:instrText>
      </w:r>
      <w:r w:rsidR="00FE7CB7" w:rsidRPr="00A204B8">
        <w:rPr>
          <w:lang w:val="en-US"/>
        </w:rPr>
        <w:instrText xml:space="preserve"> \* MERGEFORMAT </w:instrText>
      </w:r>
      <w:r w:rsidR="00E308EC" w:rsidRPr="00A204B8">
        <w:rPr>
          <w:lang w:val="en-US"/>
        </w:rPr>
      </w:r>
      <w:r w:rsidR="00E308EC" w:rsidRPr="00A204B8">
        <w:rPr>
          <w:lang w:val="en-US"/>
        </w:rPr>
        <w:fldChar w:fldCharType="separate"/>
      </w:r>
      <w:ins w:id="499" w:author="Marie Nevoux" w:date="2019-04-03T17:17:00Z">
        <w:r w:rsidR="00A56525" w:rsidRPr="00A204B8">
          <w:rPr>
            <w:lang w:val="en-US"/>
          </w:rPr>
          <w:t xml:space="preserve">Figure </w:t>
        </w:r>
        <w:r w:rsidR="00A56525">
          <w:rPr>
            <w:noProof/>
            <w:lang w:val="en-US"/>
          </w:rPr>
          <w:t>1</w:t>
        </w:r>
      </w:ins>
      <w:del w:id="500" w:author="Marie Nevoux" w:date="2019-04-03T17:16:00Z">
        <w:r w:rsidR="00950DDF" w:rsidRPr="00A204B8" w:rsidDel="00A56525">
          <w:rPr>
            <w:lang w:val="en-US"/>
          </w:rPr>
          <w:delText xml:space="preserve">Figure </w:delText>
        </w:r>
        <w:r w:rsidR="00950DDF" w:rsidDel="00A56525">
          <w:rPr>
            <w:noProof/>
            <w:lang w:val="en-US"/>
          </w:rPr>
          <w:delText>1</w:delText>
        </w:r>
      </w:del>
      <w:r w:rsidR="00E308EC" w:rsidRPr="00A204B8">
        <w:rPr>
          <w:lang w:val="en-US"/>
        </w:rPr>
        <w:fldChar w:fldCharType="end"/>
      </w:r>
      <w:r w:rsidR="00E308EC" w:rsidRPr="00A204B8">
        <w:rPr>
          <w:lang w:val="en-US"/>
        </w:rPr>
        <w:t>a). Note that</w:t>
      </w:r>
      <w:r w:rsidR="00B576B3" w:rsidRPr="00A204B8">
        <w:rPr>
          <w:lang w:val="en-US"/>
        </w:rPr>
        <w:t xml:space="preserve"> all internal organs appear more clearly on </w:t>
      </w:r>
      <w:del w:id="501" w:author="Marie Nevoux" w:date="2019-04-03T16:15:00Z">
        <w:r w:rsidR="00B576B3" w:rsidRPr="00A204B8" w:rsidDel="00A640DD">
          <w:rPr>
            <w:lang w:val="en-US"/>
          </w:rPr>
          <w:delText xml:space="preserve">the </w:delText>
        </w:r>
      </w:del>
      <w:r w:rsidR="00B576B3" w:rsidRPr="00A204B8">
        <w:rPr>
          <w:lang w:val="en-US"/>
        </w:rPr>
        <w:t>live images</w:t>
      </w:r>
      <w:r w:rsidR="00E308EC" w:rsidRPr="00A204B8">
        <w:rPr>
          <w:lang w:val="en-US"/>
        </w:rPr>
        <w:t>,</w:t>
      </w:r>
      <w:r w:rsidR="00B576B3" w:rsidRPr="00A204B8">
        <w:rPr>
          <w:lang w:val="en-US"/>
        </w:rPr>
        <w:t xml:space="preserve"> during ultrasound examination</w:t>
      </w:r>
      <w:r w:rsidR="00E308EC" w:rsidRPr="00A204B8">
        <w:rPr>
          <w:lang w:val="en-US"/>
        </w:rPr>
        <w:t>,</w:t>
      </w:r>
      <w:r w:rsidR="00B576B3" w:rsidRPr="00A204B8">
        <w:rPr>
          <w:lang w:val="en-US"/>
        </w:rPr>
        <w:t xml:space="preserve"> than on </w:t>
      </w:r>
      <w:del w:id="502" w:author="Marie Nevoux" w:date="2019-04-03T16:15:00Z">
        <w:r w:rsidR="00B576B3" w:rsidRPr="00A204B8" w:rsidDel="006B3A69">
          <w:rPr>
            <w:lang w:val="en-US"/>
          </w:rPr>
          <w:delText xml:space="preserve">frozen </w:delText>
        </w:r>
      </w:del>
      <w:ins w:id="503" w:author="Marie Nevoux" w:date="2019-04-03T16:15:00Z">
        <w:r w:rsidR="006B3A69">
          <w:rPr>
            <w:lang w:val="en-US"/>
          </w:rPr>
          <w:t>the</w:t>
        </w:r>
        <w:r w:rsidR="006B3A69" w:rsidRPr="00A204B8">
          <w:rPr>
            <w:lang w:val="en-US"/>
          </w:rPr>
          <w:t xml:space="preserve"> </w:t>
        </w:r>
      </w:ins>
      <w:del w:id="504" w:author="Marie Nevoux" w:date="2019-04-03T15:59:00Z">
        <w:r w:rsidR="00B576B3" w:rsidRPr="00A204B8" w:rsidDel="00AF3D7D">
          <w:rPr>
            <w:lang w:val="en-US"/>
          </w:rPr>
          <w:delText>images</w:delText>
        </w:r>
      </w:del>
      <w:ins w:id="505" w:author="Marie Nevoux" w:date="2019-04-03T15:59:00Z">
        <w:r w:rsidR="00AF3D7D">
          <w:rPr>
            <w:lang w:val="en-US"/>
          </w:rPr>
          <w:t>snapshots</w:t>
        </w:r>
      </w:ins>
      <w:ins w:id="506" w:author="Marie Nevoux" w:date="2019-04-03T16:15:00Z">
        <w:r w:rsidR="006B3A69">
          <w:rPr>
            <w:lang w:val="en-US"/>
          </w:rPr>
          <w:t xml:space="preserve"> displayed here</w:t>
        </w:r>
      </w:ins>
      <w:r w:rsidR="00E308EC" w:rsidRPr="00A204B8">
        <w:rPr>
          <w:lang w:val="en-US"/>
        </w:rPr>
        <w:t>.</w:t>
      </w:r>
      <w:r w:rsidR="00B576B3" w:rsidRPr="00A204B8">
        <w:rPr>
          <w:lang w:val="en-US"/>
        </w:rPr>
        <w:t xml:space="preserve"> </w:t>
      </w:r>
      <w:r w:rsidR="00E308EC" w:rsidRPr="00A204B8">
        <w:rPr>
          <w:lang w:val="en-US"/>
        </w:rPr>
        <w:t>Nevertheless,</w:t>
      </w:r>
      <w:r w:rsidR="00B576B3" w:rsidRPr="00A204B8">
        <w:rPr>
          <w:lang w:val="en-US"/>
        </w:rPr>
        <w:t xml:space="preserve"> the heterogeneous filling and uneven granularity </w:t>
      </w:r>
      <w:r w:rsidR="005410CC" w:rsidRPr="00A204B8">
        <w:rPr>
          <w:lang w:val="en-US"/>
        </w:rPr>
        <w:t xml:space="preserve">of the abdominal cavity </w:t>
      </w:r>
      <w:r w:rsidR="00B576B3" w:rsidRPr="00A204B8">
        <w:rPr>
          <w:lang w:val="en-US"/>
        </w:rPr>
        <w:t>are diagnostic</w:t>
      </w:r>
      <w:ins w:id="507" w:author="Marie Nevoux" w:date="2019-04-03T16:16:00Z">
        <w:r w:rsidR="00AA70FF">
          <w:rPr>
            <w:lang w:val="en-US"/>
          </w:rPr>
          <w:t xml:space="preserve"> of immature individuals</w:t>
        </w:r>
      </w:ins>
      <w:r w:rsidR="00B576B3" w:rsidRPr="00A204B8">
        <w:rPr>
          <w:lang w:val="en-US"/>
        </w:rPr>
        <w:t xml:space="preserve">, as well as the </w:t>
      </w:r>
      <w:r w:rsidR="00B27928" w:rsidRPr="00A204B8">
        <w:rPr>
          <w:lang w:val="en-US"/>
        </w:rPr>
        <w:t>concave shape of the cavity, which appear</w:t>
      </w:r>
      <w:ins w:id="508" w:author="Marie Nevoux" w:date="2019-04-03T16:16:00Z">
        <w:r w:rsidR="00F65AA6">
          <w:rPr>
            <w:lang w:val="en-US"/>
          </w:rPr>
          <w:t>s</w:t>
        </w:r>
      </w:ins>
      <w:r w:rsidR="00B27928" w:rsidRPr="00A204B8">
        <w:rPr>
          <w:lang w:val="en-US"/>
        </w:rPr>
        <w:t xml:space="preserve"> depressed on both sides</w:t>
      </w:r>
      <w:r w:rsidR="00E308EC" w:rsidRPr="00A204B8">
        <w:rPr>
          <w:lang w:val="en-US"/>
        </w:rPr>
        <w:t>.</w:t>
      </w:r>
      <w:r w:rsidR="00B576B3" w:rsidRPr="00A204B8">
        <w:rPr>
          <w:lang w:val="en-US"/>
        </w:rPr>
        <w:t xml:space="preserve"> </w:t>
      </w:r>
      <w:r w:rsidR="00E308EC" w:rsidRPr="00A204B8">
        <w:rPr>
          <w:lang w:val="en-US"/>
        </w:rPr>
        <w:t>I</w:t>
      </w:r>
      <w:r w:rsidR="00B27928" w:rsidRPr="00A204B8">
        <w:rPr>
          <w:lang w:val="en-US"/>
        </w:rPr>
        <w:t xml:space="preserve">n mature </w:t>
      </w:r>
      <w:proofErr w:type="spellStart"/>
      <w:r w:rsidR="00B27928" w:rsidRPr="00A204B8">
        <w:rPr>
          <w:lang w:val="en-US"/>
        </w:rPr>
        <w:t>parr</w:t>
      </w:r>
      <w:ins w:id="509" w:author="Marie Nevoux" w:date="2019-04-03T16:16:00Z">
        <w:r w:rsidR="00F65AA6">
          <w:rPr>
            <w:lang w:val="en-US"/>
          </w:rPr>
          <w:t>s</w:t>
        </w:r>
      </w:ins>
      <w:proofErr w:type="spellEnd"/>
      <w:r w:rsidR="00B27928" w:rsidRPr="00A204B8">
        <w:rPr>
          <w:lang w:val="en-US"/>
        </w:rPr>
        <w:t xml:space="preserve"> (</w:t>
      </w:r>
      <w:r w:rsidR="00E308EC" w:rsidRPr="00A204B8">
        <w:rPr>
          <w:lang w:val="en-US"/>
        </w:rPr>
        <w:t xml:space="preserve">precocious </w:t>
      </w:r>
      <w:r w:rsidR="00B27928" w:rsidRPr="00A204B8">
        <w:rPr>
          <w:lang w:val="en-US"/>
        </w:rPr>
        <w:t>males),</w:t>
      </w:r>
      <w:r w:rsidR="00700D89" w:rsidRPr="00A204B8">
        <w:rPr>
          <w:lang w:val="en-US"/>
        </w:rPr>
        <w:t xml:space="preserve"> </w:t>
      </w:r>
      <w:del w:id="510" w:author="Marie Nevoux" w:date="2019-04-03T16:17:00Z">
        <w:r w:rsidR="00700D89" w:rsidRPr="00A204B8" w:rsidDel="00F65AA6">
          <w:rPr>
            <w:lang w:val="en-US"/>
          </w:rPr>
          <w:delText>as</w:delText>
        </w:r>
        <w:r w:rsidR="00B27928" w:rsidRPr="00A204B8" w:rsidDel="00F65AA6">
          <w:rPr>
            <w:lang w:val="en-US"/>
          </w:rPr>
          <w:delText xml:space="preserve"> </w:delText>
        </w:r>
      </w:del>
      <w:r w:rsidR="00B27928" w:rsidRPr="00A204B8">
        <w:rPr>
          <w:lang w:val="en-US"/>
        </w:rPr>
        <w:t xml:space="preserve">gonads </w:t>
      </w:r>
      <w:r w:rsidR="00700D89" w:rsidRPr="00A204B8">
        <w:rPr>
          <w:lang w:val="en-US"/>
        </w:rPr>
        <w:t xml:space="preserve">virtually </w:t>
      </w:r>
      <w:r w:rsidR="00B27928" w:rsidRPr="00A204B8">
        <w:rPr>
          <w:lang w:val="en-US"/>
        </w:rPr>
        <w:t xml:space="preserve">fill the </w:t>
      </w:r>
      <w:proofErr w:type="gramStart"/>
      <w:r w:rsidR="00B27928" w:rsidRPr="00A204B8">
        <w:rPr>
          <w:lang w:val="en-US"/>
        </w:rPr>
        <w:t>whole</w:t>
      </w:r>
      <w:proofErr w:type="gramEnd"/>
      <w:r w:rsidR="00B27928" w:rsidRPr="00A204B8">
        <w:rPr>
          <w:lang w:val="en-US"/>
        </w:rPr>
        <w:t xml:space="preserve"> </w:t>
      </w:r>
      <w:ins w:id="511" w:author="Marie Nevoux" w:date="2019-04-03T16:17:00Z">
        <w:r w:rsidR="00F65AA6">
          <w:rPr>
            <w:lang w:val="en-US"/>
          </w:rPr>
          <w:t xml:space="preserve">abdominal </w:t>
        </w:r>
      </w:ins>
      <w:r w:rsidR="00700D89" w:rsidRPr="00A204B8">
        <w:rPr>
          <w:lang w:val="en-US"/>
        </w:rPr>
        <w:t>cavity</w:t>
      </w:r>
      <w:ins w:id="512" w:author="Marie Nevoux" w:date="2019-04-03T16:17:00Z">
        <w:r w:rsidR="00F65AA6">
          <w:rPr>
            <w:lang w:val="en-US"/>
          </w:rPr>
          <w:t xml:space="preserve"> and</w:t>
        </w:r>
      </w:ins>
      <w:del w:id="513" w:author="Marie Nevoux" w:date="2019-04-03T16:17:00Z">
        <w:r w:rsidR="00700D89" w:rsidRPr="00A204B8" w:rsidDel="00F65AA6">
          <w:rPr>
            <w:lang w:val="en-US"/>
          </w:rPr>
          <w:delText>,</w:delText>
        </w:r>
      </w:del>
      <w:r w:rsidR="00700D89" w:rsidRPr="00A204B8">
        <w:rPr>
          <w:lang w:val="en-US"/>
        </w:rPr>
        <w:t xml:space="preserve"> ultrasound </w:t>
      </w:r>
      <w:del w:id="514" w:author="Marie Nevoux" w:date="2019-04-03T15:59:00Z">
        <w:r w:rsidR="00700D89" w:rsidRPr="00A204B8" w:rsidDel="00AF3D7D">
          <w:rPr>
            <w:lang w:val="en-US"/>
          </w:rPr>
          <w:delText xml:space="preserve">images </w:delText>
        </w:r>
      </w:del>
      <w:ins w:id="515" w:author="Marie Nevoux" w:date="2019-04-03T15:59:00Z">
        <w:r w:rsidR="00AF3D7D">
          <w:rPr>
            <w:lang w:val="en-US"/>
          </w:rPr>
          <w:t>snapshots</w:t>
        </w:r>
        <w:r w:rsidR="00AF3D7D" w:rsidRPr="00A204B8">
          <w:rPr>
            <w:lang w:val="en-US"/>
          </w:rPr>
          <w:t xml:space="preserve"> </w:t>
        </w:r>
      </w:ins>
      <w:r w:rsidR="00700D89" w:rsidRPr="00A204B8">
        <w:rPr>
          <w:lang w:val="en-US"/>
        </w:rPr>
        <w:t xml:space="preserve">depict a homogeneous and finely granulated </w:t>
      </w:r>
      <w:r w:rsidR="00700D89" w:rsidRPr="00A204B8">
        <w:rPr>
          <w:lang w:val="en-US"/>
        </w:rPr>
        <w:lastRenderedPageBreak/>
        <w:t>pattern</w:t>
      </w:r>
      <w:r w:rsidR="00E308EC" w:rsidRPr="00A204B8">
        <w:rPr>
          <w:lang w:val="en-US"/>
        </w:rPr>
        <w:t xml:space="preserve"> (</w:t>
      </w:r>
      <w:r w:rsidR="00E308EC" w:rsidRPr="00A204B8">
        <w:rPr>
          <w:lang w:val="en-US"/>
        </w:rPr>
        <w:fldChar w:fldCharType="begin"/>
      </w:r>
      <w:r w:rsidR="00E308EC" w:rsidRPr="00A204B8">
        <w:rPr>
          <w:lang w:val="en-US"/>
        </w:rPr>
        <w:instrText xml:space="preserve"> REF _Ref493773360 \h </w:instrText>
      </w:r>
      <w:r w:rsidR="00FE7CB7" w:rsidRPr="00A204B8">
        <w:rPr>
          <w:lang w:val="en-US"/>
        </w:rPr>
        <w:instrText xml:space="preserve"> \* MERGEFORMAT </w:instrText>
      </w:r>
      <w:r w:rsidR="00E308EC" w:rsidRPr="00A204B8">
        <w:rPr>
          <w:lang w:val="en-US"/>
        </w:rPr>
      </w:r>
      <w:r w:rsidR="00E308EC" w:rsidRPr="00A204B8">
        <w:rPr>
          <w:lang w:val="en-US"/>
        </w:rPr>
        <w:fldChar w:fldCharType="separate"/>
      </w:r>
      <w:ins w:id="516" w:author="Marie Nevoux" w:date="2019-04-03T17:17:00Z">
        <w:r w:rsidR="00A56525" w:rsidRPr="00A204B8">
          <w:rPr>
            <w:lang w:val="en-US"/>
          </w:rPr>
          <w:t xml:space="preserve">Figure </w:t>
        </w:r>
        <w:r w:rsidR="00A56525">
          <w:rPr>
            <w:noProof/>
            <w:lang w:val="en-US"/>
          </w:rPr>
          <w:t>1</w:t>
        </w:r>
      </w:ins>
      <w:del w:id="517" w:author="Marie Nevoux" w:date="2019-04-03T17:16:00Z">
        <w:r w:rsidR="00950DDF" w:rsidRPr="00A204B8" w:rsidDel="00A56525">
          <w:rPr>
            <w:lang w:val="en-US"/>
          </w:rPr>
          <w:delText xml:space="preserve">Figure </w:delText>
        </w:r>
        <w:r w:rsidR="00950DDF" w:rsidDel="00A56525">
          <w:rPr>
            <w:noProof/>
            <w:lang w:val="en-US"/>
          </w:rPr>
          <w:delText>1</w:delText>
        </w:r>
      </w:del>
      <w:r w:rsidR="00E308EC" w:rsidRPr="00A204B8">
        <w:rPr>
          <w:lang w:val="en-US"/>
        </w:rPr>
        <w:fldChar w:fldCharType="end"/>
      </w:r>
      <w:r w:rsidR="00E308EC" w:rsidRPr="00A204B8">
        <w:rPr>
          <w:lang w:val="en-US"/>
        </w:rPr>
        <w:t>b, c)</w:t>
      </w:r>
      <w:ins w:id="518" w:author="Marie Nevoux" w:date="2019-04-03T16:17:00Z">
        <w:r w:rsidR="00F65AA6">
          <w:rPr>
            <w:lang w:val="en-US"/>
          </w:rPr>
          <w:t>;</w:t>
        </w:r>
      </w:ins>
      <w:del w:id="519" w:author="Marie Nevoux" w:date="2019-04-03T16:17:00Z">
        <w:r w:rsidR="00700D89" w:rsidRPr="00A204B8" w:rsidDel="00F65AA6">
          <w:rPr>
            <w:lang w:val="en-US"/>
          </w:rPr>
          <w:delText>.</w:delText>
        </w:r>
      </w:del>
      <w:r w:rsidR="00700D89" w:rsidRPr="00A204B8">
        <w:rPr>
          <w:lang w:val="en-US"/>
        </w:rPr>
        <w:t xml:space="preserve"> </w:t>
      </w:r>
      <w:del w:id="520" w:author="Marie Nevoux" w:date="2019-04-03T16:17:00Z">
        <w:r w:rsidR="00700D89" w:rsidRPr="00A204B8" w:rsidDel="00F65AA6">
          <w:rPr>
            <w:lang w:val="en-US"/>
          </w:rPr>
          <w:delText xml:space="preserve">Digestive </w:delText>
        </w:r>
      </w:del>
      <w:ins w:id="521" w:author="Marie Nevoux" w:date="2019-04-03T16:17:00Z">
        <w:r w:rsidR="00F65AA6">
          <w:rPr>
            <w:lang w:val="en-US"/>
          </w:rPr>
          <w:t>d</w:t>
        </w:r>
        <w:r w:rsidR="00F65AA6" w:rsidRPr="00A204B8">
          <w:rPr>
            <w:lang w:val="en-US"/>
          </w:rPr>
          <w:t xml:space="preserve">igestive </w:t>
        </w:r>
      </w:ins>
      <w:r w:rsidR="00700D89" w:rsidRPr="00A204B8">
        <w:rPr>
          <w:lang w:val="en-US"/>
        </w:rPr>
        <w:t xml:space="preserve">organs are hardly visible and the </w:t>
      </w:r>
      <w:del w:id="522" w:author="Marie Nevoux" w:date="2019-04-03T16:18:00Z">
        <w:r w:rsidR="00700D89" w:rsidRPr="00A204B8" w:rsidDel="00F65AA6">
          <w:rPr>
            <w:lang w:val="en-US"/>
          </w:rPr>
          <w:delText xml:space="preserve">shape of the </w:delText>
        </w:r>
      </w:del>
      <w:r w:rsidR="00700D89" w:rsidRPr="00A204B8">
        <w:rPr>
          <w:lang w:val="en-US"/>
        </w:rPr>
        <w:t xml:space="preserve">cavity is convex. </w:t>
      </w:r>
      <w:r w:rsidR="004378D8" w:rsidRPr="00A204B8">
        <w:rPr>
          <w:lang w:val="en-US"/>
        </w:rPr>
        <w:t xml:space="preserve">In mature </w:t>
      </w:r>
      <w:r w:rsidR="003E1DF9" w:rsidRPr="00A204B8">
        <w:rPr>
          <w:lang w:val="en-US"/>
        </w:rPr>
        <w:t>males that do</w:t>
      </w:r>
      <w:del w:id="523" w:author="Marie Nevoux" w:date="2019-04-03T16:18:00Z">
        <w:r w:rsidR="003E1DF9" w:rsidRPr="00A204B8" w:rsidDel="00C72E25">
          <w:rPr>
            <w:lang w:val="en-US"/>
          </w:rPr>
          <w:delText>es</w:delText>
        </w:r>
      </w:del>
      <w:r w:rsidR="003E1DF9" w:rsidRPr="00A204B8">
        <w:rPr>
          <w:lang w:val="en-US"/>
        </w:rPr>
        <w:t xml:space="preserve"> not produce milt </w:t>
      </w:r>
      <w:r w:rsidR="00F04A7B" w:rsidRPr="00A204B8">
        <w:rPr>
          <w:lang w:val="en-US"/>
        </w:rPr>
        <w:t>(Figure 1b)</w:t>
      </w:r>
      <w:r w:rsidR="004378D8" w:rsidRPr="00A204B8">
        <w:rPr>
          <w:lang w:val="en-US"/>
        </w:rPr>
        <w:t xml:space="preserve">, </w:t>
      </w:r>
      <w:r w:rsidR="000D549C" w:rsidRPr="00A204B8">
        <w:rPr>
          <w:lang w:val="en-US"/>
        </w:rPr>
        <w:t xml:space="preserve">gonads appear less developed and fill the cavity to a lesser </w:t>
      </w:r>
      <w:r w:rsidR="002C24F5" w:rsidRPr="00A204B8">
        <w:rPr>
          <w:lang w:val="en-US"/>
        </w:rPr>
        <w:t>extent</w:t>
      </w:r>
      <w:r w:rsidR="000D549C" w:rsidRPr="00A204B8">
        <w:rPr>
          <w:lang w:val="en-US"/>
        </w:rPr>
        <w:t xml:space="preserve"> than in males</w:t>
      </w:r>
      <w:r w:rsidR="003E1DF9" w:rsidRPr="00A204B8">
        <w:rPr>
          <w:lang w:val="en-US"/>
        </w:rPr>
        <w:t xml:space="preserve"> producing milt</w:t>
      </w:r>
      <w:r w:rsidR="00F04A7B" w:rsidRPr="00A204B8">
        <w:rPr>
          <w:lang w:val="en-US"/>
        </w:rPr>
        <w:t xml:space="preserve"> (Figure 1c)</w:t>
      </w:r>
      <w:r w:rsidR="000D549C" w:rsidRPr="00A204B8">
        <w:rPr>
          <w:lang w:val="en-US"/>
        </w:rPr>
        <w:t xml:space="preserve">, which is consistent with a lower degree of maturity in the former. </w:t>
      </w:r>
      <w:r w:rsidR="00700D89" w:rsidRPr="00A204B8">
        <w:rPr>
          <w:lang w:val="en-US"/>
        </w:rPr>
        <w:t>Interestingly</w:t>
      </w:r>
      <w:r w:rsidR="00805C48" w:rsidRPr="00A204B8">
        <w:rPr>
          <w:lang w:val="en-US"/>
        </w:rPr>
        <w:t xml:space="preserve">, ultrasound imaging provides </w:t>
      </w:r>
      <w:del w:id="524" w:author="Marie Nevoux" w:date="2019-04-03T16:18:00Z">
        <w:r w:rsidR="00805C48" w:rsidRPr="00A204B8" w:rsidDel="00C72E25">
          <w:rPr>
            <w:lang w:val="en-US"/>
          </w:rPr>
          <w:delText xml:space="preserve">an </w:delText>
        </w:r>
      </w:del>
      <w:ins w:id="525" w:author="Marie Nevoux" w:date="2019-04-03T16:18:00Z">
        <w:r w:rsidR="00C72E25">
          <w:rPr>
            <w:lang w:val="en-US"/>
          </w:rPr>
          <w:t>the same</w:t>
        </w:r>
        <w:r w:rsidR="00C72E25" w:rsidRPr="00A204B8">
          <w:rPr>
            <w:lang w:val="en-US"/>
          </w:rPr>
          <w:t xml:space="preserve"> </w:t>
        </w:r>
      </w:ins>
      <w:r w:rsidR="00805C48" w:rsidRPr="00A204B8">
        <w:rPr>
          <w:lang w:val="en-US"/>
        </w:rPr>
        <w:t xml:space="preserve">objective </w:t>
      </w:r>
      <w:del w:id="526" w:author="Marie Nevoux" w:date="2019-04-03T16:19:00Z">
        <w:r w:rsidR="00DA54E4" w:rsidRPr="00A204B8" w:rsidDel="00C72E25">
          <w:rPr>
            <w:lang w:val="en-US"/>
          </w:rPr>
          <w:delText>description</w:delText>
        </w:r>
        <w:r w:rsidR="00805C48" w:rsidRPr="00A204B8" w:rsidDel="00C72E25">
          <w:rPr>
            <w:lang w:val="en-US"/>
          </w:rPr>
          <w:delText xml:space="preserve"> </w:delText>
        </w:r>
      </w:del>
      <w:ins w:id="527" w:author="Marie Nevoux" w:date="2019-04-03T16:19:00Z">
        <w:r w:rsidR="00C72E25">
          <w:rPr>
            <w:lang w:val="en-US"/>
          </w:rPr>
          <w:t>diagnosis</w:t>
        </w:r>
        <w:r w:rsidR="00C72E25" w:rsidRPr="00A204B8">
          <w:rPr>
            <w:lang w:val="en-US"/>
          </w:rPr>
          <w:t xml:space="preserve"> </w:t>
        </w:r>
      </w:ins>
      <w:r w:rsidR="00805C48" w:rsidRPr="00A204B8">
        <w:rPr>
          <w:lang w:val="en-US"/>
        </w:rPr>
        <w:t xml:space="preserve">of </w:t>
      </w:r>
      <w:r w:rsidR="00700D89" w:rsidRPr="00A204B8">
        <w:rPr>
          <w:lang w:val="en-US"/>
        </w:rPr>
        <w:t xml:space="preserve">maturation </w:t>
      </w:r>
      <w:del w:id="528" w:author="Marie Nevoux" w:date="2019-04-03T16:19:00Z">
        <w:r w:rsidR="00DA54E4" w:rsidRPr="00A204B8" w:rsidDel="00C72E25">
          <w:rPr>
            <w:lang w:val="en-US"/>
          </w:rPr>
          <w:delText xml:space="preserve">status </w:delText>
        </w:r>
      </w:del>
      <w:r w:rsidR="00700D89" w:rsidRPr="00A204B8">
        <w:rPr>
          <w:lang w:val="en-US"/>
        </w:rPr>
        <w:t xml:space="preserve">in </w:t>
      </w:r>
      <w:r w:rsidR="003E1DF9" w:rsidRPr="00A204B8">
        <w:rPr>
          <w:lang w:val="en-US"/>
        </w:rPr>
        <w:t xml:space="preserve">males that </w:t>
      </w:r>
      <w:del w:id="529" w:author="Marie Nevoux" w:date="2019-04-05T13:58:00Z">
        <w:r w:rsidR="003E1DF9" w:rsidRPr="00A204B8" w:rsidDel="00781DE4">
          <w:rPr>
            <w:lang w:val="en-US"/>
          </w:rPr>
          <w:delText xml:space="preserve">did </w:delText>
        </w:r>
      </w:del>
      <w:ins w:id="530" w:author="Marie Nevoux" w:date="2019-04-05T13:58:00Z">
        <w:r w:rsidR="00781DE4">
          <w:rPr>
            <w:lang w:val="en-US"/>
          </w:rPr>
          <w:t>do</w:t>
        </w:r>
        <w:r w:rsidR="00781DE4" w:rsidRPr="00A204B8">
          <w:rPr>
            <w:lang w:val="en-US"/>
          </w:rPr>
          <w:t xml:space="preserve"> </w:t>
        </w:r>
      </w:ins>
      <w:r w:rsidR="003E1DF9" w:rsidRPr="00A204B8">
        <w:rPr>
          <w:lang w:val="en-US"/>
        </w:rPr>
        <w:t>not produce milt</w:t>
      </w:r>
      <w:r w:rsidR="00700D89" w:rsidRPr="00A204B8">
        <w:rPr>
          <w:lang w:val="en-US"/>
        </w:rPr>
        <w:t xml:space="preserve"> </w:t>
      </w:r>
      <w:r w:rsidR="00E308EC" w:rsidRPr="00A204B8">
        <w:rPr>
          <w:lang w:val="en-US"/>
        </w:rPr>
        <w:t>(</w:t>
      </w:r>
      <w:r w:rsidR="00E308EC" w:rsidRPr="00A204B8">
        <w:rPr>
          <w:lang w:val="en-US"/>
        </w:rPr>
        <w:fldChar w:fldCharType="begin"/>
      </w:r>
      <w:r w:rsidR="00E308EC" w:rsidRPr="00A204B8">
        <w:rPr>
          <w:lang w:val="en-US"/>
        </w:rPr>
        <w:instrText xml:space="preserve"> REF _Ref493773360 \h </w:instrText>
      </w:r>
      <w:r w:rsidR="00FE7CB7" w:rsidRPr="00A204B8">
        <w:rPr>
          <w:lang w:val="en-US"/>
        </w:rPr>
        <w:instrText xml:space="preserve"> \* MERGEFORMAT </w:instrText>
      </w:r>
      <w:r w:rsidR="00E308EC" w:rsidRPr="00A204B8">
        <w:rPr>
          <w:lang w:val="en-US"/>
        </w:rPr>
      </w:r>
      <w:r w:rsidR="00E308EC" w:rsidRPr="00A204B8">
        <w:rPr>
          <w:lang w:val="en-US"/>
        </w:rPr>
        <w:fldChar w:fldCharType="separate"/>
      </w:r>
      <w:ins w:id="531" w:author="Marie Nevoux" w:date="2019-04-03T17:17:00Z">
        <w:r w:rsidR="00A56525" w:rsidRPr="00A204B8">
          <w:rPr>
            <w:lang w:val="en-US"/>
          </w:rPr>
          <w:t xml:space="preserve">Figure </w:t>
        </w:r>
        <w:r w:rsidR="00A56525">
          <w:rPr>
            <w:noProof/>
            <w:lang w:val="en-US"/>
          </w:rPr>
          <w:t>1</w:t>
        </w:r>
      </w:ins>
      <w:del w:id="532" w:author="Marie Nevoux" w:date="2019-04-03T17:16:00Z">
        <w:r w:rsidR="00950DDF" w:rsidRPr="00A204B8" w:rsidDel="00A56525">
          <w:rPr>
            <w:lang w:val="en-US"/>
          </w:rPr>
          <w:delText xml:space="preserve">Figure </w:delText>
        </w:r>
        <w:r w:rsidR="00950DDF" w:rsidDel="00A56525">
          <w:rPr>
            <w:noProof/>
            <w:lang w:val="en-US"/>
          </w:rPr>
          <w:delText>1</w:delText>
        </w:r>
      </w:del>
      <w:r w:rsidR="00E308EC" w:rsidRPr="00A204B8">
        <w:rPr>
          <w:lang w:val="en-US"/>
        </w:rPr>
        <w:fldChar w:fldCharType="end"/>
      </w:r>
      <w:r w:rsidR="00E308EC" w:rsidRPr="00A204B8">
        <w:rPr>
          <w:lang w:val="en-US"/>
        </w:rPr>
        <w:t xml:space="preserve">b) </w:t>
      </w:r>
      <w:r w:rsidR="00700D89" w:rsidRPr="00A204B8">
        <w:rPr>
          <w:lang w:val="en-US"/>
        </w:rPr>
        <w:t xml:space="preserve">and </w:t>
      </w:r>
      <w:del w:id="533" w:author="Marie Nevoux" w:date="2019-04-03T16:19:00Z">
        <w:r w:rsidR="003E1DF9" w:rsidRPr="00A204B8" w:rsidDel="000234A2">
          <w:rPr>
            <w:lang w:val="en-US"/>
          </w:rPr>
          <w:delText xml:space="preserve">the </w:delText>
        </w:r>
      </w:del>
      <w:r w:rsidR="003E1DF9" w:rsidRPr="00A204B8">
        <w:rPr>
          <w:lang w:val="en-US"/>
        </w:rPr>
        <w:t xml:space="preserve">ones that </w:t>
      </w:r>
      <w:del w:id="534" w:author="Marie Nevoux" w:date="2019-04-03T16:19:00Z">
        <w:r w:rsidR="003E1DF9" w:rsidRPr="00A204B8" w:rsidDel="000234A2">
          <w:rPr>
            <w:lang w:val="en-US"/>
          </w:rPr>
          <w:delText>produced milt</w:delText>
        </w:r>
      </w:del>
      <w:ins w:id="535" w:author="Marie Nevoux" w:date="2019-04-03T16:19:00Z">
        <w:r w:rsidR="00781DE4">
          <w:rPr>
            <w:lang w:val="en-US"/>
          </w:rPr>
          <w:t>do</w:t>
        </w:r>
      </w:ins>
      <w:r w:rsidR="003E1DF9" w:rsidRPr="00A204B8">
        <w:rPr>
          <w:lang w:val="en-US"/>
        </w:rPr>
        <w:t xml:space="preserve"> </w:t>
      </w:r>
      <w:r w:rsidR="00E308EC" w:rsidRPr="00A204B8">
        <w:rPr>
          <w:lang w:val="en-US"/>
        </w:rPr>
        <w:t>(</w:t>
      </w:r>
      <w:r w:rsidR="00E308EC" w:rsidRPr="00A204B8">
        <w:rPr>
          <w:lang w:val="en-US"/>
        </w:rPr>
        <w:fldChar w:fldCharType="begin"/>
      </w:r>
      <w:r w:rsidR="00E308EC" w:rsidRPr="00A204B8">
        <w:rPr>
          <w:lang w:val="en-US"/>
        </w:rPr>
        <w:instrText xml:space="preserve"> REF _Ref493773360 \h </w:instrText>
      </w:r>
      <w:r w:rsidR="00FE7CB7" w:rsidRPr="00A204B8">
        <w:rPr>
          <w:lang w:val="en-US"/>
        </w:rPr>
        <w:instrText xml:space="preserve"> \* MERGEFORMAT </w:instrText>
      </w:r>
      <w:r w:rsidR="00E308EC" w:rsidRPr="00A204B8">
        <w:rPr>
          <w:lang w:val="en-US"/>
        </w:rPr>
      </w:r>
      <w:r w:rsidR="00E308EC" w:rsidRPr="00A204B8">
        <w:rPr>
          <w:lang w:val="en-US"/>
        </w:rPr>
        <w:fldChar w:fldCharType="separate"/>
      </w:r>
      <w:ins w:id="536" w:author="Marie Nevoux" w:date="2019-04-03T17:17:00Z">
        <w:r w:rsidR="00A56525" w:rsidRPr="00A204B8">
          <w:rPr>
            <w:lang w:val="en-US"/>
          </w:rPr>
          <w:t xml:space="preserve">Figure </w:t>
        </w:r>
        <w:r w:rsidR="00A56525">
          <w:rPr>
            <w:noProof/>
            <w:lang w:val="en-US"/>
          </w:rPr>
          <w:t>1</w:t>
        </w:r>
      </w:ins>
      <w:del w:id="537" w:author="Marie Nevoux" w:date="2019-04-03T17:16:00Z">
        <w:r w:rsidR="00950DDF" w:rsidRPr="00A204B8" w:rsidDel="00A56525">
          <w:rPr>
            <w:lang w:val="en-US"/>
          </w:rPr>
          <w:delText xml:space="preserve">Figure </w:delText>
        </w:r>
        <w:r w:rsidR="00950DDF" w:rsidDel="00A56525">
          <w:rPr>
            <w:noProof/>
            <w:lang w:val="en-US"/>
          </w:rPr>
          <w:delText>1</w:delText>
        </w:r>
      </w:del>
      <w:r w:rsidR="00E308EC" w:rsidRPr="00A204B8">
        <w:rPr>
          <w:lang w:val="en-US"/>
        </w:rPr>
        <w:fldChar w:fldCharType="end"/>
      </w:r>
      <w:r w:rsidR="00E308EC" w:rsidRPr="00A204B8">
        <w:rPr>
          <w:lang w:val="en-US"/>
        </w:rPr>
        <w:t>c). I</w:t>
      </w:r>
      <w:r w:rsidR="00DA54E4" w:rsidRPr="00A204B8">
        <w:rPr>
          <w:lang w:val="en-US"/>
        </w:rPr>
        <w:t xml:space="preserve">t </w:t>
      </w:r>
      <w:del w:id="538" w:author="Marie Nevoux" w:date="2019-04-05T13:59:00Z">
        <w:r w:rsidR="00DA54E4" w:rsidRPr="00A204B8" w:rsidDel="00781DE4">
          <w:rPr>
            <w:lang w:val="en-US"/>
          </w:rPr>
          <w:delText xml:space="preserve">can </w:delText>
        </w:r>
      </w:del>
      <w:r w:rsidR="00700D89" w:rsidRPr="00A204B8">
        <w:rPr>
          <w:lang w:val="en-US"/>
        </w:rPr>
        <w:t>also discriminate</w:t>
      </w:r>
      <w:ins w:id="539" w:author="Marie Nevoux" w:date="2019-04-05T13:59:00Z">
        <w:r w:rsidR="00781DE4">
          <w:rPr>
            <w:lang w:val="en-US"/>
          </w:rPr>
          <w:t>s</w:t>
        </w:r>
      </w:ins>
      <w:r w:rsidR="00700D89" w:rsidRPr="00A204B8">
        <w:rPr>
          <w:lang w:val="en-US"/>
        </w:rPr>
        <w:t xml:space="preserve"> </w:t>
      </w:r>
      <w:del w:id="540" w:author="Marie Nevoux" w:date="2019-04-03T16:20:00Z">
        <w:r w:rsidR="00DA54E4" w:rsidRPr="00A204B8" w:rsidDel="001652B5">
          <w:rPr>
            <w:lang w:val="en-US"/>
          </w:rPr>
          <w:delText xml:space="preserve">between </w:delText>
        </w:r>
      </w:del>
      <w:r w:rsidR="00700D89" w:rsidRPr="00A204B8">
        <w:rPr>
          <w:lang w:val="en-US"/>
        </w:rPr>
        <w:t>truly mature</w:t>
      </w:r>
      <w:r w:rsidR="005410CC" w:rsidRPr="00A204B8">
        <w:rPr>
          <w:lang w:val="en-US"/>
        </w:rPr>
        <w:t xml:space="preserve"> </w:t>
      </w:r>
      <w:proofErr w:type="spellStart"/>
      <w:r w:rsidR="005410CC" w:rsidRPr="00A204B8">
        <w:rPr>
          <w:lang w:val="en-US"/>
        </w:rPr>
        <w:t>parr</w:t>
      </w:r>
      <w:ins w:id="541" w:author="Marie Nevoux" w:date="2019-04-03T16:20:00Z">
        <w:r w:rsidR="001652B5">
          <w:rPr>
            <w:lang w:val="en-US"/>
          </w:rPr>
          <w:t>s</w:t>
        </w:r>
      </w:ins>
      <w:proofErr w:type="spellEnd"/>
      <w:r w:rsidR="00700D89" w:rsidRPr="00A204B8">
        <w:rPr>
          <w:lang w:val="en-US"/>
        </w:rPr>
        <w:t xml:space="preserve"> from </w:t>
      </w:r>
      <w:r w:rsidR="00524B90" w:rsidRPr="00A204B8">
        <w:rPr>
          <w:lang w:val="en-US"/>
        </w:rPr>
        <w:t>well-fed</w:t>
      </w:r>
      <w:r w:rsidR="00700D89" w:rsidRPr="00A204B8">
        <w:rPr>
          <w:lang w:val="en-US"/>
        </w:rPr>
        <w:t xml:space="preserve"> individuals</w:t>
      </w:r>
      <w:r w:rsidR="005410CC" w:rsidRPr="00A204B8">
        <w:rPr>
          <w:lang w:val="en-US"/>
        </w:rPr>
        <w:t>, which the operator can mistake</w:t>
      </w:r>
      <w:del w:id="542" w:author="Marie Nevoux" w:date="2019-04-03T16:20:00Z">
        <w:r w:rsidR="005410CC" w:rsidRPr="00A204B8" w:rsidDel="001652B5">
          <w:rPr>
            <w:lang w:val="en-US"/>
          </w:rPr>
          <w:delText>nly</w:delText>
        </w:r>
      </w:del>
      <w:r w:rsidR="005410CC" w:rsidRPr="00A204B8">
        <w:rPr>
          <w:lang w:val="en-US"/>
        </w:rPr>
        <w:t xml:space="preserve"> </w:t>
      </w:r>
      <w:del w:id="543" w:author="Marie Nevoux" w:date="2019-04-03T16:20:00Z">
        <w:r w:rsidR="005410CC" w:rsidRPr="00A204B8" w:rsidDel="001652B5">
          <w:rPr>
            <w:lang w:val="en-US"/>
          </w:rPr>
          <w:delText xml:space="preserve">confuse with </w:delText>
        </w:r>
      </w:del>
      <w:ins w:id="544" w:author="Marie Nevoux" w:date="2019-04-03T16:20:00Z">
        <w:r w:rsidR="001652B5">
          <w:rPr>
            <w:lang w:val="en-US"/>
          </w:rPr>
          <w:t xml:space="preserve">for </w:t>
        </w:r>
      </w:ins>
      <w:r w:rsidR="005410CC" w:rsidRPr="00A204B8">
        <w:rPr>
          <w:lang w:val="en-US"/>
        </w:rPr>
        <w:t>mature male</w:t>
      </w:r>
      <w:ins w:id="545" w:author="Marie Nevoux" w:date="2019-04-03T16:20:00Z">
        <w:r w:rsidR="001652B5">
          <w:rPr>
            <w:lang w:val="en-US"/>
          </w:rPr>
          <w:t>s upon visual inspection</w:t>
        </w:r>
      </w:ins>
      <w:r w:rsidR="005410CC" w:rsidRPr="00A204B8">
        <w:rPr>
          <w:lang w:val="en-US"/>
        </w:rPr>
        <w:t xml:space="preserve"> because of their round belly</w:t>
      </w:r>
      <w:r w:rsidR="00E308EC" w:rsidRPr="00A204B8">
        <w:rPr>
          <w:lang w:val="en-US"/>
        </w:rPr>
        <w:t>.</w:t>
      </w:r>
    </w:p>
    <w:p w14:paraId="60540BF8" w14:textId="77777777" w:rsidR="00D063A4" w:rsidRDefault="00D063A4" w:rsidP="00A204B8">
      <w:pPr>
        <w:pStyle w:val="Sansinterligne"/>
        <w:spacing w:line="480" w:lineRule="auto"/>
        <w:rPr>
          <w:lang w:val="en-US"/>
        </w:rPr>
      </w:pPr>
    </w:p>
    <w:p w14:paraId="413DB9D3" w14:textId="7D889C7C" w:rsidR="00D063A4" w:rsidRPr="00A204B8" w:rsidRDefault="00A56525" w:rsidP="00D063A4">
      <w:pPr>
        <w:pStyle w:val="Sansinterligne"/>
        <w:spacing w:line="480" w:lineRule="auto"/>
        <w:rPr>
          <w:lang w:val="en-US"/>
        </w:rPr>
      </w:pPr>
      <w:ins w:id="546" w:author="Marie Nevoux" w:date="2019-04-04T11:36:00Z">
        <w:r>
          <w:rPr>
            <w:noProof/>
            <w:lang w:eastAsia="fr-FR"/>
          </w:rPr>
          <w:drawing>
            <wp:inline distT="0" distB="0" distL="0" distR="0" wp14:anchorId="2D9856D5" wp14:editId="6383669D">
              <wp:extent cx="5721776" cy="5025819"/>
              <wp:effectExtent l="0" t="0" r="0" b="381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1617" cy="5043246"/>
                      </a:xfrm>
                      <a:prstGeom prst="rect">
                        <a:avLst/>
                      </a:prstGeom>
                      <a:noFill/>
                    </pic:spPr>
                  </pic:pic>
                </a:graphicData>
              </a:graphic>
            </wp:inline>
          </w:drawing>
        </w:r>
      </w:ins>
    </w:p>
    <w:p w14:paraId="780EA76B" w14:textId="268407D2" w:rsidR="00D063A4" w:rsidRPr="00A204B8" w:rsidRDefault="00D063A4" w:rsidP="00D063A4">
      <w:pPr>
        <w:pStyle w:val="Sansinterligne"/>
        <w:spacing w:line="480" w:lineRule="auto"/>
        <w:rPr>
          <w:lang w:val="en-US"/>
        </w:rPr>
      </w:pPr>
      <w:bookmarkStart w:id="547" w:name="_Ref493773360"/>
      <w:r w:rsidRPr="00A204B8">
        <w:rPr>
          <w:lang w:val="en-US"/>
        </w:rPr>
        <w:t xml:space="preserve">Figure </w:t>
      </w:r>
      <w:r w:rsidRPr="00A204B8">
        <w:fldChar w:fldCharType="begin"/>
      </w:r>
      <w:r w:rsidRPr="00A204B8">
        <w:rPr>
          <w:lang w:val="en-US"/>
        </w:rPr>
        <w:instrText xml:space="preserve"> SEQ Figure \* ARABIC </w:instrText>
      </w:r>
      <w:r w:rsidRPr="00A204B8">
        <w:fldChar w:fldCharType="separate"/>
      </w:r>
      <w:r w:rsidR="00A56525">
        <w:rPr>
          <w:noProof/>
          <w:lang w:val="en-US"/>
        </w:rPr>
        <w:t>1</w:t>
      </w:r>
      <w:r w:rsidRPr="00A204B8">
        <w:fldChar w:fldCharType="end"/>
      </w:r>
      <w:bookmarkEnd w:id="547"/>
      <w:r w:rsidRPr="00A204B8">
        <w:rPr>
          <w:lang w:val="en-US"/>
        </w:rPr>
        <w:t xml:space="preserve">. Assessing maturity in salmon </w:t>
      </w:r>
      <w:proofErr w:type="spellStart"/>
      <w:r w:rsidRPr="00A204B8">
        <w:rPr>
          <w:lang w:val="en-US"/>
        </w:rPr>
        <w:t>parr</w:t>
      </w:r>
      <w:proofErr w:type="spellEnd"/>
      <w:r w:rsidRPr="00A204B8">
        <w:rPr>
          <w:lang w:val="en-US"/>
        </w:rPr>
        <w:t xml:space="preserve"> using </w:t>
      </w:r>
      <w:ins w:id="548" w:author="Marie Nevoux" w:date="2019-03-29T17:22:00Z">
        <w:r w:rsidR="000C4333">
          <w:rPr>
            <w:lang w:val="en-US"/>
          </w:rPr>
          <w:t xml:space="preserve">phenotypic view (left panel) and </w:t>
        </w:r>
      </w:ins>
      <w:r w:rsidRPr="00A204B8">
        <w:rPr>
          <w:lang w:val="en-US"/>
        </w:rPr>
        <w:t>ultrasound imaging</w:t>
      </w:r>
      <w:ins w:id="549" w:author="Marie Nevoux" w:date="2019-03-29T17:22:00Z">
        <w:r w:rsidR="000C4333">
          <w:rPr>
            <w:lang w:val="en-US"/>
          </w:rPr>
          <w:t xml:space="preserve"> (right panel)</w:t>
        </w:r>
      </w:ins>
      <w:r w:rsidRPr="00A204B8">
        <w:rPr>
          <w:lang w:val="en-US"/>
        </w:rPr>
        <w:t xml:space="preserve">: a) immature </w:t>
      </w:r>
      <w:del w:id="550" w:author="Marie Nevoux" w:date="2019-04-03T16:21:00Z">
        <w:r w:rsidRPr="00A204B8" w:rsidDel="00987E82">
          <w:rPr>
            <w:lang w:val="en-US"/>
          </w:rPr>
          <w:delText xml:space="preserve">one </w:delText>
        </w:r>
      </w:del>
      <w:ins w:id="551" w:author="Marie Nevoux" w:date="2019-04-03T16:21:00Z">
        <w:r w:rsidR="00987E82" w:rsidRPr="00A204B8">
          <w:rPr>
            <w:lang w:val="en-US"/>
          </w:rPr>
          <w:t>one</w:t>
        </w:r>
        <w:r w:rsidR="00987E82">
          <w:rPr>
            <w:lang w:val="en-US"/>
          </w:rPr>
          <w:t>-</w:t>
        </w:r>
      </w:ins>
      <w:del w:id="552" w:author="Marie Nevoux" w:date="2019-04-03T16:21:00Z">
        <w:r w:rsidRPr="00A204B8" w:rsidDel="00987E82">
          <w:rPr>
            <w:lang w:val="en-US"/>
          </w:rPr>
          <w:delText xml:space="preserve">year </w:delText>
        </w:r>
      </w:del>
      <w:ins w:id="553" w:author="Marie Nevoux" w:date="2019-04-03T16:21:00Z">
        <w:r w:rsidR="00987E82" w:rsidRPr="00A204B8">
          <w:rPr>
            <w:lang w:val="en-US"/>
          </w:rPr>
          <w:t>year</w:t>
        </w:r>
        <w:r w:rsidR="00987E82">
          <w:rPr>
            <w:lang w:val="en-US"/>
          </w:rPr>
          <w:t>-</w:t>
        </w:r>
      </w:ins>
      <w:r w:rsidRPr="00A204B8">
        <w:rPr>
          <w:lang w:val="en-US"/>
        </w:rPr>
        <w:t xml:space="preserve">old </w:t>
      </w:r>
      <w:proofErr w:type="spellStart"/>
      <w:r w:rsidRPr="00A204B8">
        <w:rPr>
          <w:lang w:val="en-US"/>
        </w:rPr>
        <w:t>parr</w:t>
      </w:r>
      <w:proofErr w:type="spellEnd"/>
      <w:r w:rsidRPr="00A204B8">
        <w:rPr>
          <w:lang w:val="en-US"/>
        </w:rPr>
        <w:t xml:space="preserve">, b) mature </w:t>
      </w:r>
      <w:del w:id="554" w:author="Marie Nevoux" w:date="2019-04-03T16:22:00Z">
        <w:r w:rsidRPr="00A204B8" w:rsidDel="00987E82">
          <w:rPr>
            <w:lang w:val="en-US"/>
          </w:rPr>
          <w:delText xml:space="preserve">young </w:delText>
        </w:r>
      </w:del>
      <w:ins w:id="555" w:author="Marie Nevoux" w:date="2019-04-03T16:22:00Z">
        <w:r w:rsidR="00987E82" w:rsidRPr="00A204B8">
          <w:rPr>
            <w:lang w:val="en-US"/>
          </w:rPr>
          <w:t>young</w:t>
        </w:r>
        <w:r w:rsidR="00987E82">
          <w:rPr>
            <w:lang w:val="en-US"/>
          </w:rPr>
          <w:t>-</w:t>
        </w:r>
      </w:ins>
      <w:del w:id="556" w:author="Marie Nevoux" w:date="2019-04-03T16:22:00Z">
        <w:r w:rsidRPr="00A204B8" w:rsidDel="00987E82">
          <w:rPr>
            <w:lang w:val="en-US"/>
          </w:rPr>
          <w:delText xml:space="preserve">of </w:delText>
        </w:r>
      </w:del>
      <w:ins w:id="557" w:author="Marie Nevoux" w:date="2019-04-03T16:22:00Z">
        <w:r w:rsidR="00987E82" w:rsidRPr="00A204B8">
          <w:rPr>
            <w:lang w:val="en-US"/>
          </w:rPr>
          <w:t>of</w:t>
        </w:r>
        <w:r w:rsidR="00987E82">
          <w:rPr>
            <w:lang w:val="en-US"/>
          </w:rPr>
          <w:t>-</w:t>
        </w:r>
      </w:ins>
      <w:del w:id="558" w:author="Marie Nevoux" w:date="2019-04-03T16:22:00Z">
        <w:r w:rsidRPr="00A204B8" w:rsidDel="00987E82">
          <w:rPr>
            <w:lang w:val="en-US"/>
          </w:rPr>
          <w:delText xml:space="preserve">the </w:delText>
        </w:r>
      </w:del>
      <w:ins w:id="559" w:author="Marie Nevoux" w:date="2019-04-03T16:22:00Z">
        <w:r w:rsidR="00987E82" w:rsidRPr="00A204B8">
          <w:rPr>
            <w:lang w:val="en-US"/>
          </w:rPr>
          <w:t>the</w:t>
        </w:r>
        <w:r w:rsidR="00987E82">
          <w:rPr>
            <w:lang w:val="en-US"/>
          </w:rPr>
          <w:t>-</w:t>
        </w:r>
      </w:ins>
      <w:r w:rsidRPr="00A204B8">
        <w:rPr>
          <w:lang w:val="en-US"/>
        </w:rPr>
        <w:lastRenderedPageBreak/>
        <w:t xml:space="preserve">year </w:t>
      </w:r>
      <w:proofErr w:type="spellStart"/>
      <w:r w:rsidRPr="00A204B8">
        <w:rPr>
          <w:lang w:val="en-US"/>
        </w:rPr>
        <w:t>parr</w:t>
      </w:r>
      <w:proofErr w:type="spellEnd"/>
      <w:r w:rsidRPr="00A204B8">
        <w:rPr>
          <w:lang w:val="en-US"/>
        </w:rPr>
        <w:t xml:space="preserve"> that </w:t>
      </w:r>
      <w:del w:id="560" w:author="Marie Nevoux" w:date="2019-04-05T14:00:00Z">
        <w:r w:rsidRPr="00A204B8" w:rsidDel="00781DE4">
          <w:rPr>
            <w:lang w:val="en-US"/>
          </w:rPr>
          <w:delText xml:space="preserve">did </w:delText>
        </w:r>
      </w:del>
      <w:ins w:id="561" w:author="Marie Nevoux" w:date="2019-04-05T14:00:00Z">
        <w:r w:rsidR="00781DE4">
          <w:rPr>
            <w:lang w:val="en-US"/>
          </w:rPr>
          <w:t>do</w:t>
        </w:r>
        <w:r w:rsidR="00781DE4" w:rsidRPr="00A204B8">
          <w:rPr>
            <w:lang w:val="en-US"/>
          </w:rPr>
          <w:t xml:space="preserve"> </w:t>
        </w:r>
      </w:ins>
      <w:r w:rsidRPr="00A204B8">
        <w:rPr>
          <w:lang w:val="en-US"/>
        </w:rPr>
        <w:t xml:space="preserve">not produce milt (precocious male), and c) mature </w:t>
      </w:r>
      <w:del w:id="562" w:author="Marie Nevoux" w:date="2019-04-03T15:26:00Z">
        <w:r w:rsidRPr="00A204B8" w:rsidDel="004E1174">
          <w:rPr>
            <w:lang w:val="en-US"/>
          </w:rPr>
          <w:delText xml:space="preserve">and </w:delText>
        </w:r>
      </w:del>
      <w:ins w:id="563" w:author="Marie Nevoux" w:date="2019-04-03T15:26:00Z">
        <w:r w:rsidR="004E1174">
          <w:rPr>
            <w:lang w:val="en-US"/>
          </w:rPr>
          <w:t>one</w:t>
        </w:r>
      </w:ins>
      <w:ins w:id="564" w:author="Marie Nevoux" w:date="2019-04-03T16:22:00Z">
        <w:r w:rsidR="00987E82">
          <w:rPr>
            <w:lang w:val="en-US"/>
          </w:rPr>
          <w:t>-</w:t>
        </w:r>
      </w:ins>
      <w:del w:id="565" w:author="Marie Nevoux" w:date="2019-04-03T16:22:00Z">
        <w:r w:rsidRPr="00A204B8" w:rsidDel="00987E82">
          <w:rPr>
            <w:lang w:val="en-US"/>
          </w:rPr>
          <w:delText xml:space="preserve">year </w:delText>
        </w:r>
      </w:del>
      <w:ins w:id="566" w:author="Marie Nevoux" w:date="2019-04-03T16:22:00Z">
        <w:r w:rsidR="00987E82" w:rsidRPr="00A204B8">
          <w:rPr>
            <w:lang w:val="en-US"/>
          </w:rPr>
          <w:t>year</w:t>
        </w:r>
        <w:r w:rsidR="00987E82">
          <w:rPr>
            <w:lang w:val="en-US"/>
          </w:rPr>
          <w:t>-</w:t>
        </w:r>
      </w:ins>
      <w:r w:rsidRPr="00A204B8">
        <w:rPr>
          <w:lang w:val="en-US"/>
        </w:rPr>
        <w:t xml:space="preserve">old </w:t>
      </w:r>
      <w:proofErr w:type="spellStart"/>
      <w:r w:rsidRPr="00A204B8">
        <w:rPr>
          <w:lang w:val="en-US"/>
        </w:rPr>
        <w:t>parr</w:t>
      </w:r>
      <w:proofErr w:type="spellEnd"/>
      <w:r w:rsidRPr="00A204B8">
        <w:rPr>
          <w:lang w:val="en-US"/>
        </w:rPr>
        <w:t xml:space="preserve"> that produce</w:t>
      </w:r>
      <w:del w:id="567" w:author="Marie Nevoux" w:date="2019-04-05T14:00:00Z">
        <w:r w:rsidRPr="00A204B8" w:rsidDel="00781DE4">
          <w:rPr>
            <w:lang w:val="en-US"/>
          </w:rPr>
          <w:delText>d</w:delText>
        </w:r>
      </w:del>
      <w:r w:rsidRPr="00A204B8">
        <w:rPr>
          <w:lang w:val="en-US"/>
        </w:rPr>
        <w:t xml:space="preserve"> milt (precocious male) in </w:t>
      </w:r>
      <w:del w:id="568" w:author="Marie Nevoux" w:date="2019-04-03T16:22:00Z">
        <w:r w:rsidRPr="00A204B8" w:rsidDel="00987E82">
          <w:rPr>
            <w:lang w:val="en-US"/>
          </w:rPr>
          <w:delText xml:space="preserve">River </w:delText>
        </w:r>
      </w:del>
      <w:ins w:id="569" w:author="Marie Nevoux" w:date="2019-04-03T16:22:00Z">
        <w:r w:rsidR="00987E82">
          <w:rPr>
            <w:lang w:val="en-US"/>
          </w:rPr>
          <w:t>r</w:t>
        </w:r>
        <w:r w:rsidR="00987E82" w:rsidRPr="00A204B8">
          <w:rPr>
            <w:lang w:val="en-US"/>
          </w:rPr>
          <w:t xml:space="preserve">iver </w:t>
        </w:r>
      </w:ins>
      <w:proofErr w:type="spellStart"/>
      <w:r w:rsidRPr="00A204B8">
        <w:rPr>
          <w:lang w:val="en-US"/>
        </w:rPr>
        <w:t>Oir</w:t>
      </w:r>
      <w:proofErr w:type="spellEnd"/>
      <w:r w:rsidRPr="00A204B8">
        <w:rPr>
          <w:lang w:val="en-US"/>
        </w:rPr>
        <w:t>. On all</w:t>
      </w:r>
      <w:ins w:id="570" w:author="Marie Nevoux" w:date="2019-04-02T10:50:00Z">
        <w:r w:rsidR="00CC76B5">
          <w:rPr>
            <w:lang w:val="en-US"/>
          </w:rPr>
          <w:t xml:space="preserve"> ultrasound</w:t>
        </w:r>
      </w:ins>
      <w:r w:rsidRPr="00A204B8">
        <w:rPr>
          <w:lang w:val="en-US"/>
        </w:rPr>
        <w:t xml:space="preserve"> </w:t>
      </w:r>
      <w:del w:id="571" w:author="Marie Nevoux" w:date="2019-04-03T15:59:00Z">
        <w:r w:rsidRPr="00A204B8" w:rsidDel="00AF3D7D">
          <w:rPr>
            <w:lang w:val="en-US"/>
          </w:rPr>
          <w:delText>images</w:delText>
        </w:r>
      </w:del>
      <w:ins w:id="572" w:author="Marie Nevoux" w:date="2019-04-03T15:59:00Z">
        <w:r w:rsidR="00AF3D7D">
          <w:rPr>
            <w:lang w:val="en-US"/>
          </w:rPr>
          <w:t>snapshots</w:t>
        </w:r>
      </w:ins>
      <w:r w:rsidRPr="00A204B8">
        <w:rPr>
          <w:lang w:val="en-US"/>
        </w:rPr>
        <w:t>, the head of the fish is on the left but not shown</w:t>
      </w:r>
      <w:del w:id="573" w:author="Marie Nevoux" w:date="2019-04-03T16:38:00Z">
        <w:r w:rsidRPr="00A204B8" w:rsidDel="003638B4">
          <w:rPr>
            <w:lang w:val="en-US"/>
          </w:rPr>
          <w:delText xml:space="preserve">, </w:delText>
        </w:r>
      </w:del>
      <w:ins w:id="574" w:author="Marie Nevoux" w:date="2019-04-03T16:38:00Z">
        <w:r w:rsidR="003638B4">
          <w:rPr>
            <w:lang w:val="en-US"/>
          </w:rPr>
          <w:t>;</w:t>
        </w:r>
        <w:r w:rsidR="003638B4" w:rsidRPr="00A204B8">
          <w:rPr>
            <w:lang w:val="en-US"/>
          </w:rPr>
          <w:t xml:space="preserve"> </w:t>
        </w:r>
      </w:ins>
      <w:ins w:id="575" w:author="Marie Nevoux" w:date="2019-04-03T16:37:00Z">
        <w:r w:rsidR="00B523BD">
          <w:rPr>
            <w:lang w:val="en-US"/>
          </w:rPr>
          <w:t xml:space="preserve">therefore </w:t>
        </w:r>
      </w:ins>
      <w:r w:rsidRPr="00A204B8">
        <w:rPr>
          <w:lang w:val="en-US"/>
        </w:rPr>
        <w:t xml:space="preserve">the left </w:t>
      </w:r>
      <w:del w:id="576" w:author="Marie Nevoux" w:date="2019-04-03T16:37:00Z">
        <w:r w:rsidRPr="00A204B8" w:rsidDel="00B523BD">
          <w:rPr>
            <w:lang w:val="en-US"/>
          </w:rPr>
          <w:delText xml:space="preserve">and right </w:delText>
        </w:r>
      </w:del>
      <w:r w:rsidRPr="00A204B8">
        <w:rPr>
          <w:lang w:val="en-US"/>
        </w:rPr>
        <w:t>flank</w:t>
      </w:r>
      <w:del w:id="577" w:author="Marie Nevoux" w:date="2019-04-03T16:37:00Z">
        <w:r w:rsidRPr="00A204B8" w:rsidDel="00B523BD">
          <w:rPr>
            <w:lang w:val="en-US"/>
          </w:rPr>
          <w:delText>s</w:delText>
        </w:r>
      </w:del>
      <w:r w:rsidRPr="00A204B8">
        <w:rPr>
          <w:lang w:val="en-US"/>
        </w:rPr>
        <w:t xml:space="preserve"> </w:t>
      </w:r>
      <w:del w:id="578" w:author="Marie Nevoux" w:date="2019-04-03T16:37:00Z">
        <w:r w:rsidRPr="00A204B8" w:rsidDel="00B523BD">
          <w:rPr>
            <w:lang w:val="en-US"/>
          </w:rPr>
          <w:delText xml:space="preserve">are </w:delText>
        </w:r>
      </w:del>
      <w:ins w:id="579" w:author="Marie Nevoux" w:date="2019-04-03T16:37:00Z">
        <w:r w:rsidR="00B523BD">
          <w:rPr>
            <w:lang w:val="en-US"/>
          </w:rPr>
          <w:t>is toward</w:t>
        </w:r>
      </w:ins>
      <w:ins w:id="580" w:author="Marie Nevoux" w:date="2019-04-03T16:38:00Z">
        <w:r w:rsidR="003638B4">
          <w:rPr>
            <w:lang w:val="en-US"/>
          </w:rPr>
          <w:t>s</w:t>
        </w:r>
      </w:ins>
      <w:ins w:id="581" w:author="Marie Nevoux" w:date="2019-04-03T16:37:00Z">
        <w:r w:rsidR="00B523BD">
          <w:rPr>
            <w:lang w:val="en-US"/>
          </w:rPr>
          <w:t xml:space="preserve"> the bottom of the </w:t>
        </w:r>
      </w:ins>
      <w:ins w:id="582" w:author="Marie Nevoux" w:date="2019-04-03T16:38:00Z">
        <w:r w:rsidR="00B523BD">
          <w:rPr>
            <w:lang w:val="en-US"/>
          </w:rPr>
          <w:t>snapshot</w:t>
        </w:r>
      </w:ins>
      <w:ins w:id="583" w:author="Marie Nevoux" w:date="2019-04-03T16:37:00Z">
        <w:r w:rsidR="00B523BD">
          <w:rPr>
            <w:lang w:val="en-US"/>
          </w:rPr>
          <w:t xml:space="preserve"> and the right towards the </w:t>
        </w:r>
      </w:ins>
      <w:ins w:id="584" w:author="Marie Nevoux" w:date="2019-04-03T16:39:00Z">
        <w:r w:rsidR="003638B4">
          <w:rPr>
            <w:lang w:val="en-US"/>
          </w:rPr>
          <w:t>top</w:t>
        </w:r>
      </w:ins>
      <w:del w:id="585" w:author="Marie Nevoux" w:date="2019-04-03T16:38:00Z">
        <w:r w:rsidRPr="00A204B8" w:rsidDel="00B523BD">
          <w:rPr>
            <w:lang w:val="en-US"/>
          </w:rPr>
          <w:delText xml:space="preserve">situated on the lower and upper part of the </w:delText>
        </w:r>
      </w:del>
      <w:del w:id="586" w:author="Marie Nevoux" w:date="2019-04-03T15:59:00Z">
        <w:r w:rsidRPr="00A204B8" w:rsidDel="00AF3D7D">
          <w:rPr>
            <w:lang w:val="en-US"/>
          </w:rPr>
          <w:delText>image</w:delText>
        </w:r>
      </w:del>
      <w:del w:id="587" w:author="Marie Nevoux" w:date="2019-04-03T16:38:00Z">
        <w:r w:rsidRPr="00A204B8" w:rsidDel="00B523BD">
          <w:rPr>
            <w:lang w:val="en-US"/>
          </w:rPr>
          <w:delText>, respectively</w:delText>
        </w:r>
      </w:del>
      <w:r w:rsidRPr="00A204B8">
        <w:rPr>
          <w:lang w:val="en-US"/>
        </w:rPr>
        <w:t>.</w:t>
      </w:r>
      <w:r>
        <w:rPr>
          <w:lang w:val="en-US"/>
        </w:rPr>
        <w:t xml:space="preserve"> </w:t>
      </w:r>
      <w:proofErr w:type="gramStart"/>
      <w:r>
        <w:rPr>
          <w:lang w:val="en-US"/>
        </w:rPr>
        <w:t xml:space="preserve">Gonads are identified </w:t>
      </w:r>
      <w:del w:id="588" w:author="Marie Nevoux" w:date="2019-04-03T16:42:00Z">
        <w:r w:rsidDel="00831C97">
          <w:rPr>
            <w:lang w:val="en-US"/>
          </w:rPr>
          <w:delText xml:space="preserve">with </w:delText>
        </w:r>
      </w:del>
      <w:ins w:id="589" w:author="Marie Nevoux" w:date="2019-04-03T16:42:00Z">
        <w:r w:rsidR="00831C97">
          <w:rPr>
            <w:lang w:val="en-US"/>
          </w:rPr>
          <w:t xml:space="preserve">by the letter </w:t>
        </w:r>
      </w:ins>
      <w:del w:id="590" w:author="Marie Nevoux" w:date="2019-04-03T16:42:00Z">
        <w:r w:rsidDel="00831C97">
          <w:rPr>
            <w:lang w:val="en-US"/>
          </w:rPr>
          <w:delText xml:space="preserve">a </w:delText>
        </w:r>
      </w:del>
      <w:r>
        <w:rPr>
          <w:lang w:val="en-US"/>
        </w:rPr>
        <w:t>“G”</w:t>
      </w:r>
      <w:proofErr w:type="gramEnd"/>
      <w:del w:id="591" w:author="Marie Nevoux" w:date="2019-04-03T16:42:00Z">
        <w:r w:rsidDel="00831C97">
          <w:rPr>
            <w:lang w:val="en-US"/>
          </w:rPr>
          <w:delText xml:space="preserve"> letter</w:delText>
        </w:r>
      </w:del>
      <w:r>
        <w:rPr>
          <w:lang w:val="en-US"/>
        </w:rPr>
        <w:t>.</w:t>
      </w:r>
    </w:p>
    <w:p w14:paraId="6F1075EB" w14:textId="5DA7D8A5" w:rsidR="005A1F3D" w:rsidRPr="00A204B8" w:rsidRDefault="005A1F3D" w:rsidP="00A204B8">
      <w:pPr>
        <w:pStyle w:val="Sansinterligne"/>
        <w:spacing w:line="480" w:lineRule="auto"/>
        <w:rPr>
          <w:lang w:val="en-US"/>
        </w:rPr>
      </w:pPr>
    </w:p>
    <w:p w14:paraId="333311B2" w14:textId="5189B98E" w:rsidR="005E66F0" w:rsidRPr="00A204B8" w:rsidRDefault="005E66F0" w:rsidP="00A204B8">
      <w:pPr>
        <w:pStyle w:val="Sansinterligne"/>
        <w:spacing w:line="480" w:lineRule="auto"/>
        <w:rPr>
          <w:lang w:val="en-US"/>
        </w:rPr>
      </w:pPr>
      <w:r w:rsidRPr="00A204B8">
        <w:rPr>
          <w:lang w:val="en-US"/>
        </w:rPr>
        <w:t xml:space="preserve"> Comparison of phenotypic and ultrasound methods</w:t>
      </w:r>
    </w:p>
    <w:p w14:paraId="05372C50" w14:textId="3CEE1ECD" w:rsidR="0015713A" w:rsidRDefault="00210B3B" w:rsidP="005F2FF3">
      <w:pPr>
        <w:pStyle w:val="Sansinterligne"/>
        <w:spacing w:line="480" w:lineRule="auto"/>
        <w:rPr>
          <w:ins w:id="592" w:author="Marie Nevoux" w:date="2019-04-03T11:18:00Z"/>
          <w:lang w:val="en-US"/>
        </w:rPr>
      </w:pPr>
      <w:ins w:id="593" w:author="Marie Nevoux" w:date="2019-04-01T16:43:00Z">
        <w:r>
          <w:rPr>
            <w:lang w:val="en-US"/>
          </w:rPr>
          <w:t xml:space="preserve">The proportion of mature </w:t>
        </w:r>
        <w:proofErr w:type="spellStart"/>
        <w:r>
          <w:rPr>
            <w:lang w:val="en-US"/>
          </w:rPr>
          <w:t>parrs</w:t>
        </w:r>
        <w:proofErr w:type="spellEnd"/>
        <w:r>
          <w:rPr>
            <w:lang w:val="en-US"/>
          </w:rPr>
          <w:t xml:space="preserve"> detected by the phenotypic method </w:t>
        </w:r>
      </w:ins>
      <w:ins w:id="594" w:author="Marie Nevoux" w:date="2019-04-05T14:01:00Z">
        <w:r w:rsidR="00087109">
          <w:rPr>
            <w:lang w:val="en-US"/>
          </w:rPr>
          <w:t>is</w:t>
        </w:r>
      </w:ins>
      <w:ins w:id="595" w:author="Marie Nevoux" w:date="2019-04-01T16:43:00Z">
        <w:r>
          <w:rPr>
            <w:lang w:val="en-US"/>
          </w:rPr>
          <w:t xml:space="preserve"> much lower </w:t>
        </w:r>
      </w:ins>
      <w:ins w:id="596" w:author="Marie Nevoux" w:date="2019-04-05T14:01:00Z">
        <w:r w:rsidR="00087109">
          <w:rPr>
            <w:lang w:val="en-US"/>
          </w:rPr>
          <w:t>and</w:t>
        </w:r>
      </w:ins>
      <w:ins w:id="597" w:author="Marie Nevoux" w:date="2019-04-01T17:09:00Z">
        <w:r w:rsidR="00E763FD">
          <w:rPr>
            <w:lang w:val="en-US"/>
          </w:rPr>
          <w:t xml:space="preserve"> more variable (63.8 %, SD = 40.7</w:t>
        </w:r>
      </w:ins>
      <w:ins w:id="598" w:author="Marie Nevoux" w:date="2019-04-01T17:10:00Z">
        <w:r w:rsidR="00E763FD">
          <w:rPr>
            <w:lang w:val="en-US"/>
          </w:rPr>
          <w:t>%</w:t>
        </w:r>
      </w:ins>
      <w:ins w:id="599" w:author="Marie Nevoux" w:date="2019-04-01T17:09:00Z">
        <w:r w:rsidR="00E763FD">
          <w:rPr>
            <w:lang w:val="en-US"/>
          </w:rPr>
          <w:t xml:space="preserve">) </w:t>
        </w:r>
      </w:ins>
      <w:ins w:id="600" w:author="Marie Nevoux" w:date="2019-04-01T16:43:00Z">
        <w:r>
          <w:rPr>
            <w:lang w:val="en-US"/>
          </w:rPr>
          <w:t xml:space="preserve">than </w:t>
        </w:r>
      </w:ins>
      <w:ins w:id="601" w:author="Marie Nevoux" w:date="2019-04-01T16:45:00Z">
        <w:r>
          <w:rPr>
            <w:lang w:val="en-US"/>
          </w:rPr>
          <w:t>with the</w:t>
        </w:r>
      </w:ins>
      <w:ins w:id="602" w:author="Marie Nevoux" w:date="2019-04-01T16:43:00Z">
        <w:r>
          <w:rPr>
            <w:lang w:val="en-US"/>
          </w:rPr>
          <w:t xml:space="preserve"> </w:t>
        </w:r>
      </w:ins>
      <w:ins w:id="603" w:author="Marie Nevoux" w:date="2019-04-01T16:45:00Z">
        <w:r>
          <w:rPr>
            <w:lang w:val="en-US"/>
          </w:rPr>
          <w:t>ultrasound method</w:t>
        </w:r>
      </w:ins>
      <w:ins w:id="604" w:author="Marie Nevoux" w:date="2019-04-01T17:05:00Z">
        <w:r w:rsidR="00E763FD">
          <w:rPr>
            <w:lang w:val="en-US"/>
          </w:rPr>
          <w:t xml:space="preserve"> (95.4%</w:t>
        </w:r>
      </w:ins>
      <w:ins w:id="605" w:author="Marie Nevoux" w:date="2019-04-01T17:09:00Z">
        <w:r w:rsidR="00E763FD">
          <w:rPr>
            <w:lang w:val="en-US"/>
          </w:rPr>
          <w:t>, SD = 7.1%</w:t>
        </w:r>
      </w:ins>
      <w:ins w:id="606" w:author="Marie Nevoux" w:date="2019-04-01T17:05:00Z">
        <w:r w:rsidR="00E763FD">
          <w:rPr>
            <w:lang w:val="en-US"/>
          </w:rPr>
          <w:t xml:space="preserve">, </w:t>
        </w:r>
      </w:ins>
      <w:ins w:id="607" w:author="Marie Nevoux" w:date="2019-04-03T14:40:00Z">
        <w:r w:rsidR="007E0DC8">
          <w:rPr>
            <w:lang w:val="en-US"/>
          </w:rPr>
          <w:t>p</w:t>
        </w:r>
      </w:ins>
      <w:ins w:id="608" w:author="Marie Nevoux" w:date="2019-04-01T17:05:00Z">
        <w:r w:rsidR="00E763FD">
          <w:rPr>
            <w:lang w:val="en-US"/>
          </w:rPr>
          <w:t xml:space="preserve"> = 0.199)</w:t>
        </w:r>
      </w:ins>
      <w:ins w:id="609" w:author="Marie Nevoux" w:date="2019-04-01T16:45:00Z">
        <w:r>
          <w:rPr>
            <w:lang w:val="en-US"/>
          </w:rPr>
          <w:t xml:space="preserve">. </w:t>
        </w:r>
      </w:ins>
      <w:r w:rsidR="00640DE5" w:rsidRPr="00A204B8">
        <w:rPr>
          <w:lang w:val="en-US"/>
        </w:rPr>
        <w:t xml:space="preserve">On average </w:t>
      </w:r>
      <w:r w:rsidR="00CA7259" w:rsidRPr="00A204B8">
        <w:rPr>
          <w:lang w:val="en-US"/>
        </w:rPr>
        <w:t>33.4</w:t>
      </w:r>
      <w:r w:rsidR="00640DE5" w:rsidRPr="00A204B8">
        <w:rPr>
          <w:lang w:val="en-US"/>
        </w:rPr>
        <w:t xml:space="preserve">% of </w:t>
      </w:r>
      <w:del w:id="610" w:author="Marie Nevoux" w:date="2019-04-03T16:43:00Z">
        <w:r w:rsidR="00640DE5" w:rsidRPr="00A204B8" w:rsidDel="006C30D6">
          <w:rPr>
            <w:lang w:val="en-US"/>
          </w:rPr>
          <w:delText xml:space="preserve">the </w:delText>
        </w:r>
      </w:del>
      <w:proofErr w:type="gramStart"/>
      <w:r w:rsidR="00640DE5" w:rsidRPr="00A204B8">
        <w:rPr>
          <w:lang w:val="en-US"/>
        </w:rPr>
        <w:t>mature male</w:t>
      </w:r>
      <w:ins w:id="611" w:author="Marie Nevoux" w:date="2019-04-03T16:43:00Z">
        <w:r w:rsidR="006C30D6">
          <w:rPr>
            <w:lang w:val="en-US"/>
          </w:rPr>
          <w:t>s</w:t>
        </w:r>
      </w:ins>
      <w:proofErr w:type="gramEnd"/>
      <w:r w:rsidR="00640DE5" w:rsidRPr="00A204B8">
        <w:rPr>
          <w:lang w:val="en-US"/>
        </w:rPr>
        <w:t xml:space="preserve"> </w:t>
      </w:r>
      <w:del w:id="612" w:author="Marie Nevoux" w:date="2019-04-03T16:43:00Z">
        <w:r w:rsidR="00640DE5" w:rsidRPr="00A204B8" w:rsidDel="006C30D6">
          <w:rPr>
            <w:lang w:val="en-US"/>
          </w:rPr>
          <w:delText xml:space="preserve">were </w:delText>
        </w:r>
      </w:del>
      <w:ins w:id="613" w:author="Marie Nevoux" w:date="2019-04-05T14:02:00Z">
        <w:r w:rsidR="00087109">
          <w:rPr>
            <w:lang w:val="en-US"/>
          </w:rPr>
          <w:t>do</w:t>
        </w:r>
      </w:ins>
      <w:ins w:id="614" w:author="Marie Nevoux" w:date="2019-04-03T16:43:00Z">
        <w:r w:rsidR="006C30D6" w:rsidRPr="00A204B8">
          <w:rPr>
            <w:lang w:val="en-US"/>
          </w:rPr>
          <w:t xml:space="preserve"> </w:t>
        </w:r>
      </w:ins>
      <w:r w:rsidR="00640DE5" w:rsidRPr="00A204B8">
        <w:rPr>
          <w:lang w:val="en-US"/>
        </w:rPr>
        <w:t xml:space="preserve">not </w:t>
      </w:r>
      <w:del w:id="615" w:author="Marie Nevoux" w:date="2019-04-03T16:43:00Z">
        <w:r w:rsidR="009465DD" w:rsidRPr="00A204B8" w:rsidDel="006C30D6">
          <w:rPr>
            <w:lang w:val="en-US"/>
          </w:rPr>
          <w:delText xml:space="preserve">producing </w:delText>
        </w:r>
      </w:del>
      <w:ins w:id="616" w:author="Marie Nevoux" w:date="2019-04-03T16:43:00Z">
        <w:r w:rsidR="006C30D6" w:rsidRPr="00A204B8">
          <w:rPr>
            <w:lang w:val="en-US"/>
          </w:rPr>
          <w:t>produc</w:t>
        </w:r>
        <w:r w:rsidR="006C30D6">
          <w:rPr>
            <w:lang w:val="en-US"/>
          </w:rPr>
          <w:t>e</w:t>
        </w:r>
        <w:r w:rsidR="006C30D6" w:rsidRPr="00A204B8">
          <w:rPr>
            <w:lang w:val="en-US"/>
          </w:rPr>
          <w:t xml:space="preserve"> </w:t>
        </w:r>
      </w:ins>
      <w:r w:rsidR="009465DD" w:rsidRPr="00A204B8">
        <w:rPr>
          <w:lang w:val="en-US"/>
        </w:rPr>
        <w:t>milt</w:t>
      </w:r>
      <w:r w:rsidR="00640DE5" w:rsidRPr="00A204B8">
        <w:rPr>
          <w:lang w:val="en-US"/>
        </w:rPr>
        <w:t xml:space="preserve">. </w:t>
      </w:r>
      <w:ins w:id="617" w:author="Marie Nevoux" w:date="2019-04-03T14:58:00Z">
        <w:r w:rsidR="00EC01EB">
          <w:rPr>
            <w:lang w:val="en-US"/>
          </w:rPr>
          <w:t>A</w:t>
        </w:r>
      </w:ins>
      <w:ins w:id="618" w:author="Marie Nevoux" w:date="2019-04-03T11:18:00Z">
        <w:r w:rsidR="0015713A" w:rsidRPr="00A204B8">
          <w:rPr>
            <w:lang w:val="en-US"/>
          </w:rPr>
          <w:t xml:space="preserve"> strong year effect </w:t>
        </w:r>
      </w:ins>
      <w:ins w:id="619" w:author="Marie Nevoux" w:date="2019-04-05T14:02:00Z">
        <w:r w:rsidR="00087109">
          <w:rPr>
            <w:lang w:val="en-US"/>
          </w:rPr>
          <w:t>is</w:t>
        </w:r>
      </w:ins>
      <w:ins w:id="620" w:author="Marie Nevoux" w:date="2019-04-03T14:58:00Z">
        <w:r w:rsidR="00EC01EB">
          <w:rPr>
            <w:lang w:val="en-US"/>
          </w:rPr>
          <w:t xml:space="preserve"> detected </w:t>
        </w:r>
      </w:ins>
      <w:ins w:id="621" w:author="Marie Nevoux" w:date="2019-04-03T11:18:00Z">
        <w:r w:rsidR="0015713A" w:rsidRPr="00A204B8">
          <w:rPr>
            <w:lang w:val="en-US"/>
          </w:rPr>
          <w:t>(</w:t>
        </w:r>
      </w:ins>
      <w:ins w:id="622" w:author="Marie Nevoux" w:date="2019-04-03T14:40:00Z">
        <w:r w:rsidR="007E0DC8">
          <w:rPr>
            <w:lang w:val="en-US"/>
          </w:rPr>
          <w:t>p</w:t>
        </w:r>
      </w:ins>
      <w:ins w:id="623" w:author="Marie Nevoux" w:date="2019-04-03T11:18:00Z">
        <w:r w:rsidR="0015713A" w:rsidRPr="00A204B8">
          <w:rPr>
            <w:lang w:val="en-US"/>
          </w:rPr>
          <w:t xml:space="preserve"> &lt; 0.001)</w:t>
        </w:r>
        <w:r w:rsidR="0015713A">
          <w:rPr>
            <w:lang w:val="en-US"/>
          </w:rPr>
          <w:t xml:space="preserve"> in </w:t>
        </w:r>
      </w:ins>
      <w:del w:id="624" w:author="Marie Nevoux" w:date="2019-04-03T11:18:00Z">
        <w:r w:rsidR="009465DD" w:rsidRPr="00A204B8" w:rsidDel="0015713A">
          <w:rPr>
            <w:lang w:val="en-US"/>
          </w:rPr>
          <w:delText>T</w:delText>
        </w:r>
      </w:del>
      <w:ins w:id="625" w:author="Marie Nevoux" w:date="2019-04-03T11:18:00Z">
        <w:r w:rsidR="0015713A">
          <w:rPr>
            <w:lang w:val="en-US"/>
          </w:rPr>
          <w:t>t</w:t>
        </w:r>
      </w:ins>
      <w:r w:rsidR="009465DD" w:rsidRPr="00A204B8">
        <w:rPr>
          <w:lang w:val="en-US"/>
        </w:rPr>
        <w:t>he</w:t>
      </w:r>
      <w:r w:rsidR="00640DE5" w:rsidRPr="00A204B8">
        <w:rPr>
          <w:lang w:val="en-US"/>
        </w:rPr>
        <w:t xml:space="preserve"> probability</w:t>
      </w:r>
      <w:r w:rsidR="009465DD" w:rsidRPr="00A204B8">
        <w:rPr>
          <w:lang w:val="en-US"/>
        </w:rPr>
        <w:t xml:space="preserve"> to produce milt</w:t>
      </w:r>
      <w:r w:rsidR="00640DE5" w:rsidRPr="00A204B8">
        <w:rPr>
          <w:lang w:val="en-US"/>
        </w:rPr>
        <w:t xml:space="preserve"> </w:t>
      </w:r>
      <w:ins w:id="626" w:author="Marie Nevoux" w:date="2019-04-02T10:54:00Z">
        <w:r w:rsidR="00CC76B5">
          <w:rPr>
            <w:lang w:val="en-US"/>
          </w:rPr>
          <w:t xml:space="preserve">at the time of capture </w:t>
        </w:r>
      </w:ins>
      <w:ins w:id="627" w:author="Marie Nevoux" w:date="2019-03-29T16:13:00Z">
        <w:r w:rsidR="00D90C80">
          <w:rPr>
            <w:lang w:val="en-US"/>
          </w:rPr>
          <w:t>in mature males</w:t>
        </w:r>
      </w:ins>
      <w:ins w:id="628" w:author="Marie Nevoux" w:date="2019-04-03T11:18:00Z">
        <w:r w:rsidR="0015713A">
          <w:rPr>
            <w:lang w:val="en-US"/>
          </w:rPr>
          <w:t>.</w:t>
        </w:r>
      </w:ins>
      <w:ins w:id="629" w:author="Marie Nevoux" w:date="2019-04-03T11:23:00Z">
        <w:r w:rsidR="00C9727F">
          <w:rPr>
            <w:lang w:val="en-US"/>
          </w:rPr>
          <w:t xml:space="preserve"> </w:t>
        </w:r>
      </w:ins>
      <w:ins w:id="630" w:author="Marie Nevoux" w:date="2019-04-03T11:29:00Z">
        <w:r w:rsidR="00C9727F">
          <w:rPr>
            <w:lang w:val="en-US"/>
          </w:rPr>
          <w:t xml:space="preserve">When accounting for this </w:t>
        </w:r>
      </w:ins>
      <w:ins w:id="631" w:author="Marie Nevoux" w:date="2019-04-03T11:30:00Z">
        <w:r w:rsidR="00C9727F">
          <w:rPr>
            <w:lang w:val="en-US"/>
          </w:rPr>
          <w:t xml:space="preserve">year effect </w:t>
        </w:r>
      </w:ins>
      <w:ins w:id="632" w:author="Marie Nevoux" w:date="2019-04-03T11:29:00Z">
        <w:r w:rsidR="00C9727F">
          <w:rPr>
            <w:lang w:val="en-US"/>
          </w:rPr>
          <w:t xml:space="preserve">as a random factor, </w:t>
        </w:r>
      </w:ins>
      <w:ins w:id="633" w:author="Marie Nevoux" w:date="2019-04-03T11:31:00Z">
        <w:r w:rsidR="00C9727F">
          <w:rPr>
            <w:lang w:val="en-US"/>
          </w:rPr>
          <w:t xml:space="preserve">a strong increase </w:t>
        </w:r>
      </w:ins>
      <w:ins w:id="634" w:author="Marie Nevoux" w:date="2019-04-03T11:32:00Z">
        <w:r w:rsidR="00C9727F">
          <w:rPr>
            <w:lang w:val="en-US"/>
          </w:rPr>
          <w:t>with age (</w:t>
        </w:r>
      </w:ins>
      <w:ins w:id="635" w:author="Marie Nevoux" w:date="2019-04-03T13:33:00Z">
        <w:r w:rsidR="00F355D0">
          <w:rPr>
            <w:lang w:val="en-US"/>
          </w:rPr>
          <w:t>estimate = 5.58</w:t>
        </w:r>
      </w:ins>
      <w:ins w:id="636" w:author="Marie Nevoux" w:date="2019-04-03T14:40:00Z">
        <w:r w:rsidR="007E0DC8">
          <w:rPr>
            <w:lang w:val="en-US"/>
          </w:rPr>
          <w:t>2</w:t>
        </w:r>
      </w:ins>
      <w:ins w:id="637" w:author="Marie Nevoux" w:date="2019-04-03T13:33:00Z">
        <w:r w:rsidR="00F355D0">
          <w:rPr>
            <w:lang w:val="en-US"/>
          </w:rPr>
          <w:t>, SE = 1.03</w:t>
        </w:r>
      </w:ins>
      <w:ins w:id="638" w:author="Marie Nevoux" w:date="2019-04-03T14:40:00Z">
        <w:r w:rsidR="007E0DC8">
          <w:rPr>
            <w:lang w:val="en-US"/>
          </w:rPr>
          <w:t>1</w:t>
        </w:r>
      </w:ins>
      <w:ins w:id="639" w:author="Marie Nevoux" w:date="2019-04-03T13:33:00Z">
        <w:r w:rsidR="00F355D0">
          <w:rPr>
            <w:lang w:val="en-US"/>
          </w:rPr>
          <w:t xml:space="preserve">, </w:t>
        </w:r>
      </w:ins>
      <w:ins w:id="640" w:author="Marie Nevoux" w:date="2019-04-03T14:40:00Z">
        <w:r w:rsidR="007E0DC8">
          <w:rPr>
            <w:lang w:val="en-US"/>
          </w:rPr>
          <w:t>p</w:t>
        </w:r>
      </w:ins>
      <w:ins w:id="641" w:author="Marie Nevoux" w:date="2019-04-03T11:32:00Z">
        <w:r w:rsidR="008D1D80">
          <w:rPr>
            <w:lang w:val="en-US"/>
          </w:rPr>
          <w:t xml:space="preserve"> &lt; 0.001) </w:t>
        </w:r>
      </w:ins>
      <w:ins w:id="642" w:author="Marie Nevoux" w:date="2019-04-03T13:37:00Z">
        <w:r w:rsidR="00F355D0">
          <w:rPr>
            <w:lang w:val="en-US"/>
          </w:rPr>
          <w:t>and a negative interaction</w:t>
        </w:r>
      </w:ins>
      <w:ins w:id="643" w:author="Marie Nevoux" w:date="2019-04-03T11:36:00Z">
        <w:r w:rsidR="00F355D0">
          <w:rPr>
            <w:lang w:val="en-US"/>
          </w:rPr>
          <w:t xml:space="preserve"> </w:t>
        </w:r>
        <w:r w:rsidR="008D1D80">
          <w:rPr>
            <w:lang w:val="en-US"/>
          </w:rPr>
          <w:t>with body</w:t>
        </w:r>
      </w:ins>
      <w:ins w:id="644" w:author="Marie Nevoux" w:date="2019-04-03T11:33:00Z">
        <w:r w:rsidR="008D1D80">
          <w:rPr>
            <w:lang w:val="en-US"/>
          </w:rPr>
          <w:t xml:space="preserve"> length within each age class (</w:t>
        </w:r>
      </w:ins>
      <w:ins w:id="645" w:author="Marie Nevoux" w:date="2019-04-03T13:34:00Z">
        <w:r w:rsidR="00F355D0">
          <w:rPr>
            <w:lang w:val="en-US"/>
          </w:rPr>
          <w:t>estimate = -0.03</w:t>
        </w:r>
      </w:ins>
      <w:ins w:id="646" w:author="Marie Nevoux" w:date="2019-04-03T14:40:00Z">
        <w:r w:rsidR="007E0DC8">
          <w:rPr>
            <w:lang w:val="en-US"/>
          </w:rPr>
          <w:t>1</w:t>
        </w:r>
      </w:ins>
      <w:ins w:id="647" w:author="Marie Nevoux" w:date="2019-04-03T13:34:00Z">
        <w:r w:rsidR="007E0DC8">
          <w:rPr>
            <w:lang w:val="en-US"/>
          </w:rPr>
          <w:t>, SE = 0.008</w:t>
        </w:r>
        <w:r w:rsidR="00F355D0">
          <w:rPr>
            <w:lang w:val="en-US"/>
          </w:rPr>
          <w:t xml:space="preserve">, </w:t>
        </w:r>
      </w:ins>
      <w:ins w:id="648" w:author="Marie Nevoux" w:date="2019-04-03T14:40:00Z">
        <w:r w:rsidR="007E0DC8">
          <w:rPr>
            <w:lang w:val="en-US"/>
          </w:rPr>
          <w:t>p</w:t>
        </w:r>
      </w:ins>
      <w:ins w:id="649" w:author="Marie Nevoux" w:date="2019-04-03T11:33:00Z">
        <w:r w:rsidR="008D1D80">
          <w:rPr>
            <w:lang w:val="en-US"/>
          </w:rPr>
          <w:t xml:space="preserve"> &lt; 0.001)</w:t>
        </w:r>
      </w:ins>
      <w:ins w:id="650" w:author="Marie Nevoux" w:date="2019-04-03T14:59:00Z">
        <w:r w:rsidR="00EC01EB">
          <w:rPr>
            <w:lang w:val="en-US"/>
          </w:rPr>
          <w:t xml:space="preserve"> </w:t>
        </w:r>
      </w:ins>
      <w:ins w:id="651" w:author="Marie Nevoux" w:date="2019-04-05T14:02:00Z">
        <w:r w:rsidR="00087109">
          <w:rPr>
            <w:lang w:val="en-US"/>
          </w:rPr>
          <w:t>are</w:t>
        </w:r>
      </w:ins>
      <w:ins w:id="652" w:author="Marie Nevoux" w:date="2019-04-03T14:59:00Z">
        <w:r w:rsidR="00EC01EB">
          <w:rPr>
            <w:lang w:val="en-US"/>
          </w:rPr>
          <w:t xml:space="preserve"> detected</w:t>
        </w:r>
      </w:ins>
      <w:ins w:id="653" w:author="Marie Nevoux" w:date="2019-04-03T11:37:00Z">
        <w:r w:rsidR="008D1D80">
          <w:rPr>
            <w:lang w:val="en-US"/>
          </w:rPr>
          <w:t>. This means that a higher proportion of mature males produce milt</w:t>
        </w:r>
      </w:ins>
      <w:ins w:id="654" w:author="Marie Nevoux" w:date="2019-04-03T11:40:00Z">
        <w:r w:rsidR="008D1D80">
          <w:rPr>
            <w:lang w:val="en-US"/>
          </w:rPr>
          <w:t xml:space="preserve"> in autumn</w:t>
        </w:r>
      </w:ins>
      <w:ins w:id="655" w:author="Marie Nevoux" w:date="2019-04-03T11:37:00Z">
        <w:r w:rsidR="008D1D80">
          <w:rPr>
            <w:lang w:val="en-US"/>
          </w:rPr>
          <w:t xml:space="preserve"> </w:t>
        </w:r>
      </w:ins>
      <w:ins w:id="656" w:author="Marie Nevoux" w:date="2019-04-03T13:35:00Z">
        <w:r w:rsidR="00F355D0">
          <w:rPr>
            <w:lang w:val="en-US"/>
          </w:rPr>
          <w:t xml:space="preserve">in </w:t>
        </w:r>
      </w:ins>
      <w:ins w:id="657" w:author="Marie Nevoux" w:date="2019-04-03T11:40:00Z">
        <w:r w:rsidR="008D1D80">
          <w:rPr>
            <w:lang w:val="en-US"/>
          </w:rPr>
          <w:t xml:space="preserve">old </w:t>
        </w:r>
        <w:proofErr w:type="spellStart"/>
        <w:r w:rsidR="008D1D80">
          <w:rPr>
            <w:lang w:val="en-US"/>
          </w:rPr>
          <w:t>parrs</w:t>
        </w:r>
        <w:proofErr w:type="spellEnd"/>
        <w:r w:rsidR="008D1D80">
          <w:rPr>
            <w:lang w:val="en-US"/>
          </w:rPr>
          <w:t xml:space="preserve"> </w:t>
        </w:r>
      </w:ins>
      <w:ins w:id="658" w:author="Marie Nevoux" w:date="2019-04-03T11:37:00Z">
        <w:r w:rsidR="008D1D80">
          <w:rPr>
            <w:lang w:val="en-US"/>
          </w:rPr>
          <w:t xml:space="preserve">than </w:t>
        </w:r>
      </w:ins>
      <w:ins w:id="659" w:author="Marie Nevoux" w:date="2019-04-03T11:40:00Z">
        <w:r w:rsidR="008D1D80">
          <w:rPr>
            <w:lang w:val="en-US"/>
          </w:rPr>
          <w:t>in young ones</w:t>
        </w:r>
      </w:ins>
      <w:ins w:id="660" w:author="Marie Nevoux" w:date="2019-04-03T13:35:00Z">
        <w:r w:rsidR="00F355D0">
          <w:rPr>
            <w:lang w:val="en-US"/>
          </w:rPr>
          <w:t xml:space="preserve">, and </w:t>
        </w:r>
      </w:ins>
      <w:ins w:id="661" w:author="Marie Nevoux" w:date="2019-04-03T13:37:00Z">
        <w:r w:rsidR="00F355D0">
          <w:rPr>
            <w:lang w:val="en-US"/>
          </w:rPr>
          <w:t xml:space="preserve">within a given age class </w:t>
        </w:r>
      </w:ins>
      <w:ins w:id="662" w:author="Marie Nevoux" w:date="2019-04-03T13:35:00Z">
        <w:r w:rsidR="00F355D0">
          <w:rPr>
            <w:lang w:val="en-US"/>
          </w:rPr>
          <w:t xml:space="preserve">in small </w:t>
        </w:r>
        <w:proofErr w:type="spellStart"/>
        <w:r w:rsidR="00F355D0">
          <w:rPr>
            <w:lang w:val="en-US"/>
          </w:rPr>
          <w:t>parrs</w:t>
        </w:r>
        <w:proofErr w:type="spellEnd"/>
        <w:r w:rsidR="00F355D0">
          <w:rPr>
            <w:lang w:val="en-US"/>
          </w:rPr>
          <w:t xml:space="preserve"> than in large ones</w:t>
        </w:r>
      </w:ins>
      <w:ins w:id="663" w:author="Marie Nevoux" w:date="2019-04-03T11:40:00Z">
        <w:r w:rsidR="008D1D80">
          <w:rPr>
            <w:lang w:val="en-US"/>
          </w:rPr>
          <w:t>.</w:t>
        </w:r>
      </w:ins>
    </w:p>
    <w:p w14:paraId="3D23AA23" w14:textId="2202A6CA" w:rsidR="000B3417" w:rsidRPr="005B2FA1" w:rsidDel="005F2FF3" w:rsidRDefault="00A84A55" w:rsidP="00A204B8">
      <w:pPr>
        <w:pStyle w:val="Sansinterligne"/>
        <w:spacing w:line="480" w:lineRule="auto"/>
        <w:rPr>
          <w:del w:id="664" w:author="Marie Nevoux" w:date="2019-04-02T11:38:00Z"/>
          <w:lang w:val="en-US"/>
          <w:rPrChange w:id="665" w:author="Marie Nevoux" w:date="2019-04-05T14:05:00Z">
            <w:rPr>
              <w:del w:id="666" w:author="Marie Nevoux" w:date="2019-04-02T11:38:00Z"/>
              <w:lang w:val="en-GB"/>
            </w:rPr>
          </w:rPrChange>
        </w:rPr>
      </w:pPr>
      <w:del w:id="667" w:author="Marie Nevoux" w:date="2019-04-03T11:36:00Z">
        <w:r w:rsidRPr="00A204B8" w:rsidDel="008D1D80">
          <w:rPr>
            <w:lang w:val="en-US"/>
          </w:rPr>
          <w:delText xml:space="preserve">increased with age (P = 0.025) and body length (P = 0.041), although this length effect tend to be weaker in older parrs (age * length: P = 0.055). </w:delText>
        </w:r>
      </w:del>
      <w:del w:id="668" w:author="Marie Nevoux" w:date="2019-04-03T11:22:00Z">
        <w:r w:rsidRPr="00A204B8" w:rsidDel="00C9727F">
          <w:rPr>
            <w:lang w:val="en-US"/>
          </w:rPr>
          <w:delText xml:space="preserve">We also </w:delText>
        </w:r>
        <w:r w:rsidR="00E24C85" w:rsidRPr="00A204B8" w:rsidDel="00C9727F">
          <w:rPr>
            <w:lang w:val="en-US"/>
          </w:rPr>
          <w:delText>detected a strong year effect (P &lt; 0.001)</w:delText>
        </w:r>
      </w:del>
      <w:ins w:id="669" w:author="Marie Nevoux" w:date="2019-03-29T16:19:00Z">
        <w:r w:rsidR="00D90C80">
          <w:rPr>
            <w:lang w:val="en-US"/>
          </w:rPr>
          <w:t>B</w:t>
        </w:r>
        <w:r w:rsidR="00D90C80" w:rsidRPr="00D90C80">
          <w:rPr>
            <w:lang w:val="en-US"/>
          </w:rPr>
          <w:t xml:space="preserve">ecause the probability to detect precocious maturation with the phenotypic method </w:t>
        </w:r>
      </w:ins>
      <w:ins w:id="670" w:author="Marie Nevoux" w:date="2019-03-29T16:20:00Z">
        <w:r w:rsidR="00D90C80">
          <w:rPr>
            <w:lang w:val="en-US"/>
          </w:rPr>
          <w:t>depends on</w:t>
        </w:r>
      </w:ins>
      <w:ins w:id="671" w:author="Marie Nevoux" w:date="2019-03-29T16:19:00Z">
        <w:r w:rsidR="00D90C80" w:rsidRPr="00D90C80">
          <w:rPr>
            <w:lang w:val="en-US"/>
          </w:rPr>
          <w:t xml:space="preserve"> the probability for a mature male to produce milt at the time of capture, our result</w:t>
        </w:r>
      </w:ins>
      <w:del w:id="672" w:author="Marie Nevoux" w:date="2019-03-29T16:20:00Z">
        <w:r w:rsidR="00E24C85" w:rsidRPr="00A204B8" w:rsidDel="00D90C80">
          <w:rPr>
            <w:lang w:val="en-US"/>
          </w:rPr>
          <w:delText>, which</w:delText>
        </w:r>
      </w:del>
      <w:r w:rsidRPr="00A204B8">
        <w:rPr>
          <w:lang w:val="en-US"/>
        </w:rPr>
        <w:t xml:space="preserve"> </w:t>
      </w:r>
      <w:del w:id="673" w:author="Marie Nevoux" w:date="2019-03-29T16:20:00Z">
        <w:r w:rsidR="00E24C85" w:rsidRPr="00A204B8" w:rsidDel="00D90C80">
          <w:rPr>
            <w:lang w:val="en-US"/>
          </w:rPr>
          <w:delText xml:space="preserve">suggests </w:delText>
        </w:r>
      </w:del>
      <w:ins w:id="674" w:author="Marie Nevoux" w:date="2019-03-29T16:20:00Z">
        <w:r w:rsidR="00D90C80">
          <w:rPr>
            <w:lang w:val="en-US"/>
          </w:rPr>
          <w:t>highlights</w:t>
        </w:r>
        <w:r w:rsidR="00D90C80" w:rsidRPr="00A204B8">
          <w:rPr>
            <w:lang w:val="en-US"/>
          </w:rPr>
          <w:t xml:space="preserve"> </w:t>
        </w:r>
      </w:ins>
      <w:r w:rsidR="00E24C85" w:rsidRPr="00A204B8">
        <w:rPr>
          <w:lang w:val="en-US"/>
        </w:rPr>
        <w:t xml:space="preserve">that </w:t>
      </w:r>
      <w:ins w:id="675" w:author="Marie Nevoux" w:date="2019-04-02T11:04:00Z">
        <w:r w:rsidR="001201A6">
          <w:rPr>
            <w:lang w:val="en-US"/>
          </w:rPr>
          <w:t xml:space="preserve">both intrinsic and </w:t>
        </w:r>
      </w:ins>
      <w:r w:rsidR="00E24C85" w:rsidRPr="00A204B8">
        <w:rPr>
          <w:lang w:val="en-US"/>
        </w:rPr>
        <w:t xml:space="preserve">environmental factors </w:t>
      </w:r>
      <w:ins w:id="676" w:author="Marie Nevoux" w:date="2019-03-29T16:29:00Z">
        <w:r w:rsidR="00A3712D">
          <w:rPr>
            <w:lang w:val="en-US"/>
          </w:rPr>
          <w:t xml:space="preserve">can </w:t>
        </w:r>
      </w:ins>
      <w:del w:id="677" w:author="Marie Nevoux" w:date="2019-03-29T16:30:00Z">
        <w:r w:rsidR="00E24C85" w:rsidRPr="00A204B8" w:rsidDel="00A3712D">
          <w:rPr>
            <w:lang w:val="en-US"/>
          </w:rPr>
          <w:delText xml:space="preserve">influence </w:delText>
        </w:r>
      </w:del>
      <w:ins w:id="678" w:author="Marie Nevoux" w:date="2019-03-29T16:30:00Z">
        <w:r w:rsidR="00A3712D">
          <w:rPr>
            <w:lang w:val="en-US"/>
          </w:rPr>
          <w:t>affect</w:t>
        </w:r>
        <w:r w:rsidR="00A3712D" w:rsidRPr="00A204B8">
          <w:rPr>
            <w:lang w:val="en-US"/>
          </w:rPr>
          <w:t xml:space="preserve"> </w:t>
        </w:r>
      </w:ins>
      <w:r w:rsidR="00E24C85" w:rsidRPr="00A204B8">
        <w:rPr>
          <w:lang w:val="en-US"/>
        </w:rPr>
        <w:t xml:space="preserve">the level of </w:t>
      </w:r>
      <w:ins w:id="679" w:author="Marie Nevoux" w:date="2019-03-29T16:21:00Z">
        <w:r w:rsidR="00D90C80">
          <w:rPr>
            <w:lang w:val="en-US"/>
          </w:rPr>
          <w:t>detection of the precocious state</w:t>
        </w:r>
      </w:ins>
      <w:ins w:id="680" w:author="Marie Nevoux" w:date="2019-03-29T16:27:00Z">
        <w:r w:rsidR="00A3712D">
          <w:rPr>
            <w:lang w:val="en-US"/>
          </w:rPr>
          <w:t>.</w:t>
        </w:r>
      </w:ins>
      <w:ins w:id="681" w:author="Marie Nevoux" w:date="2019-03-29T16:21:00Z">
        <w:r w:rsidR="00D90C80">
          <w:rPr>
            <w:lang w:val="en-US"/>
          </w:rPr>
          <w:t xml:space="preserve"> </w:t>
        </w:r>
      </w:ins>
      <w:ins w:id="682" w:author="Marie Nevoux" w:date="2019-04-02T11:38:00Z">
        <w:r w:rsidR="005F2FF3">
          <w:rPr>
            <w:lang w:val="en-GB"/>
          </w:rPr>
          <w:t>Hence</w:t>
        </w:r>
        <w:r w:rsidR="00087109">
          <w:rPr>
            <w:lang w:val="en-GB"/>
          </w:rPr>
          <w:t>, the ultrasound method unveil</w:t>
        </w:r>
        <w:r w:rsidR="005F2FF3">
          <w:rPr>
            <w:lang w:val="en-GB"/>
          </w:rPr>
          <w:t xml:space="preserve"> that only 16.8% and 13.2% of the mature males </w:t>
        </w:r>
      </w:ins>
      <w:ins w:id="683" w:author="Marie Nevoux" w:date="2019-04-05T14:03:00Z">
        <w:r w:rsidR="00087109">
          <w:rPr>
            <w:lang w:val="en-GB"/>
          </w:rPr>
          <w:t>are</w:t>
        </w:r>
      </w:ins>
      <w:ins w:id="684" w:author="Marie Nevoux" w:date="2019-04-02T11:38:00Z">
        <w:r w:rsidR="005F2FF3">
          <w:rPr>
            <w:lang w:val="en-GB"/>
          </w:rPr>
          <w:t xml:space="preserve"> identified as precocious </w:t>
        </w:r>
        <w:proofErr w:type="spellStart"/>
        <w:r w:rsidR="005F2FF3">
          <w:rPr>
            <w:lang w:val="en-GB"/>
          </w:rPr>
          <w:t>parrs</w:t>
        </w:r>
        <w:proofErr w:type="spellEnd"/>
        <w:r w:rsidR="005F2FF3">
          <w:rPr>
            <w:lang w:val="en-GB"/>
          </w:rPr>
          <w:t xml:space="preserve"> at the time of capture in 2015 and 2017, and this proportion </w:t>
        </w:r>
      </w:ins>
      <w:ins w:id="685" w:author="Marie Nevoux" w:date="2019-04-05T14:04:00Z">
        <w:r w:rsidR="00087109">
          <w:rPr>
            <w:lang w:val="en-GB"/>
          </w:rPr>
          <w:t>rise</w:t>
        </w:r>
      </w:ins>
      <w:ins w:id="686" w:author="Marie Nevoux" w:date="2019-04-02T11:38:00Z">
        <w:r w:rsidR="005F2FF3">
          <w:rPr>
            <w:lang w:val="en-GB"/>
          </w:rPr>
          <w:t xml:space="preserve"> to 87.6% in 2016 (</w:t>
        </w:r>
        <w:r w:rsidR="005F2FF3">
          <w:rPr>
            <w:lang w:val="en-GB"/>
          </w:rPr>
          <w:fldChar w:fldCharType="begin"/>
        </w:r>
        <w:r w:rsidR="005F2FF3">
          <w:rPr>
            <w:lang w:val="en-GB"/>
          </w:rPr>
          <w:instrText xml:space="preserve"> REF _Ref4770927 \h </w:instrText>
        </w:r>
      </w:ins>
      <w:r w:rsidR="005F2FF3">
        <w:rPr>
          <w:lang w:val="en-GB"/>
        </w:rPr>
      </w:r>
      <w:ins w:id="687" w:author="Marie Nevoux" w:date="2019-04-02T11:38:00Z">
        <w:r w:rsidR="005F2FF3">
          <w:rPr>
            <w:lang w:val="en-GB"/>
          </w:rPr>
          <w:fldChar w:fldCharType="separate"/>
        </w:r>
      </w:ins>
      <w:ins w:id="688" w:author="Marie Nevoux" w:date="2019-04-03T17:17:00Z">
        <w:r w:rsidR="00A56525" w:rsidRPr="00A204B8">
          <w:rPr>
            <w:lang w:val="en-GB"/>
          </w:rPr>
          <w:t xml:space="preserve">Table </w:t>
        </w:r>
        <w:r w:rsidR="00A56525">
          <w:rPr>
            <w:noProof/>
            <w:lang w:val="en-GB"/>
          </w:rPr>
          <w:t>1</w:t>
        </w:r>
      </w:ins>
      <w:ins w:id="689" w:author="Marie Nevoux" w:date="2019-04-02T11:38:00Z">
        <w:r w:rsidR="005F2FF3">
          <w:rPr>
            <w:lang w:val="en-GB"/>
          </w:rPr>
          <w:fldChar w:fldCharType="end"/>
        </w:r>
        <w:r w:rsidR="005F2FF3">
          <w:rPr>
            <w:lang w:val="en-GB"/>
          </w:rPr>
          <w:t>).</w:t>
        </w:r>
      </w:ins>
      <w:ins w:id="690" w:author="Marie Nevoux" w:date="2019-04-03T13:38:00Z">
        <w:r w:rsidR="00F355D0">
          <w:rPr>
            <w:lang w:val="en-GB"/>
          </w:rPr>
          <w:t xml:space="preserve"> </w:t>
        </w:r>
      </w:ins>
      <w:del w:id="691" w:author="Marie Nevoux" w:date="2019-03-29T16:27:00Z">
        <w:r w:rsidR="00E24C85" w:rsidRPr="00A204B8" w:rsidDel="00A3712D">
          <w:rPr>
            <w:lang w:val="en-US"/>
          </w:rPr>
          <w:delText>maturation of parr at the time of capture.</w:delText>
        </w:r>
        <w:r w:rsidR="00E24C85" w:rsidRPr="00A204B8" w:rsidDel="00A3712D">
          <w:rPr>
            <w:lang w:val="en-GB"/>
          </w:rPr>
          <w:delText xml:space="preserve"> </w:delText>
        </w:r>
      </w:del>
      <w:ins w:id="692" w:author="Marie Nevoux" w:date="2019-04-02T11:29:00Z">
        <w:r w:rsidR="005F2FF3">
          <w:rPr>
            <w:lang w:val="en-US"/>
          </w:rPr>
          <w:t xml:space="preserve">Empirical evidence have shown an increase in the proportion of mature </w:t>
        </w:r>
        <w:proofErr w:type="spellStart"/>
        <w:r w:rsidR="005F2FF3">
          <w:rPr>
            <w:lang w:val="en-US"/>
          </w:rPr>
          <w:t>parr</w:t>
        </w:r>
      </w:ins>
      <w:ins w:id="693" w:author="Marie Nevoux" w:date="2019-04-05T14:04:00Z">
        <w:r w:rsidR="00087109">
          <w:rPr>
            <w:lang w:val="en-US"/>
          </w:rPr>
          <w:t>s</w:t>
        </w:r>
      </w:ins>
      <w:proofErr w:type="spellEnd"/>
      <w:ins w:id="694" w:author="Marie Nevoux" w:date="2019-04-02T11:29:00Z">
        <w:r w:rsidR="005F2FF3">
          <w:rPr>
            <w:lang w:val="en-US"/>
          </w:rPr>
          <w:t xml:space="preserve"> as the </w:t>
        </w:r>
        <w:proofErr w:type="spellStart"/>
        <w:r w:rsidR="005F2FF3">
          <w:rPr>
            <w:lang w:val="en-US"/>
          </w:rPr>
          <w:t>parr</w:t>
        </w:r>
      </w:ins>
      <w:ins w:id="695" w:author="Marie Nevoux" w:date="2019-04-05T14:04:00Z">
        <w:r w:rsidR="00087109">
          <w:rPr>
            <w:lang w:val="en-US"/>
          </w:rPr>
          <w:t>s</w:t>
        </w:r>
      </w:ins>
      <w:proofErr w:type="spellEnd"/>
      <w:ins w:id="696" w:author="Marie Nevoux" w:date="2019-04-02T11:29:00Z">
        <w:r w:rsidR="005F2FF3">
          <w:rPr>
            <w:lang w:val="en-US"/>
          </w:rPr>
          <w:t xml:space="preserve"> are getting older </w:t>
        </w:r>
      </w:ins>
      <w:ins w:id="697" w:author="Marie Nevoux" w:date="2019-04-02T11:30:00Z">
        <w:r w:rsidR="005F2FF3">
          <w:rPr>
            <w:lang w:val="en-US"/>
          </w:rPr>
          <w:fldChar w:fldCharType="begin"/>
        </w:r>
      </w:ins>
      <w:ins w:id="698" w:author="Marie Nevoux" w:date="2019-04-03T15:31:00Z">
        <w:r w:rsidR="004E1174">
          <w:rPr>
            <w:lang w:val="en-US"/>
          </w:rPr>
          <w:instrText xml:space="preserve"> ADDIN ZOTERO_ITEM CSL_CITATION {"citationID":"kCIn4nmO","properties":{"formattedCitation":"(Baglini\\uc0\\u232{}re and Maisse 1985; Myers et al. 1986)","plainCitation":"(Baglinière and Maisse 1985; Myers et al. 1986)","noteIndex":0},"citationItems":[{"id":3137,"uris":["http://zotero.org/users/1431525/items/628RLIT9"],"uri":["http://zotero.org/users/1431525/items/628RLIT9"],"itemData":{"id":3137,"type":"article-journal","title":"Precocious maturation and smoltification in wild Atlantic salmon in the Armorican massif, France","container-title":"Aquaculture","collection-title":"Salmonid Smoltification II","page":"249-263","volume":"45","issue":"1","source":"ScienceDirect","abstract":"In wild Atlantic salmon, Salmo salar, of Armorican rivers, precocious maturity occurred at &lt;5% at age 0+ (males only). At 1+ (in both sexes) the percentage occurrence varied between years and stretches of river. Spawning marks on scales of smolts and anadromous adults confirmed that such fish smoltify after spawning. From back-calculation from scales of R. Scorff salmon it was found that: (1) mature parr were larger than immature fish at 1+ in autumn and at smolting; (2) mature 1+ parr had been intermediate in length between upper and lower modal group fish in their first autumn. It is suggested that in western France a holobiotic cycle for the Atlantic salmon can occur before the amphibiotic one as an adaptive strategy.","DOI":"10.1016/0044-8486(85)90274-1","ISSN":"0044-8486","journalAbbreviation":"Aquaculture","author":[{"family":"Baglinière","given":"Jean-Luc"},{"family":"Maisse","given":"G."}],"issued":{"date-parts":[["1985",4,15]]}}},{"id":3138,"uris":["http://zotero.org/users/1431525/items/T396UBWR"],"uri":["http://zotero.org/users/1431525/items/T396UBWR"],"itemData":{"id":3138,"type":"article-journal","title":"Variation in Male Parr Maturation Within and Among Populations of Atlantic Salmon, &lt;i&gt;Salmo salar&lt;/i&gt;","container-title":"Canadian Journal of Fisheries and Aquatic Sciences","page":"1242-1248","volume":"43","issue":"6","source":"NRC Research Press","abstract":"The covariation of growth and maturation in male Atlantic salmon parr, Salmo salar, produces a relationship characterized by a size threshold below which individuals generally do not mature. The threshold of 70–72 mm fork length is evident both within and among populations. Parr maturation can reduce growth during the second year of life by an average of 4.0%. Among-year variation in growth rate affects the yearly incidence of maturation for males at age 1 + but has no detectable effect on the total proportion of male parr maturing in a population. Increases in the proportion of mature parr in the Matamek River, Quebec, can be explained by variation in growth alone; there is no evidence for genetic changes in this population., La covariation de la croissance et de la maturation chez les tacons de saumon de l'Atlantique, Salmo salar, produit une relation caractérisée par un seuil de taille au-dessous duquel les mâles n'atteignent généralement pas la maturité. Un seuil variant de 70 à 72 mm de longueur à la fourche est évident au sein de populations et entre celles-ci. La maturation des tacons peut réduire la croissance par une moyen de 4% de la deuxième année du cycle vital. La variation du taux de croissance d'une année à l'autre influe sur la fréquence annuelle de la maturation des mâles à 1 + an, mais n'a aucune incidence discernable sur la proportion totale de tacons mâles d'une population que atteignent la maturité. La variation de la croissance peut, à elle seule, expliquer les augmentations de la proportion de tacons matures présents dans la rivière Matamek (Québec); il n'ya aucune evidence de changements genitiques dans cette population.","DOI":"10.1139/f86-154","ISSN":"0706-652X","journalAbbreviation":"Can. J. Fish. Aquat. Sci.","author":[{"family":"Myers","given":"Ransom A."},{"family":"Hutchings","given":"J. A."},{"family":"Gibson","given":"R. John"}],"issued":{"date-parts":[["1986",6,1]]}}}],"schema":"https://github.com/citation-style-language/schema/raw/master/csl-citation.json"} </w:instrText>
        </w:r>
      </w:ins>
      <w:r w:rsidR="005F2FF3">
        <w:rPr>
          <w:lang w:val="en-US"/>
        </w:rPr>
        <w:fldChar w:fldCharType="separate"/>
      </w:r>
      <w:ins w:id="699" w:author="Marie Nevoux" w:date="2019-04-02T11:31:00Z">
        <w:r w:rsidR="005F2FF3" w:rsidRPr="005F2FF3">
          <w:rPr>
            <w:rFonts w:ascii="Calibri" w:hAnsi="Calibri" w:cs="Calibri"/>
            <w:szCs w:val="24"/>
            <w:lang w:val="en-GB"/>
            <w:rPrChange w:id="700" w:author="Marie Nevoux" w:date="2019-04-02T11:31:00Z">
              <w:rPr>
                <w:rFonts w:ascii="Times New Roman" w:hAnsi="Times New Roman" w:cs="Times New Roman"/>
                <w:sz w:val="24"/>
                <w:szCs w:val="24"/>
              </w:rPr>
            </w:rPrChange>
          </w:rPr>
          <w:t>(Baglinière and Maisse 1985; Myers et al. 1986)</w:t>
        </w:r>
      </w:ins>
      <w:ins w:id="701" w:author="Marie Nevoux" w:date="2019-04-02T11:30:00Z">
        <w:r w:rsidR="005F2FF3">
          <w:rPr>
            <w:lang w:val="en-US"/>
          </w:rPr>
          <w:fldChar w:fldCharType="end"/>
        </w:r>
      </w:ins>
      <w:ins w:id="702" w:author="Marie Nevoux" w:date="2019-04-02T11:34:00Z">
        <w:r w:rsidR="005F2FF3">
          <w:rPr>
            <w:lang w:val="en-US"/>
          </w:rPr>
          <w:t xml:space="preserve">. </w:t>
        </w:r>
        <w:proofErr w:type="gramStart"/>
        <w:r w:rsidR="005F2FF3">
          <w:rPr>
            <w:lang w:val="en-US"/>
          </w:rPr>
          <w:t>But</w:t>
        </w:r>
      </w:ins>
      <w:proofErr w:type="gramEnd"/>
      <w:ins w:id="703" w:author="Marie Nevoux" w:date="2019-04-02T11:31:00Z">
        <w:r w:rsidR="005F2FF3">
          <w:rPr>
            <w:lang w:val="en-US"/>
          </w:rPr>
          <w:t xml:space="preserve"> </w:t>
        </w:r>
      </w:ins>
      <w:ins w:id="704" w:author="Marie Nevoux" w:date="2019-04-05T14:04:00Z">
        <w:r w:rsidR="00087109">
          <w:rPr>
            <w:lang w:val="en-US"/>
          </w:rPr>
          <w:t xml:space="preserve">this study suggests that </w:t>
        </w:r>
      </w:ins>
      <w:ins w:id="705" w:author="Marie Nevoux" w:date="2019-04-03T10:37:00Z">
        <w:r w:rsidR="00226E11">
          <w:rPr>
            <w:lang w:val="en-US"/>
          </w:rPr>
          <w:t xml:space="preserve">mature </w:t>
        </w:r>
        <w:proofErr w:type="spellStart"/>
        <w:r w:rsidR="00226E11">
          <w:rPr>
            <w:lang w:val="en-US"/>
          </w:rPr>
          <w:t>parrs</w:t>
        </w:r>
        <w:proofErr w:type="spellEnd"/>
        <w:r w:rsidR="00226E11">
          <w:rPr>
            <w:lang w:val="en-US"/>
          </w:rPr>
          <w:t xml:space="preserve"> </w:t>
        </w:r>
        <w:r w:rsidR="00226E11">
          <w:rPr>
            <w:lang w:val="en-US"/>
          </w:rPr>
          <w:lastRenderedPageBreak/>
          <w:t xml:space="preserve">develop and produce milt earlier in the season than young ones, which may accentuate even further the </w:t>
        </w:r>
      </w:ins>
      <w:ins w:id="706" w:author="Marie Nevoux" w:date="2019-04-03T10:38:00Z">
        <w:r w:rsidR="00226E11">
          <w:rPr>
            <w:lang w:val="en-US"/>
          </w:rPr>
          <w:t xml:space="preserve">above mentioned </w:t>
        </w:r>
      </w:ins>
      <w:ins w:id="707" w:author="Marie Nevoux" w:date="2019-04-03T10:37:00Z">
        <w:r w:rsidR="00226E11">
          <w:rPr>
            <w:lang w:val="en-US"/>
          </w:rPr>
          <w:t xml:space="preserve">age-specific </w:t>
        </w:r>
      </w:ins>
      <w:ins w:id="708" w:author="Marie Nevoux" w:date="2019-04-03T10:38:00Z">
        <w:r w:rsidR="00226E11">
          <w:rPr>
            <w:lang w:val="en-US"/>
          </w:rPr>
          <w:t xml:space="preserve">pattern </w:t>
        </w:r>
      </w:ins>
      <w:ins w:id="709" w:author="Marie Nevoux" w:date="2019-04-05T14:05:00Z">
        <w:r w:rsidR="0074796D">
          <w:rPr>
            <w:lang w:val="en-US"/>
          </w:rPr>
          <w:t xml:space="preserve">reported </w:t>
        </w:r>
        <w:r w:rsidR="003A4875">
          <w:rPr>
            <w:lang w:val="en-US"/>
          </w:rPr>
          <w:t>with</w:t>
        </w:r>
      </w:ins>
      <w:ins w:id="710" w:author="Marie Nevoux" w:date="2019-04-02T11:34:00Z">
        <w:r w:rsidR="005F2FF3">
          <w:rPr>
            <w:lang w:val="en-US"/>
          </w:rPr>
          <w:t xml:space="preserve"> the phenotypic method</w:t>
        </w:r>
      </w:ins>
      <w:ins w:id="711" w:author="Marie Nevoux" w:date="2019-04-02T11:35:00Z">
        <w:r w:rsidR="005F2FF3">
          <w:rPr>
            <w:lang w:val="en-US"/>
          </w:rPr>
          <w:t>.</w:t>
        </w:r>
      </w:ins>
      <w:ins w:id="712" w:author="Marie Nevoux" w:date="2019-04-02T11:38:00Z">
        <w:r w:rsidR="005F2FF3">
          <w:rPr>
            <w:lang w:val="en-US"/>
          </w:rPr>
          <w:t xml:space="preserve"> </w:t>
        </w:r>
      </w:ins>
    </w:p>
    <w:p w14:paraId="34150DB5" w14:textId="77777777" w:rsidR="00807F2A" w:rsidRPr="00A204B8" w:rsidRDefault="00807F2A" w:rsidP="00A204B8">
      <w:pPr>
        <w:pStyle w:val="Sansinterligne"/>
        <w:spacing w:line="480" w:lineRule="auto"/>
        <w:rPr>
          <w:lang w:val="en-GB"/>
        </w:rPr>
      </w:pPr>
    </w:p>
    <w:p w14:paraId="38EC9718" w14:textId="4FAAE9E8" w:rsidR="0002610B" w:rsidRPr="00A204B8" w:rsidRDefault="0002610B" w:rsidP="00A204B8">
      <w:pPr>
        <w:pStyle w:val="Sansinterligne"/>
        <w:spacing w:line="480" w:lineRule="auto"/>
        <w:rPr>
          <w:lang w:val="en-US"/>
        </w:rPr>
      </w:pPr>
      <w:r w:rsidRPr="00A204B8">
        <w:rPr>
          <w:lang w:val="en-US"/>
        </w:rPr>
        <w:t xml:space="preserve">In our study, </w:t>
      </w:r>
      <w:r w:rsidR="0014656D" w:rsidRPr="00A204B8">
        <w:rPr>
          <w:lang w:val="en-US"/>
        </w:rPr>
        <w:t xml:space="preserve">the maturation state of </w:t>
      </w:r>
      <w:r w:rsidR="00763BBD" w:rsidRPr="00A204B8">
        <w:rPr>
          <w:lang w:val="en-US"/>
        </w:rPr>
        <w:t>106</w:t>
      </w:r>
      <w:r w:rsidR="0014656D" w:rsidRPr="00A204B8">
        <w:rPr>
          <w:lang w:val="en-US"/>
        </w:rPr>
        <w:t xml:space="preserve"> individuals </w:t>
      </w:r>
      <w:del w:id="713" w:author="Marie Nevoux" w:date="2019-04-05T14:05:00Z">
        <w:r w:rsidR="0014656D" w:rsidRPr="00A204B8" w:rsidDel="005B2FA1">
          <w:rPr>
            <w:lang w:val="en-US"/>
          </w:rPr>
          <w:delText xml:space="preserve">was </w:delText>
        </w:r>
      </w:del>
      <w:ins w:id="714" w:author="Marie Nevoux" w:date="2019-04-05T14:05:00Z">
        <w:r w:rsidR="005B2FA1">
          <w:rPr>
            <w:lang w:val="en-US"/>
          </w:rPr>
          <w:t>is</w:t>
        </w:r>
        <w:r w:rsidR="005B2FA1" w:rsidRPr="00A204B8">
          <w:rPr>
            <w:lang w:val="en-US"/>
          </w:rPr>
          <w:t xml:space="preserve"> </w:t>
        </w:r>
      </w:ins>
      <w:r w:rsidR="0014656D" w:rsidRPr="00A204B8">
        <w:rPr>
          <w:lang w:val="en-US"/>
        </w:rPr>
        <w:t>uncertain</w:t>
      </w:r>
      <w:ins w:id="715" w:author="Marie Nevoux" w:date="2019-03-29T16:38:00Z">
        <w:r w:rsidR="0021767A">
          <w:rPr>
            <w:lang w:val="en-US"/>
          </w:rPr>
          <w:t xml:space="preserve"> </w:t>
        </w:r>
      </w:ins>
      <w:ins w:id="716" w:author="Marie Nevoux" w:date="2019-03-29T16:39:00Z">
        <w:r w:rsidR="0021767A">
          <w:rPr>
            <w:lang w:val="en-US"/>
          </w:rPr>
          <w:t>according to</w:t>
        </w:r>
      </w:ins>
      <w:ins w:id="717" w:author="Marie Nevoux" w:date="2019-03-29T16:38:00Z">
        <w:r w:rsidR="0021767A">
          <w:rPr>
            <w:lang w:val="en-US"/>
          </w:rPr>
          <w:t xml:space="preserve"> the phenotypic method</w:t>
        </w:r>
      </w:ins>
      <w:ins w:id="718" w:author="Marie Nevoux" w:date="2019-04-03T13:39:00Z">
        <w:r w:rsidR="00F355D0">
          <w:rPr>
            <w:lang w:val="en-US"/>
          </w:rPr>
          <w:t>,</w:t>
        </w:r>
      </w:ins>
      <w:ins w:id="719" w:author="Marie Nevoux" w:date="2019-04-03T13:38:00Z">
        <w:r w:rsidR="00F355D0">
          <w:rPr>
            <w:lang w:val="en-US"/>
          </w:rPr>
          <w:t xml:space="preserve"> i.e. individuals</w:t>
        </w:r>
      </w:ins>
      <w:ins w:id="720" w:author="Marie Nevoux" w:date="2019-04-03T13:39:00Z">
        <w:r w:rsidR="00F355D0" w:rsidRPr="00F355D0">
          <w:rPr>
            <w:lang w:val="en-US"/>
          </w:rPr>
          <w:t xml:space="preserve"> </w:t>
        </w:r>
        <w:r w:rsidR="00F355D0" w:rsidRPr="00A204B8">
          <w:rPr>
            <w:lang w:val="en-US"/>
          </w:rPr>
          <w:t xml:space="preserve">that look like mature </w:t>
        </w:r>
        <w:proofErr w:type="spellStart"/>
        <w:r w:rsidR="00F355D0" w:rsidRPr="00A204B8">
          <w:rPr>
            <w:lang w:val="en-US"/>
          </w:rPr>
          <w:t>parrs</w:t>
        </w:r>
      </w:ins>
      <w:proofErr w:type="spellEnd"/>
      <w:r w:rsidR="0014656D" w:rsidRPr="00A204B8">
        <w:rPr>
          <w:lang w:val="en-US"/>
        </w:rPr>
        <w:t xml:space="preserve">. However, following ultrasound examination, </w:t>
      </w:r>
      <w:del w:id="721" w:author="Marie Nevoux" w:date="2019-04-03T15:00:00Z">
        <w:r w:rsidR="0014656D" w:rsidRPr="00A204B8" w:rsidDel="00EC01EB">
          <w:rPr>
            <w:lang w:val="en-US"/>
          </w:rPr>
          <w:delText xml:space="preserve">we </w:delText>
        </w:r>
      </w:del>
      <w:ins w:id="722" w:author="Marie Nevoux" w:date="2019-04-03T15:00:00Z">
        <w:r w:rsidR="00EC01EB">
          <w:rPr>
            <w:lang w:val="en-US"/>
          </w:rPr>
          <w:t xml:space="preserve">it </w:t>
        </w:r>
      </w:ins>
      <w:proofErr w:type="gramStart"/>
      <w:ins w:id="723" w:author="Marie Nevoux" w:date="2019-04-05T14:06:00Z">
        <w:r w:rsidR="005B2FA1">
          <w:rPr>
            <w:lang w:val="en-US"/>
          </w:rPr>
          <w:t>is</w:t>
        </w:r>
      </w:ins>
      <w:ins w:id="724" w:author="Marie Nevoux" w:date="2019-04-03T15:00:00Z">
        <w:r w:rsidR="00EC01EB" w:rsidRPr="00A204B8">
          <w:rPr>
            <w:lang w:val="en-US"/>
          </w:rPr>
          <w:t xml:space="preserve"> </w:t>
        </w:r>
      </w:ins>
      <w:r w:rsidR="0014656D" w:rsidRPr="00A204B8">
        <w:rPr>
          <w:lang w:val="en-US"/>
        </w:rPr>
        <w:t>found</w:t>
      </w:r>
      <w:proofErr w:type="gramEnd"/>
      <w:r w:rsidR="0014656D" w:rsidRPr="00A204B8">
        <w:rPr>
          <w:lang w:val="en-US"/>
        </w:rPr>
        <w:t xml:space="preserve"> that </w:t>
      </w:r>
      <w:r w:rsidR="00763BBD" w:rsidRPr="00A204B8">
        <w:rPr>
          <w:lang w:val="en-US"/>
        </w:rPr>
        <w:t xml:space="preserve">89.6 </w:t>
      </w:r>
      <w:r w:rsidR="00EF3A54" w:rsidRPr="00A204B8">
        <w:rPr>
          <w:lang w:val="en-US"/>
        </w:rPr>
        <w:t xml:space="preserve">% of </w:t>
      </w:r>
      <w:r w:rsidR="0014656D" w:rsidRPr="00A204B8">
        <w:rPr>
          <w:lang w:val="en-US"/>
        </w:rPr>
        <w:t xml:space="preserve">those </w:t>
      </w:r>
      <w:proofErr w:type="spellStart"/>
      <w:r w:rsidR="0014656D" w:rsidRPr="00A204B8">
        <w:rPr>
          <w:lang w:val="en-US"/>
        </w:rPr>
        <w:t>parrs</w:t>
      </w:r>
      <w:proofErr w:type="spellEnd"/>
      <w:r w:rsidR="0014656D" w:rsidRPr="00A204B8">
        <w:rPr>
          <w:lang w:val="en-US"/>
        </w:rPr>
        <w:t xml:space="preserve"> </w:t>
      </w:r>
      <w:del w:id="725" w:author="Marie Nevoux" w:date="2019-04-03T13:39:00Z">
        <w:r w:rsidR="0014656D" w:rsidRPr="00A204B8" w:rsidDel="00F355D0">
          <w:rPr>
            <w:lang w:val="en-US"/>
          </w:rPr>
          <w:delText>that looked like</w:delText>
        </w:r>
        <w:r w:rsidR="00EF3A54" w:rsidRPr="00A204B8" w:rsidDel="00F355D0">
          <w:rPr>
            <w:lang w:val="en-US"/>
          </w:rPr>
          <w:delText xml:space="preserve"> mature parr</w:delText>
        </w:r>
        <w:r w:rsidR="0014656D" w:rsidRPr="00A204B8" w:rsidDel="00F355D0">
          <w:rPr>
            <w:lang w:val="en-US"/>
          </w:rPr>
          <w:delText>s</w:delText>
        </w:r>
        <w:r w:rsidR="00EF3A54" w:rsidRPr="00A204B8" w:rsidDel="00F355D0">
          <w:rPr>
            <w:lang w:val="en-US"/>
          </w:rPr>
          <w:delText xml:space="preserve"> </w:delText>
        </w:r>
      </w:del>
      <w:del w:id="726" w:author="Marie Nevoux" w:date="2019-04-05T14:06:00Z">
        <w:r w:rsidR="00EF3A54" w:rsidRPr="00A204B8" w:rsidDel="005B2FA1">
          <w:rPr>
            <w:lang w:val="en-US"/>
          </w:rPr>
          <w:delText xml:space="preserve">were </w:delText>
        </w:r>
      </w:del>
      <w:ins w:id="727" w:author="Marie Nevoux" w:date="2019-04-05T14:06:00Z">
        <w:r w:rsidR="005B2FA1">
          <w:rPr>
            <w:lang w:val="en-US"/>
          </w:rPr>
          <w:t>are</w:t>
        </w:r>
        <w:r w:rsidR="005B2FA1" w:rsidRPr="00A204B8">
          <w:rPr>
            <w:lang w:val="en-US"/>
          </w:rPr>
          <w:t xml:space="preserve"> </w:t>
        </w:r>
      </w:ins>
      <w:del w:id="728" w:author="Marie Nevoux" w:date="2019-04-03T16:44:00Z">
        <w:r w:rsidR="00EF3A54" w:rsidRPr="00A204B8" w:rsidDel="006C30D6">
          <w:rPr>
            <w:lang w:val="en-US"/>
          </w:rPr>
          <w:delText xml:space="preserve">actually </w:delText>
        </w:r>
      </w:del>
      <w:ins w:id="729" w:author="Marie Nevoux" w:date="2019-04-03T16:44:00Z">
        <w:r w:rsidR="006C30D6">
          <w:rPr>
            <w:lang w:val="en-US"/>
          </w:rPr>
          <w:t>indeed</w:t>
        </w:r>
        <w:r w:rsidR="006C30D6" w:rsidRPr="00A204B8">
          <w:rPr>
            <w:lang w:val="en-US"/>
          </w:rPr>
          <w:t xml:space="preserve"> </w:t>
        </w:r>
      </w:ins>
      <w:r w:rsidR="00EF3A54" w:rsidRPr="00A204B8">
        <w:rPr>
          <w:lang w:val="en-US"/>
        </w:rPr>
        <w:t>mature</w:t>
      </w:r>
      <w:r w:rsidR="0014656D" w:rsidRPr="00A204B8">
        <w:rPr>
          <w:lang w:val="en-US"/>
        </w:rPr>
        <w:t xml:space="preserve">. This result </w:t>
      </w:r>
      <w:r w:rsidRPr="00A204B8">
        <w:rPr>
          <w:lang w:val="en-US"/>
        </w:rPr>
        <w:t>acknowledge</w:t>
      </w:r>
      <w:del w:id="730" w:author="Marie Nevoux" w:date="2019-04-05T14:06:00Z">
        <w:r w:rsidR="0014656D" w:rsidRPr="00A204B8" w:rsidDel="005B2FA1">
          <w:rPr>
            <w:lang w:val="en-US"/>
          </w:rPr>
          <w:delText>d</w:delText>
        </w:r>
      </w:del>
      <w:r w:rsidRPr="00A204B8">
        <w:rPr>
          <w:lang w:val="en-US"/>
        </w:rPr>
        <w:t xml:space="preserve"> the high level of expertise of our trained operators to assess the maturation state of </w:t>
      </w:r>
      <w:proofErr w:type="spellStart"/>
      <w:r w:rsidRPr="00A204B8">
        <w:rPr>
          <w:lang w:val="en-US"/>
        </w:rPr>
        <w:t>parr</w:t>
      </w:r>
      <w:ins w:id="731" w:author="Marie Nevoux" w:date="2019-04-05T14:06:00Z">
        <w:r w:rsidR="005B2FA1">
          <w:rPr>
            <w:lang w:val="en-US"/>
          </w:rPr>
          <w:t>s</w:t>
        </w:r>
      </w:ins>
      <w:proofErr w:type="spellEnd"/>
      <w:r w:rsidRPr="00A204B8">
        <w:rPr>
          <w:lang w:val="en-US"/>
        </w:rPr>
        <w:t xml:space="preserve"> from external phenotypic examination. </w:t>
      </w:r>
      <w:ins w:id="732" w:author="Marie Nevoux" w:date="2019-04-03T13:53:00Z">
        <w:r w:rsidR="00DA3C84">
          <w:rPr>
            <w:lang w:val="en-US"/>
          </w:rPr>
          <w:t xml:space="preserve">Conversely, </w:t>
        </w:r>
      </w:ins>
      <w:ins w:id="733" w:author="Marie Nevoux" w:date="2019-04-03T13:54:00Z">
        <w:r w:rsidR="007D207F">
          <w:rPr>
            <w:lang w:val="en-US"/>
          </w:rPr>
          <w:t xml:space="preserve">no gonad </w:t>
        </w:r>
      </w:ins>
      <w:ins w:id="734" w:author="Marie Nevoux" w:date="2019-04-05T14:06:00Z">
        <w:r w:rsidR="005B2FA1">
          <w:rPr>
            <w:lang w:val="en-US"/>
          </w:rPr>
          <w:t>is</w:t>
        </w:r>
      </w:ins>
      <w:ins w:id="735" w:author="Marie Nevoux" w:date="2019-04-03T13:54:00Z">
        <w:r w:rsidR="007D207F">
          <w:rPr>
            <w:lang w:val="en-US"/>
          </w:rPr>
          <w:t xml:space="preserve"> detected in </w:t>
        </w:r>
      </w:ins>
      <w:ins w:id="736" w:author="Marie Nevoux" w:date="2019-04-03T13:53:00Z">
        <w:r w:rsidR="007D207F">
          <w:rPr>
            <w:lang w:val="en-US"/>
          </w:rPr>
          <w:t xml:space="preserve">10.4% of those </w:t>
        </w:r>
        <w:proofErr w:type="spellStart"/>
        <w:r w:rsidR="007D207F">
          <w:rPr>
            <w:lang w:val="en-US"/>
          </w:rPr>
          <w:t>parrs</w:t>
        </w:r>
      </w:ins>
      <w:proofErr w:type="spellEnd"/>
      <w:ins w:id="737" w:author="Marie Nevoux" w:date="2019-04-03T13:54:00Z">
        <w:r w:rsidR="007D207F">
          <w:rPr>
            <w:lang w:val="en-US"/>
          </w:rPr>
          <w:t xml:space="preserve"> (false positive)</w:t>
        </w:r>
      </w:ins>
      <w:ins w:id="738" w:author="Marie Nevoux" w:date="2019-04-03T13:55:00Z">
        <w:r w:rsidR="007D207F">
          <w:rPr>
            <w:lang w:val="en-US"/>
          </w:rPr>
          <w:t xml:space="preserve"> and</w:t>
        </w:r>
      </w:ins>
      <w:del w:id="739" w:author="Marie Nevoux" w:date="2019-04-03T13:55:00Z">
        <w:r w:rsidR="002275B5" w:rsidRPr="00A204B8" w:rsidDel="007D207F">
          <w:rPr>
            <w:lang w:val="en-US"/>
          </w:rPr>
          <w:delText>In total</w:delText>
        </w:r>
      </w:del>
      <w:del w:id="740" w:author="Marie Nevoux" w:date="2019-04-03T13:57:00Z">
        <w:r w:rsidR="002275B5" w:rsidRPr="00A204B8" w:rsidDel="008206F9">
          <w:rPr>
            <w:lang w:val="en-US"/>
          </w:rPr>
          <w:delText>,</w:delText>
        </w:r>
      </w:del>
      <w:r w:rsidR="002275B5" w:rsidRPr="00A204B8">
        <w:rPr>
          <w:lang w:val="en-US"/>
        </w:rPr>
        <w:t xml:space="preserve"> </w:t>
      </w:r>
      <w:r w:rsidR="007E1B2C" w:rsidRPr="00A204B8">
        <w:rPr>
          <w:lang w:val="en-US"/>
        </w:rPr>
        <w:t>t</w:t>
      </w:r>
      <w:r w:rsidRPr="00A204B8">
        <w:rPr>
          <w:lang w:val="en-US"/>
        </w:rPr>
        <w:t>he field operator</w:t>
      </w:r>
      <w:ins w:id="741" w:author="Marie Nevoux" w:date="2019-04-03T16:44:00Z">
        <w:r w:rsidR="006C30D6">
          <w:rPr>
            <w:lang w:val="en-US"/>
          </w:rPr>
          <w:t>s</w:t>
        </w:r>
      </w:ins>
      <w:r w:rsidRPr="00A204B8">
        <w:rPr>
          <w:lang w:val="en-US"/>
        </w:rPr>
        <w:t xml:space="preserve"> </w:t>
      </w:r>
      <w:del w:id="742" w:author="Marie Nevoux" w:date="2019-04-05T14:06:00Z">
        <w:r w:rsidR="002275B5" w:rsidRPr="00A204B8" w:rsidDel="005B2FA1">
          <w:rPr>
            <w:lang w:val="en-US"/>
          </w:rPr>
          <w:delText xml:space="preserve">did </w:delText>
        </w:r>
      </w:del>
      <w:ins w:id="743" w:author="Marie Nevoux" w:date="2019-04-05T14:06:00Z">
        <w:r w:rsidR="005B2FA1">
          <w:rPr>
            <w:lang w:val="en-US"/>
          </w:rPr>
          <w:t>do</w:t>
        </w:r>
        <w:r w:rsidR="005B2FA1" w:rsidRPr="00A204B8">
          <w:rPr>
            <w:lang w:val="en-US"/>
          </w:rPr>
          <w:t xml:space="preserve"> </w:t>
        </w:r>
      </w:ins>
      <w:r w:rsidR="002275B5" w:rsidRPr="00A204B8">
        <w:rPr>
          <w:lang w:val="en-US"/>
        </w:rPr>
        <w:t>not detect</w:t>
      </w:r>
      <w:r w:rsidRPr="00A204B8">
        <w:rPr>
          <w:lang w:val="en-US"/>
        </w:rPr>
        <w:t xml:space="preserve"> </w:t>
      </w:r>
      <w:ins w:id="744" w:author="Marie Nevoux" w:date="2019-04-03T13:56:00Z">
        <w:r w:rsidR="005B2FA1">
          <w:rPr>
            <w:lang w:val="en-US"/>
          </w:rPr>
          <w:t>milt nor suspect</w:t>
        </w:r>
        <w:r w:rsidR="007D207F">
          <w:rPr>
            <w:lang w:val="en-US"/>
          </w:rPr>
          <w:t xml:space="preserve"> maturity in </w:t>
        </w:r>
      </w:ins>
      <w:r w:rsidR="00763BBD" w:rsidRPr="00A204B8">
        <w:rPr>
          <w:lang w:val="en-US"/>
        </w:rPr>
        <w:t xml:space="preserve">5.6 </w:t>
      </w:r>
      <w:r w:rsidRPr="00A204B8">
        <w:rPr>
          <w:lang w:val="en-US"/>
        </w:rPr>
        <w:t>% of the mature males</w:t>
      </w:r>
      <w:r w:rsidR="002275B5" w:rsidRPr="00A204B8">
        <w:rPr>
          <w:lang w:val="en-US"/>
        </w:rPr>
        <w:t xml:space="preserve"> (</w:t>
      </w:r>
      <w:ins w:id="745" w:author="Marie Nevoux" w:date="2019-04-03T13:56:00Z">
        <w:r w:rsidR="007D207F">
          <w:rPr>
            <w:lang w:val="en-US"/>
          </w:rPr>
          <w:t>false negative</w:t>
        </w:r>
      </w:ins>
      <w:del w:id="746" w:author="Marie Nevoux" w:date="2019-04-03T13:56:00Z">
        <w:r w:rsidR="002275B5" w:rsidRPr="00A204B8" w:rsidDel="007D207F">
          <w:rPr>
            <w:lang w:val="en-US"/>
          </w:rPr>
          <w:delText>i.e. the maturity was not confirmed nor suspected</w:delText>
        </w:r>
      </w:del>
      <w:r w:rsidR="002275B5" w:rsidRPr="00A204B8">
        <w:rPr>
          <w:lang w:val="en-US"/>
        </w:rPr>
        <w:t>). T</w:t>
      </w:r>
      <w:r w:rsidR="007E1B2C" w:rsidRPr="00A204B8">
        <w:rPr>
          <w:lang w:val="en-US"/>
        </w:rPr>
        <w:t xml:space="preserve">his </w:t>
      </w:r>
      <w:del w:id="747" w:author="Marie Nevoux" w:date="2019-04-03T16:45:00Z">
        <w:r w:rsidR="007E1B2C" w:rsidRPr="00A204B8" w:rsidDel="006C30D6">
          <w:rPr>
            <w:lang w:val="en-US"/>
          </w:rPr>
          <w:delText xml:space="preserve">probability </w:delText>
        </w:r>
      </w:del>
      <w:ins w:id="748" w:author="Marie Nevoux" w:date="2019-04-05T14:07:00Z">
        <w:r w:rsidR="005B2FA1">
          <w:rPr>
            <w:lang w:val="en-US"/>
          </w:rPr>
          <w:t xml:space="preserve">later </w:t>
        </w:r>
      </w:ins>
      <w:ins w:id="749" w:author="Marie Nevoux" w:date="2019-04-03T16:45:00Z">
        <w:r w:rsidR="006C30D6">
          <w:rPr>
            <w:lang w:val="en-US"/>
          </w:rPr>
          <w:t>proportion</w:t>
        </w:r>
        <w:r w:rsidR="006C30D6" w:rsidRPr="00A204B8">
          <w:rPr>
            <w:lang w:val="en-US"/>
          </w:rPr>
          <w:t xml:space="preserve"> </w:t>
        </w:r>
      </w:ins>
      <w:r w:rsidR="007E1B2C" w:rsidRPr="00A204B8">
        <w:rPr>
          <w:lang w:val="en-US"/>
        </w:rPr>
        <w:t>differ</w:t>
      </w:r>
      <w:del w:id="750" w:author="Marie Nevoux" w:date="2019-04-05T14:07:00Z">
        <w:r w:rsidR="007E1B2C" w:rsidRPr="00A204B8" w:rsidDel="005B2FA1">
          <w:rPr>
            <w:lang w:val="en-US"/>
          </w:rPr>
          <w:delText>ed</w:delText>
        </w:r>
      </w:del>
      <w:r w:rsidR="007E1B2C" w:rsidRPr="00A204B8">
        <w:rPr>
          <w:lang w:val="en-US"/>
        </w:rPr>
        <w:t xml:space="preserve"> between the </w:t>
      </w:r>
      <w:r w:rsidR="00A83661" w:rsidRPr="00A204B8">
        <w:rPr>
          <w:lang w:val="en-US"/>
        </w:rPr>
        <w:t>two</w:t>
      </w:r>
      <w:r w:rsidR="007E1B2C" w:rsidRPr="00A204B8">
        <w:rPr>
          <w:lang w:val="en-US"/>
        </w:rPr>
        <w:t xml:space="preserve"> operators</w:t>
      </w:r>
      <w:r w:rsidR="003446BC" w:rsidRPr="00A204B8">
        <w:rPr>
          <w:lang w:val="en-US"/>
        </w:rPr>
        <w:t xml:space="preserve"> (</w:t>
      </w:r>
      <w:del w:id="751" w:author="Marie Nevoux" w:date="2019-04-03T14:40:00Z">
        <w:r w:rsidR="003446BC" w:rsidRPr="00A204B8" w:rsidDel="007E0DC8">
          <w:rPr>
            <w:lang w:val="en-US"/>
          </w:rPr>
          <w:delText xml:space="preserve">P </w:delText>
        </w:r>
      </w:del>
      <w:ins w:id="752" w:author="Marie Nevoux" w:date="2019-04-03T14:40:00Z">
        <w:r w:rsidR="007E0DC8">
          <w:rPr>
            <w:lang w:val="en-US"/>
          </w:rPr>
          <w:t>p</w:t>
        </w:r>
        <w:r w:rsidR="007E0DC8" w:rsidRPr="00A204B8">
          <w:rPr>
            <w:lang w:val="en-US"/>
          </w:rPr>
          <w:t xml:space="preserve"> </w:t>
        </w:r>
      </w:ins>
      <w:r w:rsidR="003446BC" w:rsidRPr="00A204B8">
        <w:rPr>
          <w:lang w:val="en-US"/>
        </w:rPr>
        <w:t>= 0.0</w:t>
      </w:r>
      <w:r w:rsidR="00A83661" w:rsidRPr="00A204B8">
        <w:rPr>
          <w:lang w:val="en-US"/>
        </w:rPr>
        <w:t>08</w:t>
      </w:r>
      <w:r w:rsidR="003446BC" w:rsidRPr="00A204B8">
        <w:rPr>
          <w:lang w:val="en-US"/>
        </w:rPr>
        <w:t>)</w:t>
      </w:r>
      <w:ins w:id="753" w:author="Marie Nevoux" w:date="2019-04-03T16:46:00Z">
        <w:r w:rsidR="006C30D6">
          <w:rPr>
            <w:lang w:val="en-US"/>
          </w:rPr>
          <w:t xml:space="preserve">. </w:t>
        </w:r>
      </w:ins>
      <w:ins w:id="754" w:author="Marie Nevoux" w:date="2019-04-03T16:47:00Z">
        <w:r w:rsidR="006748A6" w:rsidRPr="00A204B8">
          <w:rPr>
            <w:lang w:val="en-US"/>
          </w:rPr>
          <w:t>None of the other variable</w:t>
        </w:r>
        <w:r w:rsidR="006748A6">
          <w:rPr>
            <w:lang w:val="en-US"/>
          </w:rPr>
          <w:t>s</w:t>
        </w:r>
        <w:r w:rsidR="006748A6" w:rsidRPr="00A204B8">
          <w:rPr>
            <w:lang w:val="en-US"/>
          </w:rPr>
          <w:t xml:space="preserve"> had a significant effect.</w:t>
        </w:r>
        <w:r w:rsidR="006748A6">
          <w:rPr>
            <w:lang w:val="en-US"/>
          </w:rPr>
          <w:t xml:space="preserve"> </w:t>
        </w:r>
      </w:ins>
      <w:ins w:id="755" w:author="Marie Nevoux" w:date="2019-04-03T16:46:00Z">
        <w:r w:rsidR="006C30D6">
          <w:rPr>
            <w:lang w:val="en-US"/>
          </w:rPr>
          <w:t xml:space="preserve">This highlights how difficult it is to assess </w:t>
        </w:r>
      </w:ins>
      <w:del w:id="756" w:author="Marie Nevoux" w:date="2019-04-03T16:46:00Z">
        <w:r w:rsidR="00A83661" w:rsidRPr="00A204B8" w:rsidDel="006C30D6">
          <w:rPr>
            <w:lang w:val="en-US"/>
          </w:rPr>
          <w:delText xml:space="preserve">, </w:delText>
        </w:r>
        <w:r w:rsidR="0052003E" w:rsidRPr="00A204B8" w:rsidDel="006C30D6">
          <w:rPr>
            <w:lang w:val="en-US"/>
          </w:rPr>
          <w:delText xml:space="preserve">which point out to the difficulty of assessing </w:delText>
        </w:r>
      </w:del>
      <w:proofErr w:type="spellStart"/>
      <w:r w:rsidR="0052003E" w:rsidRPr="00A204B8">
        <w:rPr>
          <w:lang w:val="en-US"/>
        </w:rPr>
        <w:t>parr</w:t>
      </w:r>
      <w:proofErr w:type="spellEnd"/>
      <w:r w:rsidR="0052003E" w:rsidRPr="00A204B8">
        <w:rPr>
          <w:lang w:val="en-US"/>
        </w:rPr>
        <w:t xml:space="preserve"> maturation </w:t>
      </w:r>
      <w:del w:id="757" w:author="Marie Nevoux" w:date="2019-04-03T16:46:00Z">
        <w:r w:rsidR="0052003E" w:rsidRPr="00A204B8" w:rsidDel="006C30D6">
          <w:rPr>
            <w:lang w:val="en-US"/>
          </w:rPr>
          <w:delText xml:space="preserve">state </w:delText>
        </w:r>
      </w:del>
      <w:r w:rsidR="0052003E" w:rsidRPr="00A204B8">
        <w:rPr>
          <w:lang w:val="en-US"/>
        </w:rPr>
        <w:t xml:space="preserve">from external examination in the field in a </w:t>
      </w:r>
      <w:r w:rsidR="00110D41" w:rsidRPr="00A204B8">
        <w:rPr>
          <w:lang w:val="en-US"/>
        </w:rPr>
        <w:t xml:space="preserve">fully reliable and </w:t>
      </w:r>
      <w:r w:rsidR="0052003E" w:rsidRPr="00A204B8">
        <w:rPr>
          <w:lang w:val="en-US"/>
        </w:rPr>
        <w:t xml:space="preserve">replicable manner. </w:t>
      </w:r>
      <w:del w:id="758" w:author="Marie Nevoux" w:date="2019-04-03T16:47:00Z">
        <w:r w:rsidR="0052003E" w:rsidRPr="00A204B8" w:rsidDel="006748A6">
          <w:rPr>
            <w:lang w:val="en-US"/>
          </w:rPr>
          <w:delText>N</w:delText>
        </w:r>
        <w:r w:rsidR="00A83661" w:rsidRPr="00A204B8" w:rsidDel="006748A6">
          <w:rPr>
            <w:lang w:val="en-US"/>
          </w:rPr>
          <w:delText>one of the other variable had a significant effect</w:delText>
        </w:r>
        <w:r w:rsidR="00517521" w:rsidRPr="00A204B8" w:rsidDel="006748A6">
          <w:rPr>
            <w:lang w:val="en-US"/>
          </w:rPr>
          <w:delText>.</w:delText>
        </w:r>
        <w:r w:rsidR="003446BC" w:rsidRPr="00A204B8" w:rsidDel="006748A6">
          <w:rPr>
            <w:lang w:val="en-US"/>
          </w:rPr>
          <w:delText xml:space="preserve"> </w:delText>
        </w:r>
      </w:del>
    </w:p>
    <w:p w14:paraId="5849C8CB" w14:textId="77777777" w:rsidR="007E1B2C" w:rsidRPr="00A204B8" w:rsidRDefault="007E1B2C" w:rsidP="00A204B8">
      <w:pPr>
        <w:pStyle w:val="Sansinterligne"/>
        <w:spacing w:line="480" w:lineRule="auto"/>
        <w:rPr>
          <w:lang w:val="en-US"/>
        </w:rPr>
      </w:pPr>
    </w:p>
    <w:p w14:paraId="502DF9C4" w14:textId="3800B0CA" w:rsidR="0002610B" w:rsidRDefault="00E2508C" w:rsidP="0031474F">
      <w:pPr>
        <w:pStyle w:val="Sansinterligne"/>
        <w:spacing w:line="480" w:lineRule="auto"/>
        <w:rPr>
          <w:lang w:val="en-US"/>
        </w:rPr>
      </w:pPr>
      <w:ins w:id="759" w:author="Marie Nevoux" w:date="2019-04-03T14:03:00Z">
        <w:r>
          <w:rPr>
            <w:lang w:val="en-US"/>
          </w:rPr>
          <w:t xml:space="preserve">Contrary to the phenotypic method, </w:t>
        </w:r>
      </w:ins>
      <w:ins w:id="760" w:author="Marie Nevoux" w:date="2019-04-03T15:00:00Z">
        <w:r w:rsidR="00EC01EB">
          <w:rPr>
            <w:lang w:val="en-US"/>
          </w:rPr>
          <w:t>it is</w:t>
        </w:r>
      </w:ins>
      <w:ins w:id="761" w:author="Marie Nevoux" w:date="2019-04-03T14:06:00Z">
        <w:r>
          <w:rPr>
            <w:lang w:val="en-US"/>
          </w:rPr>
          <w:t xml:space="preserve"> assume that the ultrasound method </w:t>
        </w:r>
      </w:ins>
      <w:ins w:id="762" w:author="Marie Nevoux" w:date="2019-04-03T14:07:00Z">
        <w:r>
          <w:rPr>
            <w:lang w:val="en-US"/>
          </w:rPr>
          <w:t>cannot produce</w:t>
        </w:r>
      </w:ins>
      <w:ins w:id="763" w:author="Marie Nevoux" w:date="2019-04-03T14:06:00Z">
        <w:r>
          <w:rPr>
            <w:lang w:val="en-US"/>
          </w:rPr>
          <w:t xml:space="preserve"> false positive </w:t>
        </w:r>
      </w:ins>
      <w:ins w:id="764" w:author="Marie Nevoux" w:date="2019-04-03T14:07:00Z">
        <w:r>
          <w:rPr>
            <w:lang w:val="en-US"/>
          </w:rPr>
          <w:t>data</w:t>
        </w:r>
      </w:ins>
      <w:ins w:id="765" w:author="Marie Nevoux" w:date="2019-04-03T14:08:00Z">
        <w:r>
          <w:rPr>
            <w:lang w:val="en-US"/>
          </w:rPr>
          <w:t>,</w:t>
        </w:r>
      </w:ins>
      <w:ins w:id="766" w:author="Marie Nevoux" w:date="2019-04-03T14:07:00Z">
        <w:r>
          <w:rPr>
            <w:lang w:val="en-US"/>
          </w:rPr>
          <w:t xml:space="preserve"> </w:t>
        </w:r>
      </w:ins>
      <w:ins w:id="767" w:author="Marie Nevoux" w:date="2019-04-03T14:13:00Z">
        <w:r>
          <w:rPr>
            <w:lang w:val="en-US"/>
          </w:rPr>
          <w:t>because</w:t>
        </w:r>
      </w:ins>
      <w:ins w:id="768" w:author="Marie Nevoux" w:date="2019-04-03T14:09:00Z">
        <w:r>
          <w:rPr>
            <w:lang w:val="en-US"/>
          </w:rPr>
          <w:t xml:space="preserve"> gonads </w:t>
        </w:r>
      </w:ins>
      <w:ins w:id="769" w:author="Marie Nevoux" w:date="2019-04-03T14:12:00Z">
        <w:r>
          <w:rPr>
            <w:lang w:val="en-US"/>
          </w:rPr>
          <w:t xml:space="preserve">large enough </w:t>
        </w:r>
      </w:ins>
      <w:ins w:id="770" w:author="Marie Nevoux" w:date="2019-04-03T14:09:00Z">
        <w:r>
          <w:rPr>
            <w:lang w:val="en-US"/>
          </w:rPr>
          <w:t xml:space="preserve">to </w:t>
        </w:r>
        <w:proofErr w:type="gramStart"/>
        <w:r>
          <w:rPr>
            <w:lang w:val="en-US"/>
          </w:rPr>
          <w:t>be detected</w:t>
        </w:r>
        <w:proofErr w:type="gramEnd"/>
        <w:r>
          <w:rPr>
            <w:lang w:val="en-US"/>
          </w:rPr>
          <w:t xml:space="preserve"> </w:t>
        </w:r>
      </w:ins>
      <w:ins w:id="771" w:author="Marie Nevoux" w:date="2019-04-03T14:44:00Z">
        <w:r w:rsidR="005E68D4">
          <w:rPr>
            <w:lang w:val="en-US"/>
          </w:rPr>
          <w:t xml:space="preserve">by the ultrasound equipment </w:t>
        </w:r>
      </w:ins>
      <w:ins w:id="772" w:author="Marie Nevoux" w:date="2019-04-03T14:43:00Z">
        <w:r w:rsidR="005E68D4">
          <w:rPr>
            <w:lang w:val="en-US"/>
          </w:rPr>
          <w:t xml:space="preserve">are only found </w:t>
        </w:r>
      </w:ins>
      <w:ins w:id="773" w:author="Marie Nevoux" w:date="2019-04-03T14:09:00Z">
        <w:r>
          <w:rPr>
            <w:lang w:val="en-US"/>
          </w:rPr>
          <w:t xml:space="preserve">in mature </w:t>
        </w:r>
        <w:proofErr w:type="spellStart"/>
        <w:r>
          <w:rPr>
            <w:lang w:val="en-US"/>
          </w:rPr>
          <w:t>parrs</w:t>
        </w:r>
      </w:ins>
      <w:proofErr w:type="spellEnd"/>
      <w:ins w:id="774" w:author="Marie Nevoux" w:date="2019-04-03T14:10:00Z">
        <w:r>
          <w:rPr>
            <w:lang w:val="en-US"/>
          </w:rPr>
          <w:t>.</w:t>
        </w:r>
      </w:ins>
      <w:ins w:id="775" w:author="Marie Nevoux" w:date="2019-04-03T14:06:00Z">
        <w:r>
          <w:rPr>
            <w:lang w:val="en-US"/>
          </w:rPr>
          <w:t xml:space="preserve"> </w:t>
        </w:r>
      </w:ins>
      <w:r w:rsidR="0002610B" w:rsidRPr="00A204B8">
        <w:rPr>
          <w:lang w:val="en-US"/>
        </w:rPr>
        <w:t>The ultrasound operator miss</w:t>
      </w:r>
      <w:del w:id="776" w:author="Marie Nevoux" w:date="2019-04-05T14:08:00Z">
        <w:r w:rsidR="0002610B" w:rsidRPr="00A204B8" w:rsidDel="005B2FA1">
          <w:rPr>
            <w:lang w:val="en-US"/>
          </w:rPr>
          <w:delText>ed</w:delText>
        </w:r>
      </w:del>
      <w:r w:rsidR="0002610B" w:rsidRPr="00A204B8">
        <w:rPr>
          <w:lang w:val="en-US"/>
        </w:rPr>
        <w:t xml:space="preserve"> 2.7% of the males</w:t>
      </w:r>
      <w:r w:rsidR="003E1DF9" w:rsidRPr="00A204B8">
        <w:rPr>
          <w:lang w:val="en-US"/>
        </w:rPr>
        <w:t xml:space="preserve"> producing milt</w:t>
      </w:r>
      <w:r w:rsidR="00C97EE3" w:rsidRPr="00A204B8">
        <w:rPr>
          <w:lang w:val="en-US"/>
        </w:rPr>
        <w:t xml:space="preserve"> (</w:t>
      </w:r>
      <w:ins w:id="777" w:author="Marie Nevoux" w:date="2019-04-03T13:59:00Z">
        <w:r w:rsidR="00DA52C6">
          <w:rPr>
            <w:lang w:val="en-US"/>
          </w:rPr>
          <w:t>false negative</w:t>
        </w:r>
      </w:ins>
      <w:ins w:id="778" w:author="Marie Nevoux" w:date="2019-04-03T14:01:00Z">
        <w:r w:rsidR="00DA52C6">
          <w:rPr>
            <w:lang w:val="en-US"/>
          </w:rPr>
          <w:t>)</w:t>
        </w:r>
      </w:ins>
      <w:ins w:id="779" w:author="Marie Nevoux" w:date="2019-04-03T16:47:00Z">
        <w:r w:rsidR="0072408A">
          <w:rPr>
            <w:lang w:val="en-US"/>
          </w:rPr>
          <w:t>. T</w:t>
        </w:r>
      </w:ins>
      <w:del w:id="780" w:author="Marie Nevoux" w:date="2019-04-03T16:47:00Z">
        <w:r w:rsidR="00C97EE3" w:rsidRPr="00A204B8" w:rsidDel="0072408A">
          <w:rPr>
            <w:lang w:val="en-US"/>
          </w:rPr>
          <w:delText>t</w:delText>
        </w:r>
      </w:del>
      <w:r w:rsidR="00C97EE3" w:rsidRPr="00A204B8">
        <w:rPr>
          <w:lang w:val="en-US"/>
        </w:rPr>
        <w:t xml:space="preserve">he sample size is too small to </w:t>
      </w:r>
      <w:ins w:id="781" w:author="Marie Nevoux" w:date="2019-04-03T16:48:00Z">
        <w:r w:rsidR="0072408A" w:rsidRPr="0072408A">
          <w:rPr>
            <w:lang w:val="en-US"/>
          </w:rPr>
          <w:t>assess the potential effect of external factors</w:t>
        </w:r>
        <w:r w:rsidR="0072408A">
          <w:rPr>
            <w:lang w:val="en-US"/>
          </w:rPr>
          <w:t xml:space="preserve"> </w:t>
        </w:r>
        <w:r w:rsidR="0072408A" w:rsidRPr="0072408A">
          <w:rPr>
            <w:lang w:val="en-US"/>
          </w:rPr>
          <w:t xml:space="preserve">through multivariate analysis. Still, this shows that </w:t>
        </w:r>
      </w:ins>
      <w:del w:id="782" w:author="Marie Nevoux" w:date="2019-04-03T16:48:00Z">
        <w:r w:rsidR="00C97EE3" w:rsidRPr="00A204B8" w:rsidDel="0072408A">
          <w:rPr>
            <w:lang w:val="en-US"/>
          </w:rPr>
          <w:delText xml:space="preserve">conduct multivariate analysis). This result </w:delText>
        </w:r>
        <w:r w:rsidR="00C065B4" w:rsidRPr="00A204B8" w:rsidDel="0072408A">
          <w:rPr>
            <w:lang w:val="en-US"/>
          </w:rPr>
          <w:delText xml:space="preserve">pointed out that </w:delText>
        </w:r>
      </w:del>
      <w:r w:rsidR="00C065B4" w:rsidRPr="00A204B8">
        <w:rPr>
          <w:lang w:val="en-US"/>
        </w:rPr>
        <w:t>ultrasound imaging is nevertheless subject to a low degree of uncertainty in maturity assessment.</w:t>
      </w:r>
      <w:r w:rsidR="000E2248" w:rsidRPr="00A204B8">
        <w:rPr>
          <w:lang w:val="en-US"/>
        </w:rPr>
        <w:t xml:space="preserve"> The </w:t>
      </w:r>
      <w:ins w:id="783" w:author="Marie Nevoux" w:date="2019-04-03T16:48:00Z">
        <w:r w:rsidR="00E84CD8">
          <w:rPr>
            <w:lang w:val="en-US"/>
          </w:rPr>
          <w:t xml:space="preserve">correct </w:t>
        </w:r>
      </w:ins>
      <w:r w:rsidR="0065698D" w:rsidRPr="00A204B8">
        <w:rPr>
          <w:lang w:val="en-US"/>
        </w:rPr>
        <w:t xml:space="preserve">interpretation of ultrasound images </w:t>
      </w:r>
      <w:del w:id="784" w:author="Marie Nevoux" w:date="2019-04-04T13:13:00Z">
        <w:r w:rsidR="0065698D" w:rsidRPr="00A204B8" w:rsidDel="0031474F">
          <w:rPr>
            <w:lang w:val="en-US"/>
          </w:rPr>
          <w:delText xml:space="preserve">requires </w:delText>
        </w:r>
      </w:del>
      <w:del w:id="785" w:author="Marie Nevoux" w:date="2019-04-03T16:49:00Z">
        <w:r w:rsidR="0065698D" w:rsidRPr="00A204B8" w:rsidDel="00E84CD8">
          <w:rPr>
            <w:lang w:val="en-US"/>
          </w:rPr>
          <w:delText xml:space="preserve">a </w:delText>
        </w:r>
      </w:del>
      <w:del w:id="786" w:author="Marie Nevoux" w:date="2019-04-04T13:13:00Z">
        <w:r w:rsidR="0065698D" w:rsidRPr="00A204B8" w:rsidDel="0031474F">
          <w:rPr>
            <w:lang w:val="en-US"/>
          </w:rPr>
          <w:delText>good training</w:delText>
        </w:r>
      </w:del>
      <w:del w:id="787" w:author="Marie Nevoux" w:date="2019-04-03T16:49:00Z">
        <w:r w:rsidR="0065698D" w:rsidRPr="00A204B8" w:rsidDel="00E84CD8">
          <w:rPr>
            <w:lang w:val="en-US"/>
          </w:rPr>
          <w:delText xml:space="preserve"> to improve the accuracy of the information</w:delText>
        </w:r>
      </w:del>
      <w:del w:id="788" w:author="Marie Nevoux" w:date="2019-04-04T13:13:00Z">
        <w:r w:rsidR="0065698D" w:rsidRPr="00A204B8" w:rsidDel="0031474F">
          <w:rPr>
            <w:lang w:val="en-US"/>
          </w:rPr>
          <w:delText xml:space="preserve">. </w:delText>
        </w:r>
      </w:del>
      <w:ins w:id="789" w:author="Marie Nevoux" w:date="2019-04-04T13:13:00Z">
        <w:r w:rsidR="0031474F" w:rsidRPr="00A204B8">
          <w:rPr>
            <w:lang w:val="en-US"/>
          </w:rPr>
          <w:t>depend</w:t>
        </w:r>
      </w:ins>
      <w:ins w:id="790" w:author="Marie Nevoux" w:date="2019-04-05T14:08:00Z">
        <w:r w:rsidR="005B2FA1">
          <w:rPr>
            <w:lang w:val="en-US"/>
          </w:rPr>
          <w:t>s</w:t>
        </w:r>
      </w:ins>
      <w:ins w:id="791" w:author="Marie Nevoux" w:date="2019-04-04T13:13:00Z">
        <w:r w:rsidR="0031474F" w:rsidRPr="00A204B8">
          <w:rPr>
            <w:lang w:val="en-US"/>
          </w:rPr>
          <w:t xml:space="preserve"> on the skill of the operator. Indeed, some training is required to operate the transducer in a fluent way and navigate between different anatomic layers. In this regard, </w:t>
        </w:r>
        <w:r w:rsidR="0031474F">
          <w:rPr>
            <w:lang w:val="en-US"/>
          </w:rPr>
          <w:t xml:space="preserve">a </w:t>
        </w:r>
        <w:r w:rsidR="0031474F" w:rsidRPr="00A204B8">
          <w:rPr>
            <w:lang w:val="en-US"/>
          </w:rPr>
          <w:t xml:space="preserve">good knowledge of the internal structure for the species of interest </w:t>
        </w:r>
        <w:r w:rsidR="0031474F">
          <w:rPr>
            <w:lang w:val="en-US"/>
          </w:rPr>
          <w:t xml:space="preserve">is </w:t>
        </w:r>
        <w:r w:rsidR="0031474F" w:rsidRPr="00A204B8">
          <w:rPr>
            <w:lang w:val="en-US"/>
          </w:rPr>
          <w:t>a prerequisite. This also improve</w:t>
        </w:r>
      </w:ins>
      <w:ins w:id="792" w:author="Marie Nevoux" w:date="2019-04-05T14:09:00Z">
        <w:r w:rsidR="005B2FA1">
          <w:rPr>
            <w:lang w:val="en-US"/>
          </w:rPr>
          <w:t>s</w:t>
        </w:r>
      </w:ins>
      <w:ins w:id="793" w:author="Marie Nevoux" w:date="2019-04-04T13:13:00Z">
        <w:r w:rsidR="0031474F" w:rsidRPr="00A204B8">
          <w:rPr>
            <w:lang w:val="en-US"/>
          </w:rPr>
          <w:t xml:space="preserve"> the quality of the </w:t>
        </w:r>
        <w:r w:rsidR="0031474F">
          <w:rPr>
            <w:lang w:val="en-US"/>
          </w:rPr>
          <w:t>ultrasound snapshots</w:t>
        </w:r>
        <w:r w:rsidR="0031474F" w:rsidRPr="00A204B8">
          <w:rPr>
            <w:lang w:val="en-US"/>
          </w:rPr>
          <w:t xml:space="preserve"> and minimize</w:t>
        </w:r>
      </w:ins>
      <w:ins w:id="794" w:author="Marie Nevoux" w:date="2019-04-05T14:09:00Z">
        <w:r w:rsidR="005B2FA1">
          <w:rPr>
            <w:lang w:val="en-US"/>
          </w:rPr>
          <w:t>s</w:t>
        </w:r>
      </w:ins>
      <w:ins w:id="795" w:author="Marie Nevoux" w:date="2019-04-04T13:13:00Z">
        <w:r w:rsidR="0031474F" w:rsidRPr="00A204B8">
          <w:rPr>
            <w:lang w:val="en-US"/>
          </w:rPr>
          <w:t xml:space="preserve"> misinterpretation issue</w:t>
        </w:r>
        <w:r w:rsidR="0031474F">
          <w:rPr>
            <w:lang w:val="en-US"/>
          </w:rPr>
          <w:t>s</w:t>
        </w:r>
        <w:r w:rsidR="0031474F" w:rsidRPr="00A204B8">
          <w:rPr>
            <w:lang w:val="en-US"/>
          </w:rPr>
          <w:t>.</w:t>
        </w:r>
      </w:ins>
      <w:ins w:id="796" w:author="Marie Nevoux" w:date="2019-04-04T13:14:00Z">
        <w:r w:rsidR="0031474F">
          <w:rPr>
            <w:lang w:val="en-US"/>
          </w:rPr>
          <w:t xml:space="preserve"> </w:t>
        </w:r>
      </w:ins>
      <w:del w:id="797" w:author="Marie Nevoux" w:date="2019-04-03T15:01:00Z">
        <w:r w:rsidR="0065698D" w:rsidRPr="00A204B8" w:rsidDel="00EC01EB">
          <w:rPr>
            <w:lang w:val="en-US"/>
          </w:rPr>
          <w:delText xml:space="preserve">We </w:delText>
        </w:r>
      </w:del>
      <w:ins w:id="798" w:author="Marie Nevoux" w:date="2019-04-03T16:49:00Z">
        <w:r w:rsidR="00E84CD8">
          <w:rPr>
            <w:lang w:val="en-US"/>
          </w:rPr>
          <w:t>In hindsight, i</w:t>
        </w:r>
      </w:ins>
      <w:ins w:id="799" w:author="Marie Nevoux" w:date="2019-04-03T15:01:00Z">
        <w:r w:rsidR="00EC01EB">
          <w:rPr>
            <w:lang w:val="en-US"/>
          </w:rPr>
          <w:t xml:space="preserve">t </w:t>
        </w:r>
        <w:proofErr w:type="gramStart"/>
        <w:r w:rsidR="00EC01EB">
          <w:rPr>
            <w:lang w:val="en-US"/>
          </w:rPr>
          <w:t>is</w:t>
        </w:r>
        <w:r w:rsidR="00EC01EB" w:rsidRPr="00A204B8">
          <w:rPr>
            <w:lang w:val="en-US"/>
          </w:rPr>
          <w:t xml:space="preserve"> </w:t>
        </w:r>
      </w:ins>
      <w:r w:rsidR="0065698D" w:rsidRPr="00A204B8">
        <w:rPr>
          <w:lang w:val="en-US"/>
        </w:rPr>
        <w:lastRenderedPageBreak/>
        <w:t>also recommend</w:t>
      </w:r>
      <w:ins w:id="800" w:author="Marie Nevoux" w:date="2019-04-03T15:01:00Z">
        <w:r w:rsidR="00EC01EB">
          <w:rPr>
            <w:lang w:val="en-US"/>
          </w:rPr>
          <w:t>ed</w:t>
        </w:r>
      </w:ins>
      <w:proofErr w:type="gramEnd"/>
      <w:r w:rsidR="0065698D" w:rsidRPr="00A204B8">
        <w:rPr>
          <w:lang w:val="en-US"/>
        </w:rPr>
        <w:t xml:space="preserve"> </w:t>
      </w:r>
      <w:r w:rsidR="00263886" w:rsidRPr="00A204B8">
        <w:rPr>
          <w:lang w:val="en-US"/>
        </w:rPr>
        <w:t xml:space="preserve">that all </w:t>
      </w:r>
      <w:del w:id="801" w:author="Marie Nevoux" w:date="2019-04-03T16:49:00Z">
        <w:r w:rsidR="00263886" w:rsidRPr="00A204B8" w:rsidDel="00814879">
          <w:rPr>
            <w:lang w:val="en-US"/>
          </w:rPr>
          <w:delText xml:space="preserve">images </w:delText>
        </w:r>
      </w:del>
      <w:ins w:id="802" w:author="Marie Nevoux" w:date="2019-04-03T16:49:00Z">
        <w:r w:rsidR="00814879">
          <w:rPr>
            <w:lang w:val="en-US"/>
          </w:rPr>
          <w:t>ultrasounds</w:t>
        </w:r>
        <w:r w:rsidR="00814879" w:rsidRPr="00A204B8">
          <w:rPr>
            <w:lang w:val="en-US"/>
          </w:rPr>
          <w:t xml:space="preserve"> </w:t>
        </w:r>
      </w:ins>
      <w:del w:id="803" w:author="Marie Nevoux" w:date="2019-04-03T16:50:00Z">
        <w:r w:rsidR="00263886" w:rsidRPr="00A204B8" w:rsidDel="00814879">
          <w:rPr>
            <w:lang w:val="en-US"/>
          </w:rPr>
          <w:delText xml:space="preserve">would </w:delText>
        </w:r>
      </w:del>
      <w:ins w:id="804" w:author="Marie Nevoux" w:date="2019-04-03T16:50:00Z">
        <w:r w:rsidR="00814879">
          <w:rPr>
            <w:lang w:val="en-US"/>
          </w:rPr>
          <w:t>sh</w:t>
        </w:r>
        <w:r w:rsidR="00814879" w:rsidRPr="00A204B8">
          <w:rPr>
            <w:lang w:val="en-US"/>
          </w:rPr>
          <w:t xml:space="preserve">ould </w:t>
        </w:r>
      </w:ins>
      <w:r w:rsidR="00263886" w:rsidRPr="00A204B8">
        <w:rPr>
          <w:lang w:val="en-US"/>
        </w:rPr>
        <w:t xml:space="preserve">be examined and interpreted by </w:t>
      </w:r>
      <w:del w:id="805" w:author="Marie Nevoux" w:date="2019-04-03T16:50:00Z">
        <w:r w:rsidR="00263886" w:rsidRPr="00A204B8" w:rsidDel="00814879">
          <w:rPr>
            <w:lang w:val="en-US"/>
          </w:rPr>
          <w:delText xml:space="preserve">two </w:delText>
        </w:r>
      </w:del>
      <w:ins w:id="806" w:author="Marie Nevoux" w:date="2019-04-03T16:50:00Z">
        <w:r w:rsidR="00814879">
          <w:rPr>
            <w:lang w:val="en-US"/>
          </w:rPr>
          <w:t>multiple</w:t>
        </w:r>
        <w:r w:rsidR="00814879" w:rsidRPr="00A204B8">
          <w:rPr>
            <w:lang w:val="en-US"/>
          </w:rPr>
          <w:t xml:space="preserve"> </w:t>
        </w:r>
      </w:ins>
      <w:r w:rsidR="00263886" w:rsidRPr="00A204B8">
        <w:rPr>
          <w:lang w:val="en-US"/>
        </w:rPr>
        <w:t>operators.</w:t>
      </w:r>
      <w:r w:rsidR="0065698D" w:rsidRPr="00A204B8">
        <w:rPr>
          <w:lang w:val="en-US"/>
        </w:rPr>
        <w:t xml:space="preserve"> </w:t>
      </w:r>
      <w:ins w:id="807" w:author="Marie Nevoux" w:date="2019-04-04T13:14:00Z">
        <w:r w:rsidR="0031474F" w:rsidRPr="00A204B8">
          <w:rPr>
            <w:lang w:val="en-US"/>
          </w:rPr>
          <w:t>This ensure</w:t>
        </w:r>
      </w:ins>
      <w:ins w:id="808" w:author="Marie Nevoux" w:date="2019-04-05T14:09:00Z">
        <w:r w:rsidR="005B2FA1">
          <w:rPr>
            <w:lang w:val="en-US"/>
          </w:rPr>
          <w:t>s</w:t>
        </w:r>
      </w:ins>
      <w:ins w:id="809" w:author="Marie Nevoux" w:date="2019-04-04T13:14:00Z">
        <w:r w:rsidR="0031474F" w:rsidRPr="00A204B8">
          <w:rPr>
            <w:lang w:val="en-US"/>
          </w:rPr>
          <w:t xml:space="preserve"> a quick examination and thus minimize</w:t>
        </w:r>
      </w:ins>
      <w:ins w:id="810" w:author="Marie Nevoux" w:date="2019-04-05T14:09:00Z">
        <w:r w:rsidR="005B2FA1">
          <w:rPr>
            <w:lang w:val="en-US"/>
          </w:rPr>
          <w:t>s</w:t>
        </w:r>
      </w:ins>
      <w:ins w:id="811" w:author="Marie Nevoux" w:date="2019-04-04T13:14:00Z">
        <w:r w:rsidR="0031474F" w:rsidRPr="00A204B8">
          <w:rPr>
            <w:lang w:val="en-US"/>
          </w:rPr>
          <w:t xml:space="preserve"> the impact on fish wellbeing.</w:t>
        </w:r>
      </w:ins>
    </w:p>
    <w:p w14:paraId="02C415EC" w14:textId="7FF95AEF" w:rsidR="00D063A4" w:rsidRDefault="00D063A4" w:rsidP="00A204B8">
      <w:pPr>
        <w:pStyle w:val="Sansinterligne"/>
        <w:spacing w:line="480" w:lineRule="auto"/>
        <w:rPr>
          <w:lang w:val="en-US"/>
        </w:rPr>
      </w:pPr>
    </w:p>
    <w:p w14:paraId="5AFE61C7" w14:textId="567011C4" w:rsidR="00D063A4" w:rsidRPr="00A204B8" w:rsidRDefault="00D063A4" w:rsidP="00D063A4">
      <w:pPr>
        <w:pStyle w:val="Sansinterligne"/>
        <w:spacing w:line="480" w:lineRule="auto"/>
        <w:rPr>
          <w:lang w:val="en-US"/>
        </w:rPr>
      </w:pPr>
      <w:bookmarkStart w:id="812" w:name="_Ref4770927"/>
      <w:r w:rsidRPr="00A204B8">
        <w:rPr>
          <w:lang w:val="en-GB"/>
        </w:rPr>
        <w:t xml:space="preserve">Table </w:t>
      </w:r>
      <w:r w:rsidRPr="00A204B8">
        <w:fldChar w:fldCharType="begin"/>
      </w:r>
      <w:r w:rsidRPr="00A204B8">
        <w:rPr>
          <w:lang w:val="en-GB"/>
        </w:rPr>
        <w:instrText xml:space="preserve"> SEQ Table \* ARABIC </w:instrText>
      </w:r>
      <w:r w:rsidRPr="00A204B8">
        <w:fldChar w:fldCharType="separate"/>
      </w:r>
      <w:r w:rsidR="00A56525">
        <w:rPr>
          <w:noProof/>
          <w:lang w:val="en-GB"/>
        </w:rPr>
        <w:t>1</w:t>
      </w:r>
      <w:r w:rsidRPr="00A204B8">
        <w:fldChar w:fldCharType="end"/>
      </w:r>
      <w:bookmarkEnd w:id="812"/>
      <w:r w:rsidRPr="00A204B8">
        <w:rPr>
          <w:lang w:val="en-GB"/>
        </w:rPr>
        <w:t>. Comparison of the number of records using external phenotypic observation</w:t>
      </w:r>
      <w:r>
        <w:rPr>
          <w:lang w:val="en-GB"/>
        </w:rPr>
        <w:t xml:space="preserve"> (rows)</w:t>
      </w:r>
      <w:r w:rsidRPr="00A204B8">
        <w:rPr>
          <w:lang w:val="en-GB"/>
        </w:rPr>
        <w:t xml:space="preserve"> and ultrasound imaging</w:t>
      </w:r>
      <w:r>
        <w:rPr>
          <w:lang w:val="en-GB"/>
        </w:rPr>
        <w:t xml:space="preserve"> (columns)</w:t>
      </w:r>
      <w:r w:rsidRPr="00A204B8">
        <w:rPr>
          <w:lang w:val="en-GB"/>
        </w:rPr>
        <w:t xml:space="preserve"> to assess maturation in </w:t>
      </w:r>
      <w:proofErr w:type="spellStart"/>
      <w:r w:rsidRPr="00A204B8">
        <w:rPr>
          <w:lang w:val="en-GB"/>
        </w:rPr>
        <w:t>parr</w:t>
      </w:r>
      <w:ins w:id="813" w:author="Marie Nevoux" w:date="2019-04-03T16:50:00Z">
        <w:r w:rsidR="00A62131">
          <w:rPr>
            <w:lang w:val="en-GB"/>
          </w:rPr>
          <w:t>s</w:t>
        </w:r>
      </w:ins>
      <w:proofErr w:type="spellEnd"/>
      <w:ins w:id="814" w:author="Marie Nevoux" w:date="2019-03-29T15:37:00Z">
        <w:r w:rsidR="002E1BA7">
          <w:rPr>
            <w:lang w:val="en-GB"/>
          </w:rPr>
          <w:t xml:space="preserve"> each year</w:t>
        </w:r>
      </w:ins>
      <w:r w:rsidRPr="00A204B8">
        <w:rPr>
          <w:lang w:val="en-GB"/>
        </w:rPr>
        <w:t xml:space="preserve">. </w:t>
      </w:r>
    </w:p>
    <w:tbl>
      <w:tblPr>
        <w:tblStyle w:val="Grilledutableau"/>
        <w:tblW w:w="1005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15" w:author="Marie Nevoux" w:date="2019-04-05T14:10:00Z">
          <w:tblPr>
            <w:tblStyle w:val="Grilledutableau"/>
            <w:tblW w:w="936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699"/>
        <w:gridCol w:w="5387"/>
        <w:gridCol w:w="1839"/>
        <w:gridCol w:w="2127"/>
        <w:tblGridChange w:id="816">
          <w:tblGrid>
            <w:gridCol w:w="5377"/>
            <w:gridCol w:w="5377"/>
            <w:gridCol w:w="1812"/>
            <w:gridCol w:w="2178"/>
          </w:tblGrid>
        </w:tblGridChange>
      </w:tblGrid>
      <w:tr w:rsidR="006538B4" w:rsidRPr="00190613" w14:paraId="670D9788" w14:textId="77777777" w:rsidTr="00123BBA">
        <w:tc>
          <w:tcPr>
            <w:tcW w:w="699" w:type="dxa"/>
            <w:tcBorders>
              <w:top w:val="single" w:sz="4" w:space="0" w:color="auto"/>
              <w:left w:val="single" w:sz="4" w:space="0" w:color="auto"/>
              <w:bottom w:val="single" w:sz="4" w:space="0" w:color="auto"/>
              <w:right w:val="single" w:sz="4" w:space="0" w:color="auto"/>
            </w:tcBorders>
            <w:tcPrChange w:id="817" w:author="Marie Nevoux" w:date="2019-04-05T14:10:00Z">
              <w:tcPr>
                <w:tcW w:w="5377" w:type="dxa"/>
                <w:tcBorders>
                  <w:top w:val="single" w:sz="4" w:space="0" w:color="auto"/>
                  <w:left w:val="single" w:sz="4" w:space="0" w:color="auto"/>
                  <w:bottom w:val="single" w:sz="4" w:space="0" w:color="auto"/>
                  <w:right w:val="single" w:sz="4" w:space="0" w:color="auto"/>
                </w:tcBorders>
              </w:tcPr>
            </w:tcPrChange>
          </w:tcPr>
          <w:p w14:paraId="3D580404" w14:textId="1FF7FACD" w:rsidR="006538B4" w:rsidRDefault="006538B4" w:rsidP="00665D8E">
            <w:pPr>
              <w:pStyle w:val="Sansinterligne"/>
              <w:spacing w:line="480" w:lineRule="auto"/>
              <w:rPr>
                <w:ins w:id="818" w:author="Marie Nevoux" w:date="2019-03-29T15:52:00Z"/>
                <w:lang w:val="en-US"/>
              </w:rPr>
            </w:pPr>
            <w:ins w:id="819" w:author="Marie Nevoux" w:date="2019-03-29T15:52:00Z">
              <w:r>
                <w:rPr>
                  <w:lang w:val="en-US"/>
                </w:rPr>
                <w:t>Year</w:t>
              </w:r>
            </w:ins>
          </w:p>
        </w:tc>
        <w:tc>
          <w:tcPr>
            <w:tcW w:w="5387" w:type="dxa"/>
            <w:tcBorders>
              <w:top w:val="single" w:sz="4" w:space="0" w:color="auto"/>
              <w:left w:val="single" w:sz="4" w:space="0" w:color="auto"/>
              <w:bottom w:val="single" w:sz="4" w:space="0" w:color="auto"/>
              <w:right w:val="single" w:sz="4" w:space="0" w:color="auto"/>
            </w:tcBorders>
            <w:tcPrChange w:id="820" w:author="Marie Nevoux" w:date="2019-04-05T14:10:00Z">
              <w:tcPr>
                <w:tcW w:w="5377" w:type="dxa"/>
                <w:tcBorders>
                  <w:top w:val="single" w:sz="4" w:space="0" w:color="auto"/>
                  <w:left w:val="single" w:sz="4" w:space="0" w:color="auto"/>
                  <w:bottom w:val="single" w:sz="4" w:space="0" w:color="auto"/>
                  <w:right w:val="single" w:sz="4" w:space="0" w:color="auto"/>
                </w:tcBorders>
              </w:tcPr>
            </w:tcPrChange>
          </w:tcPr>
          <w:p w14:paraId="6BFA0035" w14:textId="57025333" w:rsidR="006538B4" w:rsidRPr="00A204B8" w:rsidRDefault="006538B4" w:rsidP="00665D8E">
            <w:pPr>
              <w:pStyle w:val="Sansinterligne"/>
              <w:spacing w:line="480" w:lineRule="auto"/>
              <w:rPr>
                <w:lang w:val="en-US"/>
              </w:rPr>
            </w:pPr>
            <w:r>
              <w:rPr>
                <w:lang w:val="en-US"/>
              </w:rPr>
              <w:t xml:space="preserve">Phenotype </w:t>
            </w:r>
            <w:ins w:id="821" w:author="Marie Nevoux" w:date="2019-04-05T14:10:00Z">
              <w:r w:rsidR="00123BBA">
                <w:rPr>
                  <w:lang w:val="en-US"/>
                </w:rPr>
                <w:t xml:space="preserve">method </w:t>
              </w:r>
            </w:ins>
            <w:r>
              <w:rPr>
                <w:lang w:val="en-US"/>
              </w:rPr>
              <w:t>\ ultrasound</w:t>
            </w:r>
            <w:ins w:id="822" w:author="Marie Nevoux" w:date="2019-04-05T14:11:00Z">
              <w:r w:rsidR="00123BBA">
                <w:rPr>
                  <w:lang w:val="en-US"/>
                </w:rPr>
                <w:t xml:space="preserve"> method</w:t>
              </w:r>
            </w:ins>
          </w:p>
        </w:tc>
        <w:tc>
          <w:tcPr>
            <w:tcW w:w="1839" w:type="dxa"/>
            <w:tcBorders>
              <w:top w:val="single" w:sz="4" w:space="0" w:color="auto"/>
              <w:left w:val="single" w:sz="4" w:space="0" w:color="auto"/>
              <w:bottom w:val="single" w:sz="4" w:space="0" w:color="auto"/>
              <w:right w:val="single" w:sz="4" w:space="0" w:color="auto"/>
            </w:tcBorders>
            <w:tcPrChange w:id="823" w:author="Marie Nevoux" w:date="2019-04-05T14:10:00Z">
              <w:tcPr>
                <w:tcW w:w="1812" w:type="dxa"/>
                <w:tcBorders>
                  <w:top w:val="single" w:sz="4" w:space="0" w:color="auto"/>
                  <w:left w:val="single" w:sz="4" w:space="0" w:color="auto"/>
                  <w:bottom w:val="single" w:sz="4" w:space="0" w:color="auto"/>
                  <w:right w:val="single" w:sz="4" w:space="0" w:color="auto"/>
                </w:tcBorders>
              </w:tcPr>
            </w:tcPrChange>
          </w:tcPr>
          <w:p w14:paraId="70E6E730" w14:textId="5D9CEBE5" w:rsidR="006538B4" w:rsidRPr="00A204B8" w:rsidRDefault="006538B4" w:rsidP="00D063A4">
            <w:pPr>
              <w:pStyle w:val="Sansinterligne"/>
              <w:spacing w:line="480" w:lineRule="auto"/>
              <w:jc w:val="center"/>
              <w:rPr>
                <w:lang w:val="en-US"/>
              </w:rPr>
            </w:pPr>
            <w:r>
              <w:rPr>
                <w:lang w:val="en-US"/>
              </w:rPr>
              <w:t>Gonad</w:t>
            </w:r>
            <w:ins w:id="824" w:author="Marie Nevoux" w:date="2019-04-01T16:52:00Z">
              <w:r w:rsidR="00210B3B">
                <w:rPr>
                  <w:lang w:val="en-US"/>
                </w:rPr>
                <w:t>s</w:t>
              </w:r>
            </w:ins>
            <w:r>
              <w:rPr>
                <w:lang w:val="en-US"/>
              </w:rPr>
              <w:t xml:space="preserve"> detected with ultrasound</w:t>
            </w:r>
          </w:p>
        </w:tc>
        <w:tc>
          <w:tcPr>
            <w:tcW w:w="2127" w:type="dxa"/>
            <w:tcBorders>
              <w:top w:val="single" w:sz="4" w:space="0" w:color="auto"/>
              <w:left w:val="single" w:sz="4" w:space="0" w:color="auto"/>
              <w:bottom w:val="single" w:sz="4" w:space="0" w:color="auto"/>
              <w:right w:val="single" w:sz="4" w:space="0" w:color="auto"/>
            </w:tcBorders>
            <w:tcPrChange w:id="825" w:author="Marie Nevoux" w:date="2019-04-05T14:10:00Z">
              <w:tcPr>
                <w:tcW w:w="2178" w:type="dxa"/>
                <w:tcBorders>
                  <w:top w:val="single" w:sz="4" w:space="0" w:color="auto"/>
                  <w:left w:val="single" w:sz="4" w:space="0" w:color="auto"/>
                  <w:bottom w:val="single" w:sz="4" w:space="0" w:color="auto"/>
                  <w:right w:val="single" w:sz="4" w:space="0" w:color="auto"/>
                </w:tcBorders>
              </w:tcPr>
            </w:tcPrChange>
          </w:tcPr>
          <w:p w14:paraId="6540190B" w14:textId="143616BE" w:rsidR="006538B4" w:rsidRPr="00A204B8" w:rsidRDefault="006538B4" w:rsidP="00D063A4">
            <w:pPr>
              <w:pStyle w:val="Sansinterligne"/>
              <w:spacing w:line="480" w:lineRule="auto"/>
              <w:jc w:val="center"/>
              <w:rPr>
                <w:lang w:val="en-US"/>
              </w:rPr>
            </w:pPr>
            <w:r w:rsidRPr="00A204B8">
              <w:rPr>
                <w:lang w:val="en-US"/>
              </w:rPr>
              <w:t>Gonad</w:t>
            </w:r>
            <w:ins w:id="826" w:author="Marie Nevoux" w:date="2019-04-01T16:52:00Z">
              <w:r w:rsidR="00210B3B">
                <w:rPr>
                  <w:lang w:val="en-US"/>
                </w:rPr>
                <w:t>s</w:t>
              </w:r>
            </w:ins>
            <w:r w:rsidRPr="00A204B8">
              <w:rPr>
                <w:lang w:val="en-US"/>
              </w:rPr>
              <w:t xml:space="preserve"> not detected</w:t>
            </w:r>
            <w:r>
              <w:rPr>
                <w:lang w:val="en-US"/>
              </w:rPr>
              <w:t xml:space="preserve"> with ultrasound</w:t>
            </w:r>
          </w:p>
        </w:tc>
      </w:tr>
      <w:tr w:rsidR="006538B4" w:rsidRPr="00A204B8" w14:paraId="2711B689" w14:textId="77777777" w:rsidTr="00123BBA">
        <w:trPr>
          <w:ins w:id="827" w:author="Marie Nevoux" w:date="2019-03-29T15:37:00Z"/>
        </w:trPr>
        <w:tc>
          <w:tcPr>
            <w:tcW w:w="699" w:type="dxa"/>
            <w:tcBorders>
              <w:top w:val="single" w:sz="4" w:space="0" w:color="auto"/>
              <w:left w:val="single" w:sz="4" w:space="0" w:color="auto"/>
              <w:right w:val="single" w:sz="4" w:space="0" w:color="auto"/>
            </w:tcBorders>
            <w:tcPrChange w:id="828" w:author="Marie Nevoux" w:date="2019-04-05T14:10:00Z">
              <w:tcPr>
                <w:tcW w:w="5377" w:type="dxa"/>
                <w:tcBorders>
                  <w:top w:val="single" w:sz="4" w:space="0" w:color="auto"/>
                  <w:left w:val="single" w:sz="4" w:space="0" w:color="auto"/>
                  <w:right w:val="single" w:sz="4" w:space="0" w:color="auto"/>
                </w:tcBorders>
              </w:tcPr>
            </w:tcPrChange>
          </w:tcPr>
          <w:p w14:paraId="0BD1BFD0" w14:textId="3857F8E6" w:rsidR="006538B4" w:rsidRPr="00A204B8" w:rsidRDefault="006538B4" w:rsidP="00665D8E">
            <w:pPr>
              <w:pStyle w:val="Sansinterligne"/>
              <w:spacing w:line="480" w:lineRule="auto"/>
              <w:rPr>
                <w:ins w:id="829" w:author="Marie Nevoux" w:date="2019-03-29T15:52:00Z"/>
                <w:lang w:val="en-US"/>
              </w:rPr>
            </w:pPr>
            <w:ins w:id="830" w:author="Marie Nevoux" w:date="2019-03-29T15:52:00Z">
              <w:r>
                <w:rPr>
                  <w:lang w:val="en-US"/>
                </w:rPr>
                <w:t>2015</w:t>
              </w:r>
            </w:ins>
          </w:p>
        </w:tc>
        <w:tc>
          <w:tcPr>
            <w:tcW w:w="5387" w:type="dxa"/>
            <w:tcBorders>
              <w:top w:val="single" w:sz="4" w:space="0" w:color="auto"/>
              <w:left w:val="single" w:sz="4" w:space="0" w:color="auto"/>
              <w:right w:val="single" w:sz="4" w:space="0" w:color="auto"/>
            </w:tcBorders>
            <w:tcPrChange w:id="831" w:author="Marie Nevoux" w:date="2019-04-05T14:10:00Z">
              <w:tcPr>
                <w:tcW w:w="5377" w:type="dxa"/>
                <w:tcBorders>
                  <w:top w:val="single" w:sz="4" w:space="0" w:color="auto"/>
                  <w:left w:val="single" w:sz="4" w:space="0" w:color="auto"/>
                  <w:right w:val="single" w:sz="4" w:space="0" w:color="auto"/>
                </w:tcBorders>
              </w:tcPr>
            </w:tcPrChange>
          </w:tcPr>
          <w:p w14:paraId="54E4471F" w14:textId="749ED156" w:rsidR="006538B4" w:rsidRPr="00A204B8" w:rsidRDefault="006538B4" w:rsidP="00665D8E">
            <w:pPr>
              <w:pStyle w:val="Sansinterligne"/>
              <w:spacing w:line="480" w:lineRule="auto"/>
              <w:rPr>
                <w:ins w:id="832" w:author="Marie Nevoux" w:date="2019-03-29T15:37:00Z"/>
                <w:lang w:val="en-US"/>
              </w:rPr>
            </w:pPr>
            <w:ins w:id="833" w:author="Marie Nevoux" w:date="2019-03-29T15:37:00Z">
              <w:r w:rsidRPr="00A204B8">
                <w:rPr>
                  <w:lang w:val="en-US"/>
                </w:rPr>
                <w:t>Parr producing milt</w:t>
              </w:r>
            </w:ins>
          </w:p>
        </w:tc>
        <w:tc>
          <w:tcPr>
            <w:tcW w:w="1839" w:type="dxa"/>
            <w:tcBorders>
              <w:top w:val="single" w:sz="4" w:space="0" w:color="auto"/>
              <w:left w:val="single" w:sz="4" w:space="0" w:color="auto"/>
              <w:right w:val="single" w:sz="4" w:space="0" w:color="auto"/>
            </w:tcBorders>
            <w:tcPrChange w:id="834" w:author="Marie Nevoux" w:date="2019-04-05T14:10:00Z">
              <w:tcPr>
                <w:tcW w:w="1812" w:type="dxa"/>
                <w:tcBorders>
                  <w:top w:val="single" w:sz="4" w:space="0" w:color="auto"/>
                  <w:left w:val="single" w:sz="4" w:space="0" w:color="auto"/>
                  <w:right w:val="single" w:sz="4" w:space="0" w:color="auto"/>
                </w:tcBorders>
              </w:tcPr>
            </w:tcPrChange>
          </w:tcPr>
          <w:p w14:paraId="54895DCE" w14:textId="3AEC74D5" w:rsidR="006538B4" w:rsidRPr="00A204B8" w:rsidRDefault="006538B4" w:rsidP="00665D8E">
            <w:pPr>
              <w:pStyle w:val="Sansinterligne"/>
              <w:spacing w:line="480" w:lineRule="auto"/>
              <w:jc w:val="center"/>
              <w:rPr>
                <w:ins w:id="835" w:author="Marie Nevoux" w:date="2019-03-29T15:37:00Z"/>
                <w:lang w:val="en-US"/>
              </w:rPr>
            </w:pPr>
            <w:ins w:id="836" w:author="Marie Nevoux" w:date="2019-03-29T15:59:00Z">
              <w:r>
                <w:rPr>
                  <w:lang w:val="en-US"/>
                </w:rPr>
                <w:t>17</w:t>
              </w:r>
            </w:ins>
          </w:p>
        </w:tc>
        <w:tc>
          <w:tcPr>
            <w:tcW w:w="2127" w:type="dxa"/>
            <w:tcBorders>
              <w:top w:val="single" w:sz="4" w:space="0" w:color="auto"/>
              <w:left w:val="single" w:sz="4" w:space="0" w:color="auto"/>
              <w:right w:val="single" w:sz="4" w:space="0" w:color="auto"/>
            </w:tcBorders>
            <w:tcPrChange w:id="837" w:author="Marie Nevoux" w:date="2019-04-05T14:10:00Z">
              <w:tcPr>
                <w:tcW w:w="2178" w:type="dxa"/>
                <w:tcBorders>
                  <w:top w:val="single" w:sz="4" w:space="0" w:color="auto"/>
                  <w:left w:val="single" w:sz="4" w:space="0" w:color="auto"/>
                  <w:right w:val="single" w:sz="4" w:space="0" w:color="auto"/>
                </w:tcBorders>
              </w:tcPr>
            </w:tcPrChange>
          </w:tcPr>
          <w:p w14:paraId="34E0971B" w14:textId="57CB3976" w:rsidR="006538B4" w:rsidRPr="00A204B8" w:rsidRDefault="006538B4" w:rsidP="00665D8E">
            <w:pPr>
              <w:pStyle w:val="Sansinterligne"/>
              <w:spacing w:line="480" w:lineRule="auto"/>
              <w:jc w:val="center"/>
              <w:rPr>
                <w:ins w:id="838" w:author="Marie Nevoux" w:date="2019-03-29T15:37:00Z"/>
                <w:lang w:val="en-US"/>
              </w:rPr>
            </w:pPr>
            <w:ins w:id="839" w:author="Marie Nevoux" w:date="2019-03-29T15:37:00Z">
              <w:r>
                <w:rPr>
                  <w:lang w:val="en-US"/>
                </w:rPr>
                <w:t>0</w:t>
              </w:r>
            </w:ins>
          </w:p>
        </w:tc>
      </w:tr>
      <w:tr w:rsidR="006538B4" w:rsidRPr="00A204B8" w14:paraId="23498D3A" w14:textId="77777777" w:rsidTr="00123BBA">
        <w:trPr>
          <w:ins w:id="840" w:author="Marie Nevoux" w:date="2019-03-29T15:37:00Z"/>
        </w:trPr>
        <w:tc>
          <w:tcPr>
            <w:tcW w:w="699" w:type="dxa"/>
            <w:tcBorders>
              <w:left w:val="single" w:sz="4" w:space="0" w:color="auto"/>
              <w:right w:val="single" w:sz="4" w:space="0" w:color="auto"/>
            </w:tcBorders>
            <w:tcPrChange w:id="841" w:author="Marie Nevoux" w:date="2019-04-05T14:10:00Z">
              <w:tcPr>
                <w:tcW w:w="5377" w:type="dxa"/>
                <w:tcBorders>
                  <w:left w:val="single" w:sz="4" w:space="0" w:color="auto"/>
                  <w:right w:val="single" w:sz="4" w:space="0" w:color="auto"/>
                </w:tcBorders>
              </w:tcPr>
            </w:tcPrChange>
          </w:tcPr>
          <w:p w14:paraId="22766C87" w14:textId="77777777" w:rsidR="006538B4" w:rsidRPr="00A204B8" w:rsidRDefault="006538B4" w:rsidP="00665D8E">
            <w:pPr>
              <w:pStyle w:val="Sansinterligne"/>
              <w:spacing w:line="480" w:lineRule="auto"/>
              <w:rPr>
                <w:ins w:id="842" w:author="Marie Nevoux" w:date="2019-03-29T15:52:00Z"/>
                <w:lang w:val="en-US"/>
              </w:rPr>
            </w:pPr>
          </w:p>
        </w:tc>
        <w:tc>
          <w:tcPr>
            <w:tcW w:w="5387" w:type="dxa"/>
            <w:tcBorders>
              <w:left w:val="single" w:sz="4" w:space="0" w:color="auto"/>
              <w:right w:val="single" w:sz="4" w:space="0" w:color="auto"/>
            </w:tcBorders>
            <w:tcPrChange w:id="843" w:author="Marie Nevoux" w:date="2019-04-05T14:10:00Z">
              <w:tcPr>
                <w:tcW w:w="5377" w:type="dxa"/>
                <w:tcBorders>
                  <w:left w:val="single" w:sz="4" w:space="0" w:color="auto"/>
                  <w:right w:val="single" w:sz="4" w:space="0" w:color="auto"/>
                </w:tcBorders>
              </w:tcPr>
            </w:tcPrChange>
          </w:tcPr>
          <w:p w14:paraId="6D94636F" w14:textId="01BEF5DD" w:rsidR="006538B4" w:rsidRPr="00A204B8" w:rsidRDefault="006538B4">
            <w:pPr>
              <w:pStyle w:val="Sansinterligne"/>
              <w:spacing w:line="480" w:lineRule="auto"/>
              <w:rPr>
                <w:ins w:id="844" w:author="Marie Nevoux" w:date="2019-03-29T15:37:00Z"/>
                <w:lang w:val="en-US"/>
              </w:rPr>
            </w:pPr>
            <w:ins w:id="845" w:author="Marie Nevoux" w:date="2019-03-29T15:37:00Z">
              <w:r w:rsidRPr="00A204B8">
                <w:rPr>
                  <w:lang w:val="en-US"/>
                </w:rPr>
                <w:t>Parr not producing milt that look</w:t>
              </w:r>
            </w:ins>
            <w:ins w:id="846" w:author="Marie Nevoux" w:date="2019-04-05T14:11:00Z">
              <w:r w:rsidR="00123BBA">
                <w:rPr>
                  <w:lang w:val="en-US"/>
                </w:rPr>
                <w:t>s</w:t>
              </w:r>
            </w:ins>
            <w:ins w:id="847" w:author="Marie Nevoux" w:date="2019-03-29T15:37:00Z">
              <w:r w:rsidRPr="00A204B8">
                <w:rPr>
                  <w:lang w:val="en-US"/>
                </w:rPr>
                <w:t xml:space="preserve"> like a mature </w:t>
              </w:r>
              <w:proofErr w:type="spellStart"/>
              <w:r w:rsidRPr="00A204B8">
                <w:rPr>
                  <w:lang w:val="en-US"/>
                </w:rPr>
                <w:t>parr</w:t>
              </w:r>
              <w:proofErr w:type="spellEnd"/>
            </w:ins>
          </w:p>
        </w:tc>
        <w:tc>
          <w:tcPr>
            <w:tcW w:w="1839" w:type="dxa"/>
            <w:tcBorders>
              <w:left w:val="single" w:sz="4" w:space="0" w:color="auto"/>
              <w:right w:val="single" w:sz="4" w:space="0" w:color="auto"/>
            </w:tcBorders>
            <w:tcPrChange w:id="848" w:author="Marie Nevoux" w:date="2019-04-05T14:10:00Z">
              <w:tcPr>
                <w:tcW w:w="1812" w:type="dxa"/>
                <w:tcBorders>
                  <w:left w:val="single" w:sz="4" w:space="0" w:color="auto"/>
                  <w:right w:val="single" w:sz="4" w:space="0" w:color="auto"/>
                </w:tcBorders>
              </w:tcPr>
            </w:tcPrChange>
          </w:tcPr>
          <w:p w14:paraId="70B785F8" w14:textId="20FE2AC6" w:rsidR="006538B4" w:rsidRPr="00A204B8" w:rsidRDefault="006538B4" w:rsidP="00665D8E">
            <w:pPr>
              <w:pStyle w:val="Sansinterligne"/>
              <w:spacing w:line="480" w:lineRule="auto"/>
              <w:jc w:val="center"/>
              <w:rPr>
                <w:ins w:id="849" w:author="Marie Nevoux" w:date="2019-03-29T15:37:00Z"/>
                <w:lang w:val="en-US"/>
              </w:rPr>
            </w:pPr>
            <w:ins w:id="850" w:author="Marie Nevoux" w:date="2019-03-29T15:59:00Z">
              <w:r>
                <w:rPr>
                  <w:lang w:val="en-US"/>
                </w:rPr>
                <w:t>74</w:t>
              </w:r>
            </w:ins>
          </w:p>
        </w:tc>
        <w:tc>
          <w:tcPr>
            <w:tcW w:w="2127" w:type="dxa"/>
            <w:tcBorders>
              <w:left w:val="single" w:sz="4" w:space="0" w:color="auto"/>
              <w:right w:val="single" w:sz="4" w:space="0" w:color="auto"/>
            </w:tcBorders>
            <w:tcPrChange w:id="851" w:author="Marie Nevoux" w:date="2019-04-05T14:10:00Z">
              <w:tcPr>
                <w:tcW w:w="2178" w:type="dxa"/>
                <w:tcBorders>
                  <w:left w:val="single" w:sz="4" w:space="0" w:color="auto"/>
                  <w:right w:val="single" w:sz="4" w:space="0" w:color="auto"/>
                </w:tcBorders>
              </w:tcPr>
            </w:tcPrChange>
          </w:tcPr>
          <w:p w14:paraId="4B9B639E" w14:textId="550E9E4D" w:rsidR="006538B4" w:rsidRPr="00A204B8" w:rsidRDefault="006538B4" w:rsidP="00665D8E">
            <w:pPr>
              <w:pStyle w:val="Sansinterligne"/>
              <w:spacing w:line="480" w:lineRule="auto"/>
              <w:jc w:val="center"/>
              <w:rPr>
                <w:ins w:id="852" w:author="Marie Nevoux" w:date="2019-03-29T15:37:00Z"/>
                <w:lang w:val="en-US"/>
              </w:rPr>
            </w:pPr>
            <w:ins w:id="853" w:author="Marie Nevoux" w:date="2019-03-29T15:59:00Z">
              <w:r>
                <w:rPr>
                  <w:lang w:val="en-US"/>
                </w:rPr>
                <w:t>8</w:t>
              </w:r>
            </w:ins>
          </w:p>
        </w:tc>
      </w:tr>
      <w:tr w:rsidR="006538B4" w:rsidRPr="00A204B8" w14:paraId="4CE72B4C" w14:textId="77777777" w:rsidTr="00123BBA">
        <w:trPr>
          <w:ins w:id="854" w:author="Marie Nevoux" w:date="2019-03-29T15:37:00Z"/>
        </w:trPr>
        <w:tc>
          <w:tcPr>
            <w:tcW w:w="699" w:type="dxa"/>
            <w:tcBorders>
              <w:left w:val="single" w:sz="4" w:space="0" w:color="auto"/>
              <w:bottom w:val="single" w:sz="4" w:space="0" w:color="auto"/>
              <w:right w:val="single" w:sz="4" w:space="0" w:color="auto"/>
            </w:tcBorders>
            <w:tcPrChange w:id="855" w:author="Marie Nevoux" w:date="2019-04-05T14:10:00Z">
              <w:tcPr>
                <w:tcW w:w="5377" w:type="dxa"/>
                <w:tcBorders>
                  <w:left w:val="single" w:sz="4" w:space="0" w:color="auto"/>
                  <w:bottom w:val="single" w:sz="4" w:space="0" w:color="auto"/>
                  <w:right w:val="single" w:sz="4" w:space="0" w:color="auto"/>
                </w:tcBorders>
              </w:tcPr>
            </w:tcPrChange>
          </w:tcPr>
          <w:p w14:paraId="6C8EE60D" w14:textId="77777777" w:rsidR="006538B4" w:rsidRPr="00A204B8" w:rsidRDefault="006538B4" w:rsidP="00665D8E">
            <w:pPr>
              <w:pStyle w:val="Sansinterligne"/>
              <w:spacing w:line="480" w:lineRule="auto"/>
              <w:rPr>
                <w:ins w:id="856" w:author="Marie Nevoux" w:date="2019-03-29T15:52:00Z"/>
                <w:lang w:val="en-US"/>
              </w:rPr>
            </w:pPr>
          </w:p>
        </w:tc>
        <w:tc>
          <w:tcPr>
            <w:tcW w:w="5387" w:type="dxa"/>
            <w:tcBorders>
              <w:left w:val="single" w:sz="4" w:space="0" w:color="auto"/>
              <w:bottom w:val="single" w:sz="4" w:space="0" w:color="auto"/>
              <w:right w:val="single" w:sz="4" w:space="0" w:color="auto"/>
            </w:tcBorders>
            <w:tcPrChange w:id="857" w:author="Marie Nevoux" w:date="2019-04-05T14:10:00Z">
              <w:tcPr>
                <w:tcW w:w="5377" w:type="dxa"/>
                <w:tcBorders>
                  <w:left w:val="single" w:sz="4" w:space="0" w:color="auto"/>
                  <w:bottom w:val="single" w:sz="4" w:space="0" w:color="auto"/>
                  <w:right w:val="single" w:sz="4" w:space="0" w:color="auto"/>
                </w:tcBorders>
              </w:tcPr>
            </w:tcPrChange>
          </w:tcPr>
          <w:p w14:paraId="57BBA1F7" w14:textId="59C227BA" w:rsidR="006538B4" w:rsidRPr="00A204B8" w:rsidRDefault="006538B4">
            <w:pPr>
              <w:pStyle w:val="Sansinterligne"/>
              <w:spacing w:line="480" w:lineRule="auto"/>
              <w:rPr>
                <w:ins w:id="858" w:author="Marie Nevoux" w:date="2019-03-29T15:37:00Z"/>
                <w:lang w:val="en-US"/>
              </w:rPr>
            </w:pPr>
            <w:ins w:id="859" w:author="Marie Nevoux" w:date="2019-03-29T15:37:00Z">
              <w:r w:rsidRPr="00A204B8">
                <w:rPr>
                  <w:lang w:val="en-US"/>
                </w:rPr>
                <w:t>Parr not producing milt that look</w:t>
              </w:r>
            </w:ins>
            <w:ins w:id="860" w:author="Marie Nevoux" w:date="2019-04-05T14:11:00Z">
              <w:r w:rsidR="00123BBA">
                <w:rPr>
                  <w:lang w:val="en-US"/>
                </w:rPr>
                <w:t>s</w:t>
              </w:r>
            </w:ins>
            <w:ins w:id="861" w:author="Marie Nevoux" w:date="2019-03-29T15:37:00Z">
              <w:r w:rsidRPr="00A204B8">
                <w:rPr>
                  <w:lang w:val="en-US"/>
                </w:rPr>
                <w:t xml:space="preserve"> like </w:t>
              </w:r>
            </w:ins>
            <w:ins w:id="862" w:author="Marie Nevoux" w:date="2019-04-03T16:05:00Z">
              <w:r w:rsidR="00DA76F9">
                <w:rPr>
                  <w:lang w:val="en-US"/>
                </w:rPr>
                <w:t>an immature</w:t>
              </w:r>
            </w:ins>
            <w:ins w:id="863" w:author="Marie Nevoux" w:date="2019-03-29T15:37:00Z">
              <w:r w:rsidRPr="00A204B8">
                <w:rPr>
                  <w:lang w:val="en-US"/>
                </w:rPr>
                <w:t xml:space="preserve"> </w:t>
              </w:r>
              <w:proofErr w:type="spellStart"/>
              <w:r w:rsidRPr="00A204B8">
                <w:rPr>
                  <w:lang w:val="en-US"/>
                </w:rPr>
                <w:t>parr</w:t>
              </w:r>
              <w:proofErr w:type="spellEnd"/>
            </w:ins>
          </w:p>
        </w:tc>
        <w:tc>
          <w:tcPr>
            <w:tcW w:w="1839" w:type="dxa"/>
            <w:tcBorders>
              <w:left w:val="single" w:sz="4" w:space="0" w:color="auto"/>
              <w:bottom w:val="single" w:sz="4" w:space="0" w:color="auto"/>
              <w:right w:val="single" w:sz="4" w:space="0" w:color="auto"/>
            </w:tcBorders>
            <w:tcPrChange w:id="864" w:author="Marie Nevoux" w:date="2019-04-05T14:10:00Z">
              <w:tcPr>
                <w:tcW w:w="1812" w:type="dxa"/>
                <w:tcBorders>
                  <w:left w:val="single" w:sz="4" w:space="0" w:color="auto"/>
                  <w:bottom w:val="single" w:sz="4" w:space="0" w:color="auto"/>
                  <w:right w:val="single" w:sz="4" w:space="0" w:color="auto"/>
                </w:tcBorders>
              </w:tcPr>
            </w:tcPrChange>
          </w:tcPr>
          <w:p w14:paraId="54416DE6" w14:textId="0DE0C030" w:rsidR="006538B4" w:rsidRPr="00A204B8" w:rsidRDefault="006538B4" w:rsidP="00665D8E">
            <w:pPr>
              <w:pStyle w:val="Sansinterligne"/>
              <w:spacing w:line="480" w:lineRule="auto"/>
              <w:jc w:val="center"/>
              <w:rPr>
                <w:ins w:id="865" w:author="Marie Nevoux" w:date="2019-03-29T15:37:00Z"/>
                <w:lang w:val="en-US"/>
              </w:rPr>
            </w:pPr>
            <w:ins w:id="866" w:author="Marie Nevoux" w:date="2019-03-29T15:59:00Z">
              <w:r>
                <w:rPr>
                  <w:lang w:val="en-US"/>
                </w:rPr>
                <w:t>10</w:t>
              </w:r>
            </w:ins>
          </w:p>
        </w:tc>
        <w:tc>
          <w:tcPr>
            <w:tcW w:w="2127" w:type="dxa"/>
            <w:tcBorders>
              <w:left w:val="single" w:sz="4" w:space="0" w:color="auto"/>
              <w:bottom w:val="single" w:sz="4" w:space="0" w:color="auto"/>
              <w:right w:val="single" w:sz="4" w:space="0" w:color="auto"/>
            </w:tcBorders>
            <w:tcPrChange w:id="867" w:author="Marie Nevoux" w:date="2019-04-05T14:10:00Z">
              <w:tcPr>
                <w:tcW w:w="2178" w:type="dxa"/>
                <w:tcBorders>
                  <w:left w:val="single" w:sz="4" w:space="0" w:color="auto"/>
                  <w:bottom w:val="single" w:sz="4" w:space="0" w:color="auto"/>
                  <w:right w:val="single" w:sz="4" w:space="0" w:color="auto"/>
                </w:tcBorders>
              </w:tcPr>
            </w:tcPrChange>
          </w:tcPr>
          <w:p w14:paraId="6D220358" w14:textId="3B3CD3BE" w:rsidR="006538B4" w:rsidRPr="00A204B8" w:rsidRDefault="006538B4" w:rsidP="00665D8E">
            <w:pPr>
              <w:pStyle w:val="Sansinterligne"/>
              <w:spacing w:line="480" w:lineRule="auto"/>
              <w:jc w:val="center"/>
              <w:rPr>
                <w:ins w:id="868" w:author="Marie Nevoux" w:date="2019-03-29T15:37:00Z"/>
                <w:lang w:val="en-US"/>
              </w:rPr>
            </w:pPr>
            <w:ins w:id="869" w:author="Marie Nevoux" w:date="2019-03-29T15:59:00Z">
              <w:r>
                <w:rPr>
                  <w:lang w:val="en-US"/>
                </w:rPr>
                <w:t>73</w:t>
              </w:r>
            </w:ins>
          </w:p>
        </w:tc>
      </w:tr>
      <w:tr w:rsidR="006538B4" w:rsidRPr="00A204B8" w14:paraId="7B9353D0" w14:textId="77777777" w:rsidTr="00123BBA">
        <w:trPr>
          <w:ins w:id="870" w:author="Marie Nevoux" w:date="2019-03-29T15:37:00Z"/>
        </w:trPr>
        <w:tc>
          <w:tcPr>
            <w:tcW w:w="699" w:type="dxa"/>
            <w:tcBorders>
              <w:top w:val="single" w:sz="4" w:space="0" w:color="auto"/>
              <w:left w:val="single" w:sz="4" w:space="0" w:color="auto"/>
              <w:right w:val="single" w:sz="4" w:space="0" w:color="auto"/>
            </w:tcBorders>
            <w:tcPrChange w:id="871" w:author="Marie Nevoux" w:date="2019-04-05T14:10:00Z">
              <w:tcPr>
                <w:tcW w:w="5377" w:type="dxa"/>
                <w:tcBorders>
                  <w:top w:val="single" w:sz="4" w:space="0" w:color="auto"/>
                  <w:left w:val="single" w:sz="4" w:space="0" w:color="auto"/>
                  <w:right w:val="single" w:sz="4" w:space="0" w:color="auto"/>
                </w:tcBorders>
              </w:tcPr>
            </w:tcPrChange>
          </w:tcPr>
          <w:p w14:paraId="7C4EA411" w14:textId="6256679D" w:rsidR="006538B4" w:rsidRPr="00A204B8" w:rsidRDefault="006538B4" w:rsidP="00665D8E">
            <w:pPr>
              <w:pStyle w:val="Sansinterligne"/>
              <w:spacing w:line="480" w:lineRule="auto"/>
              <w:rPr>
                <w:ins w:id="872" w:author="Marie Nevoux" w:date="2019-03-29T15:52:00Z"/>
                <w:lang w:val="en-US"/>
              </w:rPr>
            </w:pPr>
            <w:ins w:id="873" w:author="Marie Nevoux" w:date="2019-03-29T15:53:00Z">
              <w:r>
                <w:rPr>
                  <w:lang w:val="en-US"/>
                </w:rPr>
                <w:t>2016</w:t>
              </w:r>
            </w:ins>
          </w:p>
        </w:tc>
        <w:tc>
          <w:tcPr>
            <w:tcW w:w="5387" w:type="dxa"/>
            <w:tcBorders>
              <w:top w:val="single" w:sz="4" w:space="0" w:color="auto"/>
              <w:left w:val="single" w:sz="4" w:space="0" w:color="auto"/>
              <w:right w:val="single" w:sz="4" w:space="0" w:color="auto"/>
            </w:tcBorders>
            <w:tcPrChange w:id="874" w:author="Marie Nevoux" w:date="2019-04-05T14:10:00Z">
              <w:tcPr>
                <w:tcW w:w="5377" w:type="dxa"/>
                <w:tcBorders>
                  <w:top w:val="single" w:sz="4" w:space="0" w:color="auto"/>
                  <w:left w:val="single" w:sz="4" w:space="0" w:color="auto"/>
                  <w:right w:val="single" w:sz="4" w:space="0" w:color="auto"/>
                </w:tcBorders>
              </w:tcPr>
            </w:tcPrChange>
          </w:tcPr>
          <w:p w14:paraId="36E76FBD" w14:textId="411C78AF" w:rsidR="006538B4" w:rsidRPr="00A204B8" w:rsidRDefault="006538B4" w:rsidP="00665D8E">
            <w:pPr>
              <w:pStyle w:val="Sansinterligne"/>
              <w:spacing w:line="480" w:lineRule="auto"/>
              <w:rPr>
                <w:ins w:id="875" w:author="Marie Nevoux" w:date="2019-03-29T15:37:00Z"/>
                <w:lang w:val="en-US"/>
              </w:rPr>
            </w:pPr>
            <w:ins w:id="876" w:author="Marie Nevoux" w:date="2019-03-29T15:37:00Z">
              <w:r w:rsidRPr="00A204B8">
                <w:rPr>
                  <w:lang w:val="en-US"/>
                </w:rPr>
                <w:t>Parr producing milt</w:t>
              </w:r>
            </w:ins>
          </w:p>
        </w:tc>
        <w:tc>
          <w:tcPr>
            <w:tcW w:w="1839" w:type="dxa"/>
            <w:tcBorders>
              <w:top w:val="single" w:sz="4" w:space="0" w:color="auto"/>
              <w:left w:val="single" w:sz="4" w:space="0" w:color="auto"/>
              <w:right w:val="single" w:sz="4" w:space="0" w:color="auto"/>
            </w:tcBorders>
            <w:tcPrChange w:id="877" w:author="Marie Nevoux" w:date="2019-04-05T14:10:00Z">
              <w:tcPr>
                <w:tcW w:w="1812" w:type="dxa"/>
                <w:tcBorders>
                  <w:top w:val="single" w:sz="4" w:space="0" w:color="auto"/>
                  <w:left w:val="single" w:sz="4" w:space="0" w:color="auto"/>
                  <w:right w:val="single" w:sz="4" w:space="0" w:color="auto"/>
                </w:tcBorders>
              </w:tcPr>
            </w:tcPrChange>
          </w:tcPr>
          <w:p w14:paraId="67B675A5" w14:textId="0A273C61" w:rsidR="006538B4" w:rsidRPr="00A204B8" w:rsidRDefault="006538B4" w:rsidP="00665D8E">
            <w:pPr>
              <w:pStyle w:val="Sansinterligne"/>
              <w:spacing w:line="480" w:lineRule="auto"/>
              <w:jc w:val="center"/>
              <w:rPr>
                <w:ins w:id="878" w:author="Marie Nevoux" w:date="2019-03-29T15:37:00Z"/>
                <w:lang w:val="en-US"/>
              </w:rPr>
            </w:pPr>
            <w:ins w:id="879" w:author="Marie Nevoux" w:date="2019-03-29T15:37:00Z">
              <w:r>
                <w:rPr>
                  <w:lang w:val="en-US"/>
                </w:rPr>
                <w:t>181</w:t>
              </w:r>
            </w:ins>
          </w:p>
        </w:tc>
        <w:tc>
          <w:tcPr>
            <w:tcW w:w="2127" w:type="dxa"/>
            <w:tcBorders>
              <w:top w:val="single" w:sz="4" w:space="0" w:color="auto"/>
              <w:left w:val="single" w:sz="4" w:space="0" w:color="auto"/>
              <w:right w:val="single" w:sz="4" w:space="0" w:color="auto"/>
            </w:tcBorders>
            <w:tcPrChange w:id="880" w:author="Marie Nevoux" w:date="2019-04-05T14:10:00Z">
              <w:tcPr>
                <w:tcW w:w="2178" w:type="dxa"/>
                <w:tcBorders>
                  <w:top w:val="single" w:sz="4" w:space="0" w:color="auto"/>
                  <w:left w:val="single" w:sz="4" w:space="0" w:color="auto"/>
                  <w:right w:val="single" w:sz="4" w:space="0" w:color="auto"/>
                </w:tcBorders>
              </w:tcPr>
            </w:tcPrChange>
          </w:tcPr>
          <w:p w14:paraId="5DCC2424" w14:textId="6A9E554F" w:rsidR="006538B4" w:rsidRPr="00A204B8" w:rsidRDefault="006538B4" w:rsidP="00665D8E">
            <w:pPr>
              <w:pStyle w:val="Sansinterligne"/>
              <w:spacing w:line="480" w:lineRule="auto"/>
              <w:jc w:val="center"/>
              <w:rPr>
                <w:ins w:id="881" w:author="Marie Nevoux" w:date="2019-03-29T15:37:00Z"/>
                <w:lang w:val="en-US"/>
              </w:rPr>
            </w:pPr>
            <w:ins w:id="882" w:author="Marie Nevoux" w:date="2019-03-29T15:37:00Z">
              <w:r>
                <w:rPr>
                  <w:lang w:val="en-US"/>
                </w:rPr>
                <w:t>2</w:t>
              </w:r>
            </w:ins>
          </w:p>
        </w:tc>
      </w:tr>
      <w:tr w:rsidR="006538B4" w:rsidRPr="00A204B8" w14:paraId="50EE79C3" w14:textId="77777777" w:rsidTr="00123BBA">
        <w:trPr>
          <w:ins w:id="883" w:author="Marie Nevoux" w:date="2019-03-29T15:37:00Z"/>
        </w:trPr>
        <w:tc>
          <w:tcPr>
            <w:tcW w:w="699" w:type="dxa"/>
            <w:tcBorders>
              <w:left w:val="single" w:sz="4" w:space="0" w:color="auto"/>
              <w:right w:val="single" w:sz="4" w:space="0" w:color="auto"/>
            </w:tcBorders>
            <w:tcPrChange w:id="884" w:author="Marie Nevoux" w:date="2019-04-05T14:10:00Z">
              <w:tcPr>
                <w:tcW w:w="5377" w:type="dxa"/>
                <w:tcBorders>
                  <w:left w:val="single" w:sz="4" w:space="0" w:color="auto"/>
                  <w:right w:val="single" w:sz="4" w:space="0" w:color="auto"/>
                </w:tcBorders>
              </w:tcPr>
            </w:tcPrChange>
          </w:tcPr>
          <w:p w14:paraId="4347DBD1" w14:textId="00132102" w:rsidR="006538B4" w:rsidRPr="00A204B8" w:rsidRDefault="006538B4" w:rsidP="00665D8E">
            <w:pPr>
              <w:pStyle w:val="Sansinterligne"/>
              <w:spacing w:line="480" w:lineRule="auto"/>
              <w:rPr>
                <w:ins w:id="885" w:author="Marie Nevoux" w:date="2019-03-29T15:52:00Z"/>
                <w:lang w:val="en-US"/>
              </w:rPr>
            </w:pPr>
          </w:p>
        </w:tc>
        <w:tc>
          <w:tcPr>
            <w:tcW w:w="5387" w:type="dxa"/>
            <w:tcBorders>
              <w:left w:val="single" w:sz="4" w:space="0" w:color="auto"/>
              <w:right w:val="single" w:sz="4" w:space="0" w:color="auto"/>
            </w:tcBorders>
            <w:tcPrChange w:id="886" w:author="Marie Nevoux" w:date="2019-04-05T14:10:00Z">
              <w:tcPr>
                <w:tcW w:w="5377" w:type="dxa"/>
                <w:tcBorders>
                  <w:left w:val="single" w:sz="4" w:space="0" w:color="auto"/>
                  <w:right w:val="single" w:sz="4" w:space="0" w:color="auto"/>
                </w:tcBorders>
              </w:tcPr>
            </w:tcPrChange>
          </w:tcPr>
          <w:p w14:paraId="5E03517D" w14:textId="70E2314C" w:rsidR="006538B4" w:rsidRPr="00A204B8" w:rsidRDefault="006538B4">
            <w:pPr>
              <w:pStyle w:val="Sansinterligne"/>
              <w:spacing w:line="480" w:lineRule="auto"/>
              <w:rPr>
                <w:ins w:id="887" w:author="Marie Nevoux" w:date="2019-03-29T15:37:00Z"/>
                <w:lang w:val="en-US"/>
              </w:rPr>
            </w:pPr>
            <w:ins w:id="888" w:author="Marie Nevoux" w:date="2019-03-29T15:37:00Z">
              <w:r w:rsidRPr="00A204B8">
                <w:rPr>
                  <w:lang w:val="en-US"/>
                </w:rPr>
                <w:t>Parr not producing milt that look</w:t>
              </w:r>
            </w:ins>
            <w:ins w:id="889" w:author="Marie Nevoux" w:date="2019-04-05T14:11:00Z">
              <w:r w:rsidR="00123BBA">
                <w:rPr>
                  <w:lang w:val="en-US"/>
                </w:rPr>
                <w:t>s</w:t>
              </w:r>
            </w:ins>
            <w:ins w:id="890" w:author="Marie Nevoux" w:date="2019-03-29T15:37:00Z">
              <w:r w:rsidRPr="00A204B8">
                <w:rPr>
                  <w:lang w:val="en-US"/>
                </w:rPr>
                <w:t xml:space="preserve"> like a mature </w:t>
              </w:r>
              <w:proofErr w:type="spellStart"/>
              <w:r w:rsidRPr="00A204B8">
                <w:rPr>
                  <w:lang w:val="en-US"/>
                </w:rPr>
                <w:t>parr</w:t>
              </w:r>
              <w:proofErr w:type="spellEnd"/>
            </w:ins>
          </w:p>
        </w:tc>
        <w:tc>
          <w:tcPr>
            <w:tcW w:w="1839" w:type="dxa"/>
            <w:tcBorders>
              <w:left w:val="single" w:sz="4" w:space="0" w:color="auto"/>
              <w:right w:val="single" w:sz="4" w:space="0" w:color="auto"/>
            </w:tcBorders>
            <w:tcPrChange w:id="891" w:author="Marie Nevoux" w:date="2019-04-05T14:10:00Z">
              <w:tcPr>
                <w:tcW w:w="1812" w:type="dxa"/>
                <w:tcBorders>
                  <w:left w:val="single" w:sz="4" w:space="0" w:color="auto"/>
                  <w:right w:val="single" w:sz="4" w:space="0" w:color="auto"/>
                </w:tcBorders>
              </w:tcPr>
            </w:tcPrChange>
          </w:tcPr>
          <w:p w14:paraId="405A1D39" w14:textId="18CC6ED5" w:rsidR="006538B4" w:rsidRPr="00A204B8" w:rsidRDefault="006538B4" w:rsidP="00665D8E">
            <w:pPr>
              <w:pStyle w:val="Sansinterligne"/>
              <w:spacing w:line="480" w:lineRule="auto"/>
              <w:jc w:val="center"/>
              <w:rPr>
                <w:ins w:id="892" w:author="Marie Nevoux" w:date="2019-03-29T15:37:00Z"/>
                <w:lang w:val="en-US"/>
              </w:rPr>
            </w:pPr>
            <w:ins w:id="893" w:author="Marie Nevoux" w:date="2019-03-29T15:37:00Z">
              <w:r>
                <w:rPr>
                  <w:lang w:val="en-US"/>
                </w:rPr>
                <w:t>20</w:t>
              </w:r>
            </w:ins>
          </w:p>
        </w:tc>
        <w:tc>
          <w:tcPr>
            <w:tcW w:w="2127" w:type="dxa"/>
            <w:tcBorders>
              <w:left w:val="single" w:sz="4" w:space="0" w:color="auto"/>
              <w:right w:val="single" w:sz="4" w:space="0" w:color="auto"/>
            </w:tcBorders>
            <w:tcPrChange w:id="894" w:author="Marie Nevoux" w:date="2019-04-05T14:10:00Z">
              <w:tcPr>
                <w:tcW w:w="2178" w:type="dxa"/>
                <w:tcBorders>
                  <w:left w:val="single" w:sz="4" w:space="0" w:color="auto"/>
                  <w:right w:val="single" w:sz="4" w:space="0" w:color="auto"/>
                </w:tcBorders>
              </w:tcPr>
            </w:tcPrChange>
          </w:tcPr>
          <w:p w14:paraId="5C1FF45D" w14:textId="3E62B16E" w:rsidR="006538B4" w:rsidRPr="00A204B8" w:rsidRDefault="006538B4" w:rsidP="00665D8E">
            <w:pPr>
              <w:pStyle w:val="Sansinterligne"/>
              <w:spacing w:line="480" w:lineRule="auto"/>
              <w:jc w:val="center"/>
              <w:rPr>
                <w:ins w:id="895" w:author="Marie Nevoux" w:date="2019-03-29T15:37:00Z"/>
                <w:lang w:val="en-US"/>
              </w:rPr>
            </w:pPr>
            <w:ins w:id="896" w:author="Marie Nevoux" w:date="2019-03-29T15:37:00Z">
              <w:r>
                <w:rPr>
                  <w:lang w:val="en-US"/>
                </w:rPr>
                <w:t>3</w:t>
              </w:r>
            </w:ins>
          </w:p>
        </w:tc>
      </w:tr>
      <w:tr w:rsidR="006538B4" w:rsidRPr="00A204B8" w14:paraId="56DF7819" w14:textId="77777777" w:rsidTr="00123BBA">
        <w:trPr>
          <w:ins w:id="897" w:author="Marie Nevoux" w:date="2019-03-29T15:37:00Z"/>
        </w:trPr>
        <w:tc>
          <w:tcPr>
            <w:tcW w:w="699" w:type="dxa"/>
            <w:tcBorders>
              <w:left w:val="single" w:sz="4" w:space="0" w:color="auto"/>
              <w:bottom w:val="single" w:sz="4" w:space="0" w:color="auto"/>
              <w:right w:val="single" w:sz="4" w:space="0" w:color="auto"/>
            </w:tcBorders>
            <w:tcPrChange w:id="898" w:author="Marie Nevoux" w:date="2019-04-05T14:10:00Z">
              <w:tcPr>
                <w:tcW w:w="5377" w:type="dxa"/>
                <w:tcBorders>
                  <w:left w:val="single" w:sz="4" w:space="0" w:color="auto"/>
                  <w:bottom w:val="single" w:sz="4" w:space="0" w:color="auto"/>
                  <w:right w:val="single" w:sz="4" w:space="0" w:color="auto"/>
                </w:tcBorders>
              </w:tcPr>
            </w:tcPrChange>
          </w:tcPr>
          <w:p w14:paraId="4C3653F2" w14:textId="77777777" w:rsidR="006538B4" w:rsidRPr="00A204B8" w:rsidRDefault="006538B4" w:rsidP="00665D8E">
            <w:pPr>
              <w:pStyle w:val="Sansinterligne"/>
              <w:spacing w:line="480" w:lineRule="auto"/>
              <w:rPr>
                <w:ins w:id="899" w:author="Marie Nevoux" w:date="2019-03-29T15:52:00Z"/>
                <w:lang w:val="en-US"/>
              </w:rPr>
            </w:pPr>
          </w:p>
        </w:tc>
        <w:tc>
          <w:tcPr>
            <w:tcW w:w="5387" w:type="dxa"/>
            <w:tcBorders>
              <w:left w:val="single" w:sz="4" w:space="0" w:color="auto"/>
              <w:bottom w:val="single" w:sz="4" w:space="0" w:color="auto"/>
              <w:right w:val="single" w:sz="4" w:space="0" w:color="auto"/>
            </w:tcBorders>
            <w:tcPrChange w:id="900" w:author="Marie Nevoux" w:date="2019-04-05T14:10:00Z">
              <w:tcPr>
                <w:tcW w:w="5377" w:type="dxa"/>
                <w:tcBorders>
                  <w:left w:val="single" w:sz="4" w:space="0" w:color="auto"/>
                  <w:bottom w:val="single" w:sz="4" w:space="0" w:color="auto"/>
                  <w:right w:val="single" w:sz="4" w:space="0" w:color="auto"/>
                </w:tcBorders>
              </w:tcPr>
            </w:tcPrChange>
          </w:tcPr>
          <w:p w14:paraId="67C20FD8" w14:textId="7B3E9C82" w:rsidR="006538B4" w:rsidRPr="00A204B8" w:rsidRDefault="006538B4">
            <w:pPr>
              <w:pStyle w:val="Sansinterligne"/>
              <w:spacing w:line="480" w:lineRule="auto"/>
              <w:rPr>
                <w:ins w:id="901" w:author="Marie Nevoux" w:date="2019-03-29T15:37:00Z"/>
                <w:lang w:val="en-US"/>
              </w:rPr>
            </w:pPr>
            <w:ins w:id="902" w:author="Marie Nevoux" w:date="2019-03-29T15:37:00Z">
              <w:r w:rsidRPr="00A204B8">
                <w:rPr>
                  <w:lang w:val="en-US"/>
                </w:rPr>
                <w:t>Parr not producing milt that look</w:t>
              </w:r>
            </w:ins>
            <w:ins w:id="903" w:author="Marie Nevoux" w:date="2019-04-05T14:11:00Z">
              <w:r w:rsidR="00123BBA">
                <w:rPr>
                  <w:lang w:val="en-US"/>
                </w:rPr>
                <w:t>s</w:t>
              </w:r>
            </w:ins>
            <w:ins w:id="904" w:author="Marie Nevoux" w:date="2019-03-29T15:37:00Z">
              <w:r w:rsidRPr="00A204B8">
                <w:rPr>
                  <w:lang w:val="en-US"/>
                </w:rPr>
                <w:t xml:space="preserve"> like </w:t>
              </w:r>
            </w:ins>
            <w:ins w:id="905" w:author="Marie Nevoux" w:date="2019-04-03T16:05:00Z">
              <w:r w:rsidR="00DA76F9">
                <w:rPr>
                  <w:lang w:val="en-US"/>
                </w:rPr>
                <w:t>an immature</w:t>
              </w:r>
            </w:ins>
            <w:ins w:id="906" w:author="Marie Nevoux" w:date="2019-03-29T15:37:00Z">
              <w:r w:rsidRPr="00A204B8">
                <w:rPr>
                  <w:lang w:val="en-US"/>
                </w:rPr>
                <w:t xml:space="preserve"> </w:t>
              </w:r>
              <w:proofErr w:type="spellStart"/>
              <w:r w:rsidRPr="00A204B8">
                <w:rPr>
                  <w:lang w:val="en-US"/>
                </w:rPr>
                <w:t>parr</w:t>
              </w:r>
              <w:proofErr w:type="spellEnd"/>
            </w:ins>
          </w:p>
        </w:tc>
        <w:tc>
          <w:tcPr>
            <w:tcW w:w="1839" w:type="dxa"/>
            <w:tcBorders>
              <w:left w:val="single" w:sz="4" w:space="0" w:color="auto"/>
              <w:bottom w:val="single" w:sz="4" w:space="0" w:color="auto"/>
              <w:right w:val="single" w:sz="4" w:space="0" w:color="auto"/>
            </w:tcBorders>
            <w:tcPrChange w:id="907" w:author="Marie Nevoux" w:date="2019-04-05T14:10:00Z">
              <w:tcPr>
                <w:tcW w:w="1812" w:type="dxa"/>
                <w:tcBorders>
                  <w:left w:val="single" w:sz="4" w:space="0" w:color="auto"/>
                  <w:bottom w:val="single" w:sz="4" w:space="0" w:color="auto"/>
                  <w:right w:val="single" w:sz="4" w:space="0" w:color="auto"/>
                </w:tcBorders>
              </w:tcPr>
            </w:tcPrChange>
          </w:tcPr>
          <w:p w14:paraId="1AE6C1CA" w14:textId="2D5DF1CA" w:rsidR="006538B4" w:rsidRPr="00A204B8" w:rsidRDefault="006538B4" w:rsidP="00665D8E">
            <w:pPr>
              <w:pStyle w:val="Sansinterligne"/>
              <w:spacing w:line="480" w:lineRule="auto"/>
              <w:jc w:val="center"/>
              <w:rPr>
                <w:ins w:id="908" w:author="Marie Nevoux" w:date="2019-03-29T15:37:00Z"/>
                <w:lang w:val="en-US"/>
              </w:rPr>
            </w:pPr>
            <w:ins w:id="909" w:author="Marie Nevoux" w:date="2019-03-29T16:00:00Z">
              <w:r>
                <w:rPr>
                  <w:lang w:val="en-US"/>
                </w:rPr>
                <w:t>6</w:t>
              </w:r>
            </w:ins>
          </w:p>
        </w:tc>
        <w:tc>
          <w:tcPr>
            <w:tcW w:w="2127" w:type="dxa"/>
            <w:tcBorders>
              <w:left w:val="single" w:sz="4" w:space="0" w:color="auto"/>
              <w:bottom w:val="single" w:sz="4" w:space="0" w:color="auto"/>
              <w:right w:val="single" w:sz="4" w:space="0" w:color="auto"/>
            </w:tcBorders>
            <w:tcPrChange w:id="910" w:author="Marie Nevoux" w:date="2019-04-05T14:10:00Z">
              <w:tcPr>
                <w:tcW w:w="2178" w:type="dxa"/>
                <w:tcBorders>
                  <w:left w:val="single" w:sz="4" w:space="0" w:color="auto"/>
                  <w:bottom w:val="single" w:sz="4" w:space="0" w:color="auto"/>
                  <w:right w:val="single" w:sz="4" w:space="0" w:color="auto"/>
                </w:tcBorders>
              </w:tcPr>
            </w:tcPrChange>
          </w:tcPr>
          <w:p w14:paraId="21A52093" w14:textId="5DFE17F9" w:rsidR="006538B4" w:rsidRPr="00A204B8" w:rsidRDefault="006538B4" w:rsidP="00665D8E">
            <w:pPr>
              <w:pStyle w:val="Sansinterligne"/>
              <w:spacing w:line="480" w:lineRule="auto"/>
              <w:jc w:val="center"/>
              <w:rPr>
                <w:ins w:id="911" w:author="Marie Nevoux" w:date="2019-03-29T15:37:00Z"/>
                <w:lang w:val="en-US"/>
              </w:rPr>
            </w:pPr>
            <w:ins w:id="912" w:author="Marie Nevoux" w:date="2019-03-29T16:00:00Z">
              <w:r>
                <w:rPr>
                  <w:lang w:val="en-US"/>
                </w:rPr>
                <w:t>251</w:t>
              </w:r>
            </w:ins>
          </w:p>
        </w:tc>
      </w:tr>
      <w:tr w:rsidR="006538B4" w:rsidRPr="00A204B8" w14:paraId="3DAB34B2" w14:textId="77777777" w:rsidTr="00123BBA">
        <w:tc>
          <w:tcPr>
            <w:tcW w:w="699" w:type="dxa"/>
            <w:tcBorders>
              <w:top w:val="single" w:sz="4" w:space="0" w:color="auto"/>
              <w:left w:val="single" w:sz="4" w:space="0" w:color="auto"/>
              <w:right w:val="single" w:sz="4" w:space="0" w:color="auto"/>
            </w:tcBorders>
            <w:tcPrChange w:id="913" w:author="Marie Nevoux" w:date="2019-04-05T14:10:00Z">
              <w:tcPr>
                <w:tcW w:w="5377" w:type="dxa"/>
                <w:tcBorders>
                  <w:top w:val="single" w:sz="4" w:space="0" w:color="auto"/>
                  <w:left w:val="single" w:sz="4" w:space="0" w:color="auto"/>
                  <w:right w:val="single" w:sz="4" w:space="0" w:color="auto"/>
                </w:tcBorders>
              </w:tcPr>
            </w:tcPrChange>
          </w:tcPr>
          <w:p w14:paraId="2634A6AA" w14:textId="0A8EEBEE" w:rsidR="006538B4" w:rsidRPr="00A204B8" w:rsidRDefault="006538B4" w:rsidP="00665D8E">
            <w:pPr>
              <w:pStyle w:val="Sansinterligne"/>
              <w:spacing w:line="480" w:lineRule="auto"/>
              <w:rPr>
                <w:ins w:id="914" w:author="Marie Nevoux" w:date="2019-03-29T15:52:00Z"/>
                <w:lang w:val="en-US"/>
              </w:rPr>
            </w:pPr>
            <w:ins w:id="915" w:author="Marie Nevoux" w:date="2019-03-29T15:52:00Z">
              <w:r>
                <w:rPr>
                  <w:lang w:val="en-US"/>
                </w:rPr>
                <w:t>2017</w:t>
              </w:r>
            </w:ins>
          </w:p>
        </w:tc>
        <w:tc>
          <w:tcPr>
            <w:tcW w:w="5387" w:type="dxa"/>
            <w:tcBorders>
              <w:top w:val="single" w:sz="4" w:space="0" w:color="auto"/>
              <w:left w:val="single" w:sz="4" w:space="0" w:color="auto"/>
              <w:right w:val="single" w:sz="4" w:space="0" w:color="auto"/>
            </w:tcBorders>
            <w:tcPrChange w:id="916" w:author="Marie Nevoux" w:date="2019-04-05T14:10:00Z">
              <w:tcPr>
                <w:tcW w:w="5377" w:type="dxa"/>
                <w:tcBorders>
                  <w:top w:val="single" w:sz="4" w:space="0" w:color="auto"/>
                  <w:left w:val="single" w:sz="4" w:space="0" w:color="auto"/>
                  <w:right w:val="single" w:sz="4" w:space="0" w:color="auto"/>
                </w:tcBorders>
              </w:tcPr>
            </w:tcPrChange>
          </w:tcPr>
          <w:p w14:paraId="0F7B22C3" w14:textId="5B3F4B32" w:rsidR="006538B4" w:rsidRPr="00A204B8" w:rsidRDefault="006538B4" w:rsidP="00665D8E">
            <w:pPr>
              <w:pStyle w:val="Sansinterligne"/>
              <w:spacing w:line="480" w:lineRule="auto"/>
              <w:rPr>
                <w:lang w:val="en-US"/>
              </w:rPr>
            </w:pPr>
            <w:r w:rsidRPr="00A204B8">
              <w:rPr>
                <w:lang w:val="en-US"/>
              </w:rPr>
              <w:t>Parr producing milt</w:t>
            </w:r>
          </w:p>
        </w:tc>
        <w:tc>
          <w:tcPr>
            <w:tcW w:w="1839" w:type="dxa"/>
            <w:tcBorders>
              <w:top w:val="single" w:sz="4" w:space="0" w:color="auto"/>
              <w:left w:val="single" w:sz="4" w:space="0" w:color="auto"/>
              <w:right w:val="single" w:sz="4" w:space="0" w:color="auto"/>
            </w:tcBorders>
            <w:tcPrChange w:id="917" w:author="Marie Nevoux" w:date="2019-04-05T14:10:00Z">
              <w:tcPr>
                <w:tcW w:w="1812" w:type="dxa"/>
                <w:tcBorders>
                  <w:top w:val="single" w:sz="4" w:space="0" w:color="auto"/>
                  <w:left w:val="single" w:sz="4" w:space="0" w:color="auto"/>
                  <w:right w:val="single" w:sz="4" w:space="0" w:color="auto"/>
                </w:tcBorders>
              </w:tcPr>
            </w:tcPrChange>
          </w:tcPr>
          <w:p w14:paraId="01F14AF7" w14:textId="0B78B7F5" w:rsidR="006538B4" w:rsidRPr="00A204B8" w:rsidRDefault="006538B4" w:rsidP="00D063A4">
            <w:pPr>
              <w:pStyle w:val="Sansinterligne"/>
              <w:spacing w:line="480" w:lineRule="auto"/>
              <w:jc w:val="center"/>
              <w:rPr>
                <w:lang w:val="en-US"/>
              </w:rPr>
            </w:pPr>
            <w:ins w:id="918" w:author="Marie Nevoux" w:date="2019-03-29T16:01:00Z">
              <w:r>
                <w:rPr>
                  <w:lang w:val="en-US"/>
                </w:rPr>
                <w:t>23</w:t>
              </w:r>
            </w:ins>
            <w:del w:id="919" w:author="Marie Nevoux" w:date="2019-03-29T16:01:00Z">
              <w:r w:rsidRPr="00A204B8" w:rsidDel="006538B4">
                <w:rPr>
                  <w:lang w:val="en-US"/>
                </w:rPr>
                <w:delText>221</w:delText>
              </w:r>
            </w:del>
          </w:p>
        </w:tc>
        <w:tc>
          <w:tcPr>
            <w:tcW w:w="2127" w:type="dxa"/>
            <w:tcBorders>
              <w:top w:val="single" w:sz="4" w:space="0" w:color="auto"/>
              <w:left w:val="single" w:sz="4" w:space="0" w:color="auto"/>
              <w:right w:val="single" w:sz="4" w:space="0" w:color="auto"/>
            </w:tcBorders>
            <w:tcPrChange w:id="920" w:author="Marie Nevoux" w:date="2019-04-05T14:10:00Z">
              <w:tcPr>
                <w:tcW w:w="2178" w:type="dxa"/>
                <w:tcBorders>
                  <w:top w:val="single" w:sz="4" w:space="0" w:color="auto"/>
                  <w:left w:val="single" w:sz="4" w:space="0" w:color="auto"/>
                  <w:right w:val="single" w:sz="4" w:space="0" w:color="auto"/>
                </w:tcBorders>
              </w:tcPr>
            </w:tcPrChange>
          </w:tcPr>
          <w:p w14:paraId="20D59B15" w14:textId="10B30393" w:rsidR="006538B4" w:rsidRPr="00A204B8" w:rsidRDefault="006538B4" w:rsidP="00D063A4">
            <w:pPr>
              <w:pStyle w:val="Sansinterligne"/>
              <w:spacing w:line="480" w:lineRule="auto"/>
              <w:jc w:val="center"/>
              <w:rPr>
                <w:lang w:val="en-US"/>
              </w:rPr>
            </w:pPr>
            <w:ins w:id="921" w:author="Marie Nevoux" w:date="2019-03-29T16:00:00Z">
              <w:r>
                <w:rPr>
                  <w:lang w:val="en-US"/>
                </w:rPr>
                <w:t>4</w:t>
              </w:r>
            </w:ins>
            <w:del w:id="922" w:author="Marie Nevoux" w:date="2019-03-29T16:00:00Z">
              <w:r w:rsidRPr="00A204B8" w:rsidDel="006538B4">
                <w:rPr>
                  <w:lang w:val="en-US"/>
                </w:rPr>
                <w:delText>6</w:delText>
              </w:r>
            </w:del>
          </w:p>
        </w:tc>
      </w:tr>
      <w:tr w:rsidR="006538B4" w:rsidRPr="00A204B8" w14:paraId="3D246E0F" w14:textId="77777777" w:rsidTr="00123BBA">
        <w:tc>
          <w:tcPr>
            <w:tcW w:w="699" w:type="dxa"/>
            <w:tcBorders>
              <w:left w:val="single" w:sz="4" w:space="0" w:color="auto"/>
              <w:right w:val="single" w:sz="4" w:space="0" w:color="auto"/>
            </w:tcBorders>
            <w:tcPrChange w:id="923" w:author="Marie Nevoux" w:date="2019-04-05T14:10:00Z">
              <w:tcPr>
                <w:tcW w:w="5377" w:type="dxa"/>
                <w:tcBorders>
                  <w:left w:val="single" w:sz="4" w:space="0" w:color="auto"/>
                  <w:right w:val="single" w:sz="4" w:space="0" w:color="auto"/>
                </w:tcBorders>
              </w:tcPr>
            </w:tcPrChange>
          </w:tcPr>
          <w:p w14:paraId="5ED64CCE" w14:textId="77777777" w:rsidR="006538B4" w:rsidRPr="00A204B8" w:rsidRDefault="006538B4" w:rsidP="00665D8E">
            <w:pPr>
              <w:pStyle w:val="Sansinterligne"/>
              <w:spacing w:line="480" w:lineRule="auto"/>
              <w:rPr>
                <w:ins w:id="924" w:author="Marie Nevoux" w:date="2019-03-29T15:52:00Z"/>
                <w:lang w:val="en-US"/>
              </w:rPr>
            </w:pPr>
          </w:p>
        </w:tc>
        <w:tc>
          <w:tcPr>
            <w:tcW w:w="5387" w:type="dxa"/>
            <w:tcBorders>
              <w:left w:val="single" w:sz="4" w:space="0" w:color="auto"/>
              <w:right w:val="single" w:sz="4" w:space="0" w:color="auto"/>
            </w:tcBorders>
            <w:tcPrChange w:id="925" w:author="Marie Nevoux" w:date="2019-04-05T14:10:00Z">
              <w:tcPr>
                <w:tcW w:w="5377" w:type="dxa"/>
                <w:tcBorders>
                  <w:left w:val="single" w:sz="4" w:space="0" w:color="auto"/>
                  <w:right w:val="single" w:sz="4" w:space="0" w:color="auto"/>
                </w:tcBorders>
              </w:tcPr>
            </w:tcPrChange>
          </w:tcPr>
          <w:p w14:paraId="6C1166C1" w14:textId="0A6A7A8E" w:rsidR="006538B4" w:rsidRPr="00A204B8" w:rsidRDefault="006538B4">
            <w:pPr>
              <w:pStyle w:val="Sansinterligne"/>
              <w:spacing w:line="480" w:lineRule="auto"/>
              <w:rPr>
                <w:lang w:val="en-US"/>
              </w:rPr>
            </w:pPr>
            <w:r w:rsidRPr="00A204B8">
              <w:rPr>
                <w:lang w:val="en-US"/>
              </w:rPr>
              <w:t xml:space="preserve">Parr not producing milt that </w:t>
            </w:r>
            <w:del w:id="926" w:author="Marie Nevoux" w:date="2019-04-03T17:01:00Z">
              <w:r w:rsidRPr="00A204B8" w:rsidDel="00F412C3">
                <w:rPr>
                  <w:lang w:val="en-US"/>
                </w:rPr>
                <w:delText xml:space="preserve">looks </w:delText>
              </w:r>
            </w:del>
            <w:ins w:id="927" w:author="Marie Nevoux" w:date="2019-04-03T17:01:00Z">
              <w:r w:rsidR="00F412C3" w:rsidRPr="00A204B8">
                <w:rPr>
                  <w:lang w:val="en-US"/>
                </w:rPr>
                <w:t>look</w:t>
              </w:r>
            </w:ins>
            <w:ins w:id="928" w:author="Marie Nevoux" w:date="2019-04-05T14:11:00Z">
              <w:r w:rsidR="00123BBA">
                <w:rPr>
                  <w:lang w:val="en-US"/>
                </w:rPr>
                <w:t>s</w:t>
              </w:r>
            </w:ins>
            <w:ins w:id="929" w:author="Marie Nevoux" w:date="2019-04-03T17:01:00Z">
              <w:r w:rsidR="00F412C3" w:rsidRPr="00A204B8">
                <w:rPr>
                  <w:lang w:val="en-US"/>
                </w:rPr>
                <w:t xml:space="preserve"> </w:t>
              </w:r>
            </w:ins>
            <w:r w:rsidRPr="00A204B8">
              <w:rPr>
                <w:lang w:val="en-US"/>
              </w:rPr>
              <w:t xml:space="preserve">like a mature </w:t>
            </w:r>
            <w:proofErr w:type="spellStart"/>
            <w:r w:rsidRPr="00A204B8">
              <w:rPr>
                <w:lang w:val="en-US"/>
              </w:rPr>
              <w:t>parr</w:t>
            </w:r>
            <w:proofErr w:type="spellEnd"/>
          </w:p>
        </w:tc>
        <w:tc>
          <w:tcPr>
            <w:tcW w:w="1839" w:type="dxa"/>
            <w:tcBorders>
              <w:left w:val="single" w:sz="4" w:space="0" w:color="auto"/>
              <w:right w:val="single" w:sz="4" w:space="0" w:color="auto"/>
            </w:tcBorders>
            <w:tcPrChange w:id="930" w:author="Marie Nevoux" w:date="2019-04-05T14:10:00Z">
              <w:tcPr>
                <w:tcW w:w="1812" w:type="dxa"/>
                <w:tcBorders>
                  <w:left w:val="single" w:sz="4" w:space="0" w:color="auto"/>
                  <w:right w:val="single" w:sz="4" w:space="0" w:color="auto"/>
                </w:tcBorders>
              </w:tcPr>
            </w:tcPrChange>
          </w:tcPr>
          <w:p w14:paraId="729FEF00" w14:textId="625F52CF" w:rsidR="006538B4" w:rsidRPr="00A204B8" w:rsidRDefault="006538B4" w:rsidP="00D063A4">
            <w:pPr>
              <w:pStyle w:val="Sansinterligne"/>
              <w:spacing w:line="480" w:lineRule="auto"/>
              <w:jc w:val="center"/>
              <w:rPr>
                <w:lang w:val="en-US"/>
              </w:rPr>
            </w:pPr>
            <w:ins w:id="931" w:author="Marie Nevoux" w:date="2019-03-29T16:01:00Z">
              <w:r>
                <w:rPr>
                  <w:lang w:val="en-US"/>
                </w:rPr>
                <w:t>1</w:t>
              </w:r>
            </w:ins>
            <w:del w:id="932" w:author="Marie Nevoux" w:date="2019-03-29T16:01:00Z">
              <w:r w:rsidRPr="00A204B8" w:rsidDel="006538B4">
                <w:rPr>
                  <w:lang w:val="en-US"/>
                </w:rPr>
                <w:delText>95</w:delText>
              </w:r>
            </w:del>
          </w:p>
        </w:tc>
        <w:tc>
          <w:tcPr>
            <w:tcW w:w="2127" w:type="dxa"/>
            <w:tcBorders>
              <w:left w:val="single" w:sz="4" w:space="0" w:color="auto"/>
              <w:right w:val="single" w:sz="4" w:space="0" w:color="auto"/>
            </w:tcBorders>
            <w:tcPrChange w:id="933" w:author="Marie Nevoux" w:date="2019-04-05T14:10:00Z">
              <w:tcPr>
                <w:tcW w:w="2178" w:type="dxa"/>
                <w:tcBorders>
                  <w:left w:val="single" w:sz="4" w:space="0" w:color="auto"/>
                  <w:right w:val="single" w:sz="4" w:space="0" w:color="auto"/>
                </w:tcBorders>
              </w:tcPr>
            </w:tcPrChange>
          </w:tcPr>
          <w:p w14:paraId="7CA0BA9F" w14:textId="7EFAD277" w:rsidR="006538B4" w:rsidRPr="00A204B8" w:rsidRDefault="006538B4" w:rsidP="00D063A4">
            <w:pPr>
              <w:pStyle w:val="Sansinterligne"/>
              <w:spacing w:line="480" w:lineRule="auto"/>
              <w:jc w:val="center"/>
              <w:rPr>
                <w:lang w:val="en-US"/>
              </w:rPr>
            </w:pPr>
            <w:ins w:id="934" w:author="Marie Nevoux" w:date="2019-03-29T16:00:00Z">
              <w:r>
                <w:rPr>
                  <w:lang w:val="en-US"/>
                </w:rPr>
                <w:t>0</w:t>
              </w:r>
            </w:ins>
            <w:del w:id="935" w:author="Marie Nevoux" w:date="2019-03-29T16:00:00Z">
              <w:r w:rsidRPr="00A204B8" w:rsidDel="006538B4">
                <w:rPr>
                  <w:lang w:val="en-US"/>
                </w:rPr>
                <w:delText>11</w:delText>
              </w:r>
            </w:del>
          </w:p>
        </w:tc>
      </w:tr>
      <w:tr w:rsidR="006538B4" w:rsidRPr="00A204B8" w14:paraId="61991A67" w14:textId="77777777" w:rsidTr="00123BBA">
        <w:tc>
          <w:tcPr>
            <w:tcW w:w="699" w:type="dxa"/>
            <w:tcBorders>
              <w:left w:val="single" w:sz="4" w:space="0" w:color="auto"/>
              <w:bottom w:val="single" w:sz="4" w:space="0" w:color="auto"/>
              <w:right w:val="single" w:sz="4" w:space="0" w:color="auto"/>
            </w:tcBorders>
            <w:tcPrChange w:id="936" w:author="Marie Nevoux" w:date="2019-04-05T14:10:00Z">
              <w:tcPr>
                <w:tcW w:w="5377" w:type="dxa"/>
                <w:tcBorders>
                  <w:left w:val="single" w:sz="4" w:space="0" w:color="auto"/>
                  <w:bottom w:val="single" w:sz="4" w:space="0" w:color="auto"/>
                  <w:right w:val="single" w:sz="4" w:space="0" w:color="auto"/>
                </w:tcBorders>
              </w:tcPr>
            </w:tcPrChange>
          </w:tcPr>
          <w:p w14:paraId="5BF4D1A2" w14:textId="77777777" w:rsidR="006538B4" w:rsidRPr="00A204B8" w:rsidRDefault="006538B4" w:rsidP="00D063A4">
            <w:pPr>
              <w:pStyle w:val="Sansinterligne"/>
              <w:spacing w:line="480" w:lineRule="auto"/>
              <w:rPr>
                <w:ins w:id="937" w:author="Marie Nevoux" w:date="2019-03-29T15:52:00Z"/>
                <w:lang w:val="en-US"/>
              </w:rPr>
            </w:pPr>
          </w:p>
        </w:tc>
        <w:tc>
          <w:tcPr>
            <w:tcW w:w="5387" w:type="dxa"/>
            <w:tcBorders>
              <w:left w:val="single" w:sz="4" w:space="0" w:color="auto"/>
              <w:bottom w:val="single" w:sz="4" w:space="0" w:color="auto"/>
              <w:right w:val="single" w:sz="4" w:space="0" w:color="auto"/>
            </w:tcBorders>
            <w:tcPrChange w:id="938" w:author="Marie Nevoux" w:date="2019-04-05T14:10:00Z">
              <w:tcPr>
                <w:tcW w:w="5377" w:type="dxa"/>
                <w:tcBorders>
                  <w:left w:val="single" w:sz="4" w:space="0" w:color="auto"/>
                  <w:bottom w:val="single" w:sz="4" w:space="0" w:color="auto"/>
                  <w:right w:val="single" w:sz="4" w:space="0" w:color="auto"/>
                </w:tcBorders>
              </w:tcPr>
            </w:tcPrChange>
          </w:tcPr>
          <w:p w14:paraId="399EF883" w14:textId="62B8393B" w:rsidR="006538B4" w:rsidRPr="00A204B8" w:rsidRDefault="006538B4">
            <w:pPr>
              <w:pStyle w:val="Sansinterligne"/>
              <w:spacing w:line="480" w:lineRule="auto"/>
              <w:rPr>
                <w:lang w:val="en-US"/>
              </w:rPr>
            </w:pPr>
            <w:r w:rsidRPr="00A204B8">
              <w:rPr>
                <w:lang w:val="en-US"/>
              </w:rPr>
              <w:t xml:space="preserve">Parr not producing milt that </w:t>
            </w:r>
            <w:del w:id="939" w:author="Marie Nevoux" w:date="2019-04-03T17:01:00Z">
              <w:r w:rsidRPr="00A204B8" w:rsidDel="00F412C3">
                <w:rPr>
                  <w:lang w:val="en-US"/>
                </w:rPr>
                <w:delText>look</w:delText>
              </w:r>
              <w:r w:rsidDel="00F412C3">
                <w:rPr>
                  <w:lang w:val="en-US"/>
                </w:rPr>
                <w:delText>s</w:delText>
              </w:r>
              <w:r w:rsidRPr="00A204B8" w:rsidDel="00F412C3">
                <w:rPr>
                  <w:lang w:val="en-US"/>
                </w:rPr>
                <w:delText xml:space="preserve"> </w:delText>
              </w:r>
            </w:del>
            <w:ins w:id="940" w:author="Marie Nevoux" w:date="2019-04-03T17:01:00Z">
              <w:r w:rsidR="00F412C3" w:rsidRPr="00A204B8">
                <w:rPr>
                  <w:lang w:val="en-US"/>
                </w:rPr>
                <w:t>look</w:t>
              </w:r>
            </w:ins>
            <w:ins w:id="941" w:author="Marie Nevoux" w:date="2019-04-05T14:11:00Z">
              <w:r w:rsidR="00123BBA">
                <w:rPr>
                  <w:lang w:val="en-US"/>
                </w:rPr>
                <w:t>s</w:t>
              </w:r>
            </w:ins>
            <w:ins w:id="942" w:author="Marie Nevoux" w:date="2019-04-03T17:01:00Z">
              <w:r w:rsidR="00F412C3" w:rsidRPr="00A204B8">
                <w:rPr>
                  <w:lang w:val="en-US"/>
                </w:rPr>
                <w:t xml:space="preserve"> </w:t>
              </w:r>
            </w:ins>
            <w:r w:rsidRPr="00A204B8">
              <w:rPr>
                <w:lang w:val="en-US"/>
              </w:rPr>
              <w:t xml:space="preserve">like </w:t>
            </w:r>
            <w:del w:id="943" w:author="Marie Nevoux" w:date="2019-04-03T16:05:00Z">
              <w:r w:rsidRPr="00A204B8" w:rsidDel="00DA76F9">
                <w:rPr>
                  <w:lang w:val="en-US"/>
                </w:rPr>
                <w:delText>a</w:delText>
              </w:r>
              <w:r w:rsidDel="00DA76F9">
                <w:rPr>
                  <w:lang w:val="en-US"/>
                </w:rPr>
                <w:delText xml:space="preserve"> non-</w:delText>
              </w:r>
              <w:r w:rsidRPr="00A204B8" w:rsidDel="00DA76F9">
                <w:rPr>
                  <w:lang w:val="en-US"/>
                </w:rPr>
                <w:delText>mature</w:delText>
              </w:r>
            </w:del>
            <w:ins w:id="944" w:author="Marie Nevoux" w:date="2019-04-03T16:05:00Z">
              <w:r w:rsidR="00DA76F9">
                <w:rPr>
                  <w:lang w:val="en-US"/>
                </w:rPr>
                <w:t>an immature</w:t>
              </w:r>
            </w:ins>
            <w:r w:rsidRPr="00A204B8">
              <w:rPr>
                <w:lang w:val="en-US"/>
              </w:rPr>
              <w:t xml:space="preserve"> </w:t>
            </w:r>
            <w:proofErr w:type="spellStart"/>
            <w:r w:rsidRPr="00A204B8">
              <w:rPr>
                <w:lang w:val="en-US"/>
              </w:rPr>
              <w:t>parr</w:t>
            </w:r>
            <w:proofErr w:type="spellEnd"/>
          </w:p>
        </w:tc>
        <w:tc>
          <w:tcPr>
            <w:tcW w:w="1839" w:type="dxa"/>
            <w:tcBorders>
              <w:left w:val="single" w:sz="4" w:space="0" w:color="auto"/>
              <w:bottom w:val="single" w:sz="4" w:space="0" w:color="auto"/>
              <w:right w:val="single" w:sz="4" w:space="0" w:color="auto"/>
            </w:tcBorders>
            <w:tcPrChange w:id="945" w:author="Marie Nevoux" w:date="2019-04-05T14:10:00Z">
              <w:tcPr>
                <w:tcW w:w="1812" w:type="dxa"/>
                <w:tcBorders>
                  <w:left w:val="single" w:sz="4" w:space="0" w:color="auto"/>
                  <w:bottom w:val="single" w:sz="4" w:space="0" w:color="auto"/>
                  <w:right w:val="single" w:sz="4" w:space="0" w:color="auto"/>
                </w:tcBorders>
              </w:tcPr>
            </w:tcPrChange>
          </w:tcPr>
          <w:p w14:paraId="22B082DF" w14:textId="7285425E" w:rsidR="006538B4" w:rsidRPr="00A204B8" w:rsidRDefault="006538B4" w:rsidP="00D063A4">
            <w:pPr>
              <w:pStyle w:val="Sansinterligne"/>
              <w:spacing w:line="480" w:lineRule="auto"/>
              <w:jc w:val="center"/>
              <w:rPr>
                <w:lang w:val="en-US"/>
              </w:rPr>
            </w:pPr>
            <w:del w:id="946" w:author="Marie Nevoux" w:date="2019-03-29T16:01:00Z">
              <w:r w:rsidRPr="00A204B8" w:rsidDel="006538B4">
                <w:rPr>
                  <w:lang w:val="en-US"/>
                </w:rPr>
                <w:delText>19</w:delText>
              </w:r>
            </w:del>
            <w:ins w:id="947" w:author="Marie Nevoux" w:date="2019-03-29T16:01:00Z">
              <w:r>
                <w:rPr>
                  <w:lang w:val="en-US"/>
                </w:rPr>
                <w:t>3</w:t>
              </w:r>
            </w:ins>
          </w:p>
        </w:tc>
        <w:tc>
          <w:tcPr>
            <w:tcW w:w="2127" w:type="dxa"/>
            <w:tcBorders>
              <w:left w:val="single" w:sz="4" w:space="0" w:color="auto"/>
              <w:bottom w:val="single" w:sz="4" w:space="0" w:color="auto"/>
              <w:right w:val="single" w:sz="4" w:space="0" w:color="auto"/>
            </w:tcBorders>
            <w:tcPrChange w:id="948" w:author="Marie Nevoux" w:date="2019-04-05T14:10:00Z">
              <w:tcPr>
                <w:tcW w:w="2178" w:type="dxa"/>
                <w:tcBorders>
                  <w:left w:val="single" w:sz="4" w:space="0" w:color="auto"/>
                  <w:bottom w:val="single" w:sz="4" w:space="0" w:color="auto"/>
                  <w:right w:val="single" w:sz="4" w:space="0" w:color="auto"/>
                </w:tcBorders>
              </w:tcPr>
            </w:tcPrChange>
          </w:tcPr>
          <w:p w14:paraId="68997136" w14:textId="5C21005A" w:rsidR="006538B4" w:rsidRPr="00A204B8" w:rsidRDefault="006538B4" w:rsidP="00D063A4">
            <w:pPr>
              <w:pStyle w:val="Sansinterligne"/>
              <w:spacing w:line="480" w:lineRule="auto"/>
              <w:jc w:val="center"/>
              <w:rPr>
                <w:lang w:val="en-US"/>
              </w:rPr>
            </w:pPr>
            <w:del w:id="949" w:author="Marie Nevoux" w:date="2019-03-29T16:00:00Z">
              <w:r w:rsidRPr="00A204B8" w:rsidDel="006538B4">
                <w:rPr>
                  <w:lang w:val="en-US"/>
                </w:rPr>
                <w:delText>498</w:delText>
              </w:r>
            </w:del>
            <w:ins w:id="950" w:author="Marie Nevoux" w:date="2019-03-29T16:00:00Z">
              <w:r>
                <w:rPr>
                  <w:lang w:val="en-US"/>
                </w:rPr>
                <w:t>174</w:t>
              </w:r>
            </w:ins>
          </w:p>
        </w:tc>
      </w:tr>
    </w:tbl>
    <w:p w14:paraId="1C22867A" w14:textId="77777777" w:rsidR="00D063A4" w:rsidRPr="00A204B8" w:rsidRDefault="00D063A4" w:rsidP="00A204B8">
      <w:pPr>
        <w:pStyle w:val="Sansinterligne"/>
        <w:spacing w:line="480" w:lineRule="auto"/>
        <w:rPr>
          <w:lang w:val="en-US"/>
        </w:rPr>
      </w:pPr>
    </w:p>
    <w:p w14:paraId="7EF64B8C" w14:textId="77777777" w:rsidR="00EF3A54" w:rsidRPr="00A204B8" w:rsidRDefault="00EF3A54" w:rsidP="00A204B8">
      <w:pPr>
        <w:pStyle w:val="Sansinterligne"/>
        <w:spacing w:line="480" w:lineRule="auto"/>
        <w:rPr>
          <w:lang w:val="en-US"/>
        </w:rPr>
      </w:pPr>
    </w:p>
    <w:p w14:paraId="219782D3" w14:textId="77777777" w:rsidR="006601FD" w:rsidRPr="00A204B8" w:rsidRDefault="00D76500" w:rsidP="00A204B8">
      <w:pPr>
        <w:pStyle w:val="Sansinterligne"/>
        <w:spacing w:line="480" w:lineRule="auto"/>
        <w:rPr>
          <w:lang w:val="en-US"/>
        </w:rPr>
      </w:pPr>
      <w:r w:rsidRPr="00A204B8">
        <w:rPr>
          <w:lang w:val="en-US"/>
        </w:rPr>
        <w:t>Conclusion</w:t>
      </w:r>
    </w:p>
    <w:p w14:paraId="0B54AAB4" w14:textId="1D47B7E5" w:rsidR="00723FCC" w:rsidRDefault="00D12A5C">
      <w:pPr>
        <w:pStyle w:val="Sansinterligne"/>
        <w:spacing w:line="480" w:lineRule="auto"/>
        <w:rPr>
          <w:ins w:id="951" w:author="Marie Nevoux" w:date="2019-04-04T13:55:00Z"/>
          <w:lang w:val="en-US"/>
        </w:rPr>
      </w:pPr>
      <w:ins w:id="952" w:author="Marie Nevoux" w:date="2019-04-03T14:26:00Z">
        <w:r>
          <w:rPr>
            <w:lang w:val="en-US"/>
          </w:rPr>
          <w:t xml:space="preserve">Assessing </w:t>
        </w:r>
      </w:ins>
      <w:ins w:id="953" w:author="Marie Nevoux" w:date="2019-04-03T14:27:00Z">
        <w:r>
          <w:rPr>
            <w:lang w:val="en-US"/>
          </w:rPr>
          <w:t xml:space="preserve">precocious maturation in </w:t>
        </w:r>
        <w:proofErr w:type="spellStart"/>
        <w:r>
          <w:rPr>
            <w:lang w:val="en-US"/>
          </w:rPr>
          <w:t>parr</w:t>
        </w:r>
      </w:ins>
      <w:ins w:id="954" w:author="Marie Nevoux" w:date="2019-04-05T14:11:00Z">
        <w:r w:rsidR="00D35E08">
          <w:rPr>
            <w:lang w:val="en-US"/>
          </w:rPr>
          <w:t>s</w:t>
        </w:r>
      </w:ins>
      <w:proofErr w:type="spellEnd"/>
      <w:ins w:id="955" w:author="Marie Nevoux" w:date="2019-04-03T14:27:00Z">
        <w:r>
          <w:rPr>
            <w:lang w:val="en-US"/>
          </w:rPr>
          <w:t xml:space="preserve"> from </w:t>
        </w:r>
      </w:ins>
      <w:ins w:id="956" w:author="Marie Nevoux" w:date="2019-04-03T14:26:00Z">
        <w:r>
          <w:rPr>
            <w:lang w:val="en-US"/>
          </w:rPr>
          <w:t xml:space="preserve">phenotypic </w:t>
        </w:r>
      </w:ins>
      <w:ins w:id="957" w:author="Marie Nevoux" w:date="2019-04-03T14:27:00Z">
        <w:r>
          <w:rPr>
            <w:lang w:val="en-US"/>
          </w:rPr>
          <w:t xml:space="preserve">observation </w:t>
        </w:r>
      </w:ins>
      <w:ins w:id="958" w:author="Marie Nevoux" w:date="2019-04-03T14:29:00Z">
        <w:r>
          <w:rPr>
            <w:lang w:val="en-US"/>
          </w:rPr>
          <w:t>can reach a</w:t>
        </w:r>
      </w:ins>
      <w:ins w:id="959" w:author="Marie Nevoux" w:date="2019-04-03T14:27:00Z">
        <w:r>
          <w:rPr>
            <w:lang w:val="en-US"/>
          </w:rPr>
          <w:t xml:space="preserve"> </w:t>
        </w:r>
      </w:ins>
      <w:ins w:id="960" w:author="Marie Nevoux" w:date="2019-04-03T14:28:00Z">
        <w:r>
          <w:rPr>
            <w:lang w:val="en-US"/>
          </w:rPr>
          <w:t>high level of accuracy in trained operators</w:t>
        </w:r>
      </w:ins>
      <w:ins w:id="961" w:author="Marie Nevoux" w:date="2019-04-03T14:30:00Z">
        <w:r>
          <w:rPr>
            <w:lang w:val="en-US"/>
          </w:rPr>
          <w:t xml:space="preserve">. </w:t>
        </w:r>
      </w:ins>
      <w:ins w:id="962" w:author="Marie Nevoux" w:date="2019-04-03T14:32:00Z">
        <w:r>
          <w:rPr>
            <w:lang w:val="en-US"/>
          </w:rPr>
          <w:t>However,</w:t>
        </w:r>
      </w:ins>
      <w:ins w:id="963" w:author="Marie Nevoux" w:date="2019-04-03T14:28:00Z">
        <w:r>
          <w:rPr>
            <w:lang w:val="en-US"/>
          </w:rPr>
          <w:t xml:space="preserve"> this method relies on </w:t>
        </w:r>
      </w:ins>
      <w:ins w:id="964" w:author="Marie Nevoux" w:date="2019-04-03T14:27:00Z">
        <w:r>
          <w:rPr>
            <w:lang w:val="en-US"/>
          </w:rPr>
          <w:t xml:space="preserve">some subjective </w:t>
        </w:r>
      </w:ins>
      <w:ins w:id="965" w:author="Marie Nevoux" w:date="2019-04-03T14:29:00Z">
        <w:r>
          <w:rPr>
            <w:lang w:val="en-US"/>
          </w:rPr>
          <w:t>criteria</w:t>
        </w:r>
      </w:ins>
      <w:ins w:id="966" w:author="Marie Nevoux" w:date="2019-04-03T14:27:00Z">
        <w:r>
          <w:rPr>
            <w:lang w:val="en-US"/>
          </w:rPr>
          <w:t xml:space="preserve"> and gut feeling</w:t>
        </w:r>
      </w:ins>
      <w:ins w:id="967" w:author="Marie Nevoux" w:date="2019-04-03T14:36:00Z">
        <w:r w:rsidR="007E0DC8">
          <w:rPr>
            <w:lang w:val="en-US"/>
          </w:rPr>
          <w:t>,</w:t>
        </w:r>
      </w:ins>
      <w:ins w:id="968" w:author="Marie Nevoux" w:date="2019-04-03T14:29:00Z">
        <w:r>
          <w:rPr>
            <w:lang w:val="en-US"/>
          </w:rPr>
          <w:t xml:space="preserve"> which render the </w:t>
        </w:r>
      </w:ins>
      <w:ins w:id="969" w:author="Marie Nevoux" w:date="2019-04-03T14:31:00Z">
        <w:r>
          <w:rPr>
            <w:lang w:val="en-US"/>
          </w:rPr>
          <w:t>level of accuracy in the data</w:t>
        </w:r>
      </w:ins>
      <w:ins w:id="970" w:author="Marie Nevoux" w:date="2019-04-03T14:30:00Z">
        <w:r>
          <w:rPr>
            <w:lang w:val="en-US"/>
          </w:rPr>
          <w:t xml:space="preserve"> difficult to quantify.</w:t>
        </w:r>
      </w:ins>
      <w:ins w:id="971" w:author="Marie Nevoux" w:date="2019-04-03T14:26:00Z">
        <w:r>
          <w:rPr>
            <w:lang w:val="en-US"/>
          </w:rPr>
          <w:t xml:space="preserve"> </w:t>
        </w:r>
      </w:ins>
      <w:r w:rsidR="0059758C" w:rsidRPr="00A204B8">
        <w:rPr>
          <w:lang w:val="en-US"/>
        </w:rPr>
        <w:t>B</w:t>
      </w:r>
      <w:r w:rsidR="00C50AA7" w:rsidRPr="00A204B8">
        <w:rPr>
          <w:lang w:val="en-US"/>
        </w:rPr>
        <w:t xml:space="preserve">y </w:t>
      </w:r>
      <w:ins w:id="972" w:author="Marie Nevoux" w:date="2019-04-03T15:06:00Z">
        <w:r w:rsidR="00411EE6">
          <w:rPr>
            <w:lang w:val="en-US"/>
          </w:rPr>
          <w:t xml:space="preserve">allowing </w:t>
        </w:r>
        <w:proofErr w:type="gramStart"/>
        <w:r w:rsidR="00411EE6">
          <w:rPr>
            <w:lang w:val="en-US"/>
          </w:rPr>
          <w:t>to see</w:t>
        </w:r>
        <w:proofErr w:type="gramEnd"/>
        <w:r w:rsidR="00411EE6">
          <w:rPr>
            <w:lang w:val="en-US"/>
          </w:rPr>
          <w:t xml:space="preserve"> </w:t>
        </w:r>
      </w:ins>
      <w:del w:id="973" w:author="Marie Nevoux" w:date="2019-04-03T15:07:00Z">
        <w:r w:rsidR="00C50AA7" w:rsidRPr="00A204B8" w:rsidDel="00411EE6">
          <w:rPr>
            <w:lang w:val="en-US"/>
          </w:rPr>
          <w:delText xml:space="preserve">seeing </w:delText>
        </w:r>
      </w:del>
      <w:r w:rsidR="00C50AA7" w:rsidRPr="00A204B8">
        <w:rPr>
          <w:lang w:val="en-US"/>
        </w:rPr>
        <w:t>the unseen</w:t>
      </w:r>
      <w:r w:rsidR="00432697">
        <w:rPr>
          <w:lang w:val="en-US"/>
        </w:rPr>
        <w:t>,</w:t>
      </w:r>
      <w:r w:rsidR="00A24C18" w:rsidRPr="00A204B8">
        <w:rPr>
          <w:lang w:val="en-US"/>
        </w:rPr>
        <w:t xml:space="preserve"> </w:t>
      </w:r>
      <w:r w:rsidR="00D76500" w:rsidRPr="00A204B8">
        <w:rPr>
          <w:lang w:val="en-US"/>
        </w:rPr>
        <w:t xml:space="preserve">ultrasound imaging </w:t>
      </w:r>
      <w:r w:rsidR="00A24C18" w:rsidRPr="00A204B8">
        <w:rPr>
          <w:lang w:val="en-US"/>
        </w:rPr>
        <w:t>offer</w:t>
      </w:r>
      <w:ins w:id="974" w:author="Marie Nevoux" w:date="2019-04-03T14:32:00Z">
        <w:r>
          <w:rPr>
            <w:lang w:val="en-US"/>
          </w:rPr>
          <w:t xml:space="preserve">s </w:t>
        </w:r>
      </w:ins>
      <w:del w:id="975" w:author="Marie Nevoux" w:date="2019-04-03T14:32:00Z">
        <w:r w:rsidR="00A24C18" w:rsidRPr="00A204B8" w:rsidDel="00D12A5C">
          <w:rPr>
            <w:lang w:val="en-US"/>
          </w:rPr>
          <w:delText xml:space="preserve"> </w:delText>
        </w:r>
      </w:del>
      <w:r w:rsidR="00A24C18" w:rsidRPr="00A204B8">
        <w:rPr>
          <w:lang w:val="en-US"/>
        </w:rPr>
        <w:t xml:space="preserve">great opportunities for ecological studies in the wild. As </w:t>
      </w:r>
      <w:r w:rsidR="00A24C18" w:rsidRPr="00A204B8">
        <w:rPr>
          <w:lang w:val="en-US"/>
        </w:rPr>
        <w:lastRenderedPageBreak/>
        <w:t xml:space="preserve">illustrated in this paper, key phenotypic traits become accessible and help better characterize </w:t>
      </w:r>
      <w:del w:id="976" w:author="Marie Nevoux" w:date="2019-04-03T17:11:00Z">
        <w:r w:rsidR="00A24C18" w:rsidRPr="00A204B8" w:rsidDel="005717D6">
          <w:rPr>
            <w:lang w:val="en-US"/>
          </w:rPr>
          <w:delText xml:space="preserve">individual’s </w:delText>
        </w:r>
      </w:del>
      <w:ins w:id="977" w:author="Marie Nevoux" w:date="2019-04-03T17:11:00Z">
        <w:r w:rsidR="005717D6">
          <w:rPr>
            <w:lang w:val="en-US"/>
          </w:rPr>
          <w:t xml:space="preserve">the </w:t>
        </w:r>
      </w:ins>
      <w:r w:rsidR="00A24C18" w:rsidRPr="00A204B8">
        <w:rPr>
          <w:lang w:val="en-US"/>
        </w:rPr>
        <w:t>true biological state</w:t>
      </w:r>
      <w:ins w:id="978" w:author="Marie Nevoux" w:date="2019-04-03T17:11:00Z">
        <w:r w:rsidR="005717D6">
          <w:rPr>
            <w:lang w:val="en-US"/>
          </w:rPr>
          <w:t xml:space="preserve"> of individuals</w:t>
        </w:r>
      </w:ins>
      <w:r w:rsidR="00A24C18" w:rsidRPr="00A204B8">
        <w:rPr>
          <w:lang w:val="en-US"/>
        </w:rPr>
        <w:t xml:space="preserve">. </w:t>
      </w:r>
      <w:r w:rsidR="00A441BB" w:rsidRPr="00A204B8">
        <w:rPr>
          <w:lang w:val="en-US"/>
        </w:rPr>
        <w:t>Ultrasound imaging is an</w:t>
      </w:r>
      <w:r w:rsidR="0014023D" w:rsidRPr="00A204B8">
        <w:rPr>
          <w:lang w:val="en-US"/>
        </w:rPr>
        <w:t xml:space="preserve"> </w:t>
      </w:r>
      <w:del w:id="979" w:author="Marie Nevoux" w:date="2019-04-03T14:34:00Z">
        <w:r w:rsidR="0014023D" w:rsidRPr="00A204B8" w:rsidDel="007E0DC8">
          <w:rPr>
            <w:lang w:val="en-US"/>
          </w:rPr>
          <w:delText>accessible</w:delText>
        </w:r>
      </w:del>
      <w:ins w:id="980" w:author="Marie Nevoux" w:date="2019-04-03T14:34:00Z">
        <w:r w:rsidR="007E0DC8">
          <w:rPr>
            <w:lang w:val="en-US"/>
          </w:rPr>
          <w:t>objective</w:t>
        </w:r>
      </w:ins>
      <w:r w:rsidR="00A441BB" w:rsidRPr="00A204B8">
        <w:rPr>
          <w:lang w:val="en-US"/>
        </w:rPr>
        <w:t>,</w:t>
      </w:r>
      <w:r w:rsidR="0014023D" w:rsidRPr="00A204B8">
        <w:rPr>
          <w:lang w:val="en-US"/>
        </w:rPr>
        <w:t xml:space="preserve"> easily transferable</w:t>
      </w:r>
      <w:r w:rsidR="00A441BB" w:rsidRPr="00A204B8">
        <w:rPr>
          <w:lang w:val="en-US"/>
        </w:rPr>
        <w:t xml:space="preserve"> and</w:t>
      </w:r>
      <w:r w:rsidR="0014023D" w:rsidRPr="00A204B8">
        <w:rPr>
          <w:lang w:val="en-US"/>
        </w:rPr>
        <w:t xml:space="preserve"> replicable </w:t>
      </w:r>
      <w:r w:rsidR="00A441BB" w:rsidRPr="00A204B8">
        <w:rPr>
          <w:lang w:val="en-US"/>
        </w:rPr>
        <w:t xml:space="preserve">approach to investigate </w:t>
      </w:r>
      <w:r w:rsidR="00C27447" w:rsidRPr="00A204B8">
        <w:rPr>
          <w:lang w:val="en-US"/>
        </w:rPr>
        <w:t xml:space="preserve">precocious maturity in </w:t>
      </w:r>
      <w:proofErr w:type="spellStart"/>
      <w:r w:rsidR="00C27447" w:rsidRPr="00A204B8">
        <w:rPr>
          <w:lang w:val="en-US"/>
        </w:rPr>
        <w:t>parr</w:t>
      </w:r>
      <w:ins w:id="981" w:author="Marie Nevoux" w:date="2019-04-03T17:11:00Z">
        <w:r w:rsidR="00AC7B2D">
          <w:rPr>
            <w:lang w:val="en-US"/>
          </w:rPr>
          <w:t>s</w:t>
        </w:r>
        <w:proofErr w:type="spellEnd"/>
        <w:r w:rsidR="00AC7B2D">
          <w:rPr>
            <w:lang w:val="en-US"/>
          </w:rPr>
          <w:t>,</w:t>
        </w:r>
      </w:ins>
      <w:r w:rsidR="00C27447" w:rsidRPr="00A204B8">
        <w:rPr>
          <w:lang w:val="en-US"/>
        </w:rPr>
        <w:t xml:space="preserve"> </w:t>
      </w:r>
      <w:r w:rsidR="0014023D" w:rsidRPr="00A204B8">
        <w:rPr>
          <w:lang w:val="en-US"/>
        </w:rPr>
        <w:t xml:space="preserve">as it relies on </w:t>
      </w:r>
      <w:r w:rsidR="00A441BB" w:rsidRPr="00A204B8">
        <w:rPr>
          <w:lang w:val="en-US"/>
        </w:rPr>
        <w:t>key diagnostic features.</w:t>
      </w:r>
      <w:ins w:id="982" w:author="Marie Nevoux" w:date="2019-04-03T14:24:00Z">
        <w:r>
          <w:rPr>
            <w:lang w:val="en-US"/>
          </w:rPr>
          <w:t xml:space="preserve"> </w:t>
        </w:r>
      </w:ins>
      <w:del w:id="983" w:author="Marie Nevoux" w:date="2019-04-03T14:25:00Z">
        <w:r w:rsidR="00A441BB" w:rsidRPr="00A204B8" w:rsidDel="00D12A5C">
          <w:rPr>
            <w:lang w:val="en-US"/>
          </w:rPr>
          <w:delText xml:space="preserve"> </w:delText>
        </w:r>
      </w:del>
      <w:ins w:id="984" w:author="Marie Nevoux" w:date="2019-04-04T13:11:00Z">
        <w:r w:rsidR="0031474F">
          <w:rPr>
            <w:lang w:val="en-US"/>
          </w:rPr>
          <w:t xml:space="preserve">A naïve operator can gain a good expertise and assess precocious maturation with the ultrasound method within a day, whereas more training would be required to achieve </w:t>
        </w:r>
      </w:ins>
      <w:ins w:id="985" w:author="Marie Nevoux" w:date="2019-04-04T13:21:00Z">
        <w:r w:rsidR="008B65F1">
          <w:rPr>
            <w:lang w:val="en-US"/>
          </w:rPr>
          <w:t>a similar</w:t>
        </w:r>
      </w:ins>
      <w:ins w:id="986" w:author="Marie Nevoux" w:date="2019-04-04T13:11:00Z">
        <w:r w:rsidR="0031474F">
          <w:rPr>
            <w:lang w:val="en-US"/>
          </w:rPr>
          <w:t xml:space="preserve"> level of expertise with the phenotypic method. </w:t>
        </w:r>
      </w:ins>
      <w:proofErr w:type="gramStart"/>
      <w:ins w:id="987" w:author="Marie Nevoux" w:date="2019-04-04T13:38:00Z">
        <w:r w:rsidR="00A56454">
          <w:rPr>
            <w:lang w:val="en-US"/>
          </w:rPr>
          <w:t>In the end,</w:t>
        </w:r>
      </w:ins>
      <w:ins w:id="988" w:author="Marie Nevoux" w:date="2019-04-04T13:36:00Z">
        <w:r w:rsidR="00A56454">
          <w:rPr>
            <w:lang w:val="en-US"/>
          </w:rPr>
          <w:t xml:space="preserve"> </w:t>
        </w:r>
      </w:ins>
      <w:ins w:id="989" w:author="Marie Nevoux" w:date="2019-04-04T13:42:00Z">
        <w:r w:rsidR="00A56454">
          <w:rPr>
            <w:lang w:val="en-US"/>
          </w:rPr>
          <w:t xml:space="preserve">this study </w:t>
        </w:r>
      </w:ins>
      <w:ins w:id="990" w:author="Marie Nevoux" w:date="2019-04-04T14:13:00Z">
        <w:r w:rsidR="00951D44">
          <w:rPr>
            <w:lang w:val="en-US"/>
          </w:rPr>
          <w:t>calls</w:t>
        </w:r>
      </w:ins>
      <w:ins w:id="991" w:author="Marie Nevoux" w:date="2019-04-04T13:42:00Z">
        <w:r w:rsidR="00A56454">
          <w:rPr>
            <w:lang w:val="en-US"/>
          </w:rPr>
          <w:t xml:space="preserve"> for the assessment of precocious maturation in Atlantic salmon </w:t>
        </w:r>
        <w:proofErr w:type="spellStart"/>
        <w:r w:rsidR="00A56454">
          <w:rPr>
            <w:lang w:val="en-US"/>
          </w:rPr>
          <w:t>parrs</w:t>
        </w:r>
        <w:proofErr w:type="spellEnd"/>
        <w:r w:rsidR="00A56454">
          <w:rPr>
            <w:lang w:val="en-US"/>
          </w:rPr>
          <w:t xml:space="preserve"> using the </w:t>
        </w:r>
      </w:ins>
      <w:ins w:id="992" w:author="Marie Nevoux" w:date="2019-04-04T13:43:00Z">
        <w:r w:rsidR="00A56454">
          <w:rPr>
            <w:lang w:val="en-US"/>
          </w:rPr>
          <w:t xml:space="preserve">two methods together: 1) </w:t>
        </w:r>
      </w:ins>
      <w:ins w:id="993" w:author="Marie Nevoux" w:date="2019-04-04T14:13:00Z">
        <w:r w:rsidR="00951D44">
          <w:rPr>
            <w:lang w:val="en-US"/>
          </w:rPr>
          <w:t>testing</w:t>
        </w:r>
      </w:ins>
      <w:ins w:id="994" w:author="Marie Nevoux" w:date="2019-04-04T13:43:00Z">
        <w:r w:rsidR="00A56454">
          <w:rPr>
            <w:lang w:val="en-US"/>
          </w:rPr>
          <w:t xml:space="preserve"> whether </w:t>
        </w:r>
        <w:proofErr w:type="spellStart"/>
        <w:r w:rsidR="00A56454">
          <w:rPr>
            <w:lang w:val="en-US"/>
          </w:rPr>
          <w:t>parrs</w:t>
        </w:r>
        <w:proofErr w:type="spellEnd"/>
        <w:r w:rsidR="00A56454">
          <w:rPr>
            <w:lang w:val="en-US"/>
          </w:rPr>
          <w:t xml:space="preserve"> produce milt is a quick examination in the field </w:t>
        </w:r>
      </w:ins>
      <w:ins w:id="995" w:author="Marie Nevoux" w:date="2019-04-04T13:48:00Z">
        <w:r w:rsidR="00DD4410">
          <w:rPr>
            <w:lang w:val="en-US"/>
          </w:rPr>
          <w:t>and</w:t>
        </w:r>
      </w:ins>
      <w:ins w:id="996" w:author="Marie Nevoux" w:date="2019-04-04T13:43:00Z">
        <w:r w:rsidR="00A56454">
          <w:rPr>
            <w:lang w:val="en-US"/>
          </w:rPr>
          <w:t xml:space="preserve"> provides an </w:t>
        </w:r>
      </w:ins>
      <w:ins w:id="997" w:author="Marie Nevoux" w:date="2019-04-04T13:46:00Z">
        <w:r w:rsidR="00DD4410">
          <w:rPr>
            <w:lang w:val="en-US"/>
          </w:rPr>
          <w:t xml:space="preserve">objective and </w:t>
        </w:r>
      </w:ins>
      <w:ins w:id="998" w:author="Marie Nevoux" w:date="2019-04-04T13:43:00Z">
        <w:r w:rsidR="00A56454">
          <w:rPr>
            <w:lang w:val="en-US"/>
          </w:rPr>
          <w:t xml:space="preserve">undeniable </w:t>
        </w:r>
      </w:ins>
      <w:ins w:id="999" w:author="Marie Nevoux" w:date="2019-04-04T14:14:00Z">
        <w:r w:rsidR="00951D44">
          <w:rPr>
            <w:lang w:val="en-US"/>
          </w:rPr>
          <w:t>evidence</w:t>
        </w:r>
      </w:ins>
      <w:ins w:id="1000" w:author="Marie Nevoux" w:date="2019-04-04T13:43:00Z">
        <w:r w:rsidR="00A56454">
          <w:rPr>
            <w:lang w:val="en-US"/>
          </w:rPr>
          <w:t xml:space="preserve"> of maturity</w:t>
        </w:r>
      </w:ins>
      <w:ins w:id="1001" w:author="Marie Nevoux" w:date="2019-04-04T13:44:00Z">
        <w:r w:rsidR="00A56454">
          <w:rPr>
            <w:lang w:val="en-US"/>
          </w:rPr>
          <w:t xml:space="preserve">, and 2) </w:t>
        </w:r>
      </w:ins>
      <w:ins w:id="1002" w:author="Marie Nevoux" w:date="2019-04-04T13:46:00Z">
        <w:r w:rsidR="00DD4410">
          <w:rPr>
            <w:lang w:val="en-US"/>
          </w:rPr>
          <w:t xml:space="preserve">ultrasound </w:t>
        </w:r>
      </w:ins>
      <w:ins w:id="1003" w:author="Marie Nevoux" w:date="2019-04-04T13:50:00Z">
        <w:r w:rsidR="00DD4410">
          <w:rPr>
            <w:lang w:val="en-US"/>
          </w:rPr>
          <w:t xml:space="preserve">imaging </w:t>
        </w:r>
      </w:ins>
      <w:ins w:id="1004" w:author="Marie Nevoux" w:date="2019-04-04T13:54:00Z">
        <w:r w:rsidR="00DD4410">
          <w:rPr>
            <w:lang w:val="en-US"/>
          </w:rPr>
          <w:t xml:space="preserve">should </w:t>
        </w:r>
      </w:ins>
      <w:ins w:id="1005" w:author="Marie Nevoux" w:date="2019-04-04T13:53:00Z">
        <w:r w:rsidR="00DD4410">
          <w:rPr>
            <w:lang w:val="en-US"/>
          </w:rPr>
          <w:t>remove any ambiguity</w:t>
        </w:r>
      </w:ins>
      <w:ins w:id="1006" w:author="Marie Nevoux" w:date="2019-04-04T13:51:00Z">
        <w:r w:rsidR="00DD4410">
          <w:rPr>
            <w:lang w:val="en-US"/>
          </w:rPr>
          <w:t xml:space="preserve"> about the </w:t>
        </w:r>
      </w:ins>
      <w:ins w:id="1007" w:author="Marie Nevoux" w:date="2019-04-04T13:54:00Z">
        <w:r w:rsidR="00DD4410">
          <w:rPr>
            <w:lang w:val="en-US"/>
          </w:rPr>
          <w:t xml:space="preserve">state of </w:t>
        </w:r>
      </w:ins>
      <w:ins w:id="1008" w:author="Marie Nevoux" w:date="2019-04-04T13:51:00Z">
        <w:r w:rsidR="00DD4410">
          <w:rPr>
            <w:lang w:val="en-US"/>
          </w:rPr>
          <w:t xml:space="preserve">maturation </w:t>
        </w:r>
      </w:ins>
      <w:ins w:id="1009" w:author="Marie Nevoux" w:date="2019-04-04T13:54:00Z">
        <w:r w:rsidR="00DD4410">
          <w:rPr>
            <w:lang w:val="en-US"/>
          </w:rPr>
          <w:t>in</w:t>
        </w:r>
      </w:ins>
      <w:ins w:id="1010" w:author="Marie Nevoux" w:date="2019-04-04T13:51:00Z">
        <w:r w:rsidR="00DD4410">
          <w:rPr>
            <w:lang w:val="en-US"/>
          </w:rPr>
          <w:t xml:space="preserve"> </w:t>
        </w:r>
        <w:proofErr w:type="spellStart"/>
        <w:r w:rsidR="00DD4410">
          <w:rPr>
            <w:lang w:val="en-US"/>
          </w:rPr>
          <w:t>parrs</w:t>
        </w:r>
        <w:proofErr w:type="spellEnd"/>
        <w:r w:rsidR="00DD4410">
          <w:rPr>
            <w:lang w:val="en-US"/>
          </w:rPr>
          <w:t xml:space="preserve"> that do not produce milt</w:t>
        </w:r>
      </w:ins>
      <w:ins w:id="1011" w:author="Marie Nevoux" w:date="2019-04-04T13:54:00Z">
        <w:r w:rsidR="00DD4410">
          <w:rPr>
            <w:lang w:val="en-US"/>
          </w:rPr>
          <w:t>.</w:t>
        </w:r>
        <w:proofErr w:type="gramEnd"/>
        <w:r w:rsidR="00DD4410">
          <w:rPr>
            <w:lang w:val="en-US"/>
          </w:rPr>
          <w:t xml:space="preserve"> </w:t>
        </w:r>
      </w:ins>
      <w:ins w:id="1012" w:author="Marie Nevoux" w:date="2019-04-04T14:14:00Z">
        <w:r w:rsidR="00951D44">
          <w:rPr>
            <w:lang w:val="en-US"/>
          </w:rPr>
          <w:t>Therefore</w:t>
        </w:r>
      </w:ins>
      <w:ins w:id="1013" w:author="Marie Nevoux" w:date="2019-04-04T14:05:00Z">
        <w:r w:rsidR="00E9470D">
          <w:rPr>
            <w:lang w:val="en-US"/>
          </w:rPr>
          <w:t>, r</w:t>
        </w:r>
      </w:ins>
      <w:ins w:id="1014" w:author="Marie Nevoux" w:date="2019-04-04T13:55:00Z">
        <w:r w:rsidR="00723FCC">
          <w:rPr>
            <w:lang w:val="en-US"/>
          </w:rPr>
          <w:t xml:space="preserve">educing </w:t>
        </w:r>
      </w:ins>
      <w:ins w:id="1015" w:author="Marie Nevoux" w:date="2019-04-04T13:56:00Z">
        <w:r w:rsidR="00723FCC">
          <w:rPr>
            <w:lang w:val="en-US"/>
          </w:rPr>
          <w:t>uncertainty</w:t>
        </w:r>
      </w:ins>
      <w:ins w:id="1016" w:author="Marie Nevoux" w:date="2019-04-04T13:55:00Z">
        <w:r w:rsidR="00723FCC">
          <w:rPr>
            <w:lang w:val="en-US"/>
          </w:rPr>
          <w:t xml:space="preserve"> in </w:t>
        </w:r>
      </w:ins>
      <w:ins w:id="1017" w:author="Marie Nevoux" w:date="2019-04-04T13:58:00Z">
        <w:r w:rsidR="00723FCC">
          <w:rPr>
            <w:lang w:val="en-US"/>
          </w:rPr>
          <w:t>empirical</w:t>
        </w:r>
      </w:ins>
      <w:ins w:id="1018" w:author="Marie Nevoux" w:date="2019-04-04T13:55:00Z">
        <w:r w:rsidR="00723FCC">
          <w:rPr>
            <w:lang w:val="en-US"/>
          </w:rPr>
          <w:t xml:space="preserve"> data </w:t>
        </w:r>
      </w:ins>
      <w:ins w:id="1019" w:author="Marie Nevoux" w:date="2019-04-04T14:05:00Z">
        <w:r w:rsidR="00E9470D">
          <w:rPr>
            <w:lang w:val="en-US"/>
          </w:rPr>
          <w:t xml:space="preserve">should offer new </w:t>
        </w:r>
      </w:ins>
      <w:ins w:id="1020" w:author="Marie Nevoux" w:date="2019-04-04T14:03:00Z">
        <w:r w:rsidR="00723FCC">
          <w:rPr>
            <w:lang w:val="en-US"/>
          </w:rPr>
          <w:t xml:space="preserve">opportunities </w:t>
        </w:r>
      </w:ins>
      <w:ins w:id="1021" w:author="Marie Nevoux" w:date="2019-04-04T14:06:00Z">
        <w:r w:rsidR="00E9470D">
          <w:rPr>
            <w:lang w:val="en-US"/>
          </w:rPr>
          <w:t>for further research on</w:t>
        </w:r>
      </w:ins>
      <w:ins w:id="1022" w:author="Marie Nevoux" w:date="2019-04-04T14:07:00Z">
        <w:r w:rsidR="00E9470D" w:rsidRPr="00E9470D">
          <w:rPr>
            <w:lang w:val="en-US"/>
          </w:rPr>
          <w:t xml:space="preserve"> </w:t>
        </w:r>
        <w:r w:rsidR="00E9470D">
          <w:rPr>
            <w:lang w:val="en-US"/>
          </w:rPr>
          <w:t xml:space="preserve">this alternative breeding strategy in salmon and </w:t>
        </w:r>
      </w:ins>
      <w:ins w:id="1023" w:author="Marie Nevoux" w:date="2019-04-04T13:56:00Z">
        <w:r w:rsidR="00723FCC">
          <w:rPr>
            <w:lang w:val="en-US"/>
          </w:rPr>
          <w:t>improve our understanding</w:t>
        </w:r>
      </w:ins>
      <w:ins w:id="1024" w:author="Marie Nevoux" w:date="2019-04-04T14:12:00Z">
        <w:r w:rsidR="00951D44">
          <w:rPr>
            <w:lang w:val="en-US"/>
          </w:rPr>
          <w:t xml:space="preserve"> of this</w:t>
        </w:r>
      </w:ins>
      <w:ins w:id="1025" w:author="Marie Nevoux" w:date="2019-04-04T13:56:00Z">
        <w:r w:rsidR="00723FCC">
          <w:rPr>
            <w:lang w:val="en-US"/>
          </w:rPr>
          <w:t xml:space="preserve"> </w:t>
        </w:r>
      </w:ins>
      <w:ins w:id="1026" w:author="Marie Nevoux" w:date="2019-04-04T13:57:00Z">
        <w:r w:rsidR="00723FCC">
          <w:rPr>
            <w:lang w:val="en-US"/>
          </w:rPr>
          <w:t>key</w:t>
        </w:r>
      </w:ins>
      <w:ins w:id="1027" w:author="Marie Nevoux" w:date="2019-04-04T13:56:00Z">
        <w:r w:rsidR="00723FCC">
          <w:rPr>
            <w:lang w:val="en-US"/>
          </w:rPr>
          <w:t xml:space="preserve"> </w:t>
        </w:r>
      </w:ins>
      <w:ins w:id="1028" w:author="Marie Nevoux" w:date="2019-04-04T13:57:00Z">
        <w:r w:rsidR="00723FCC">
          <w:rPr>
            <w:lang w:val="en-US"/>
          </w:rPr>
          <w:t>biological</w:t>
        </w:r>
      </w:ins>
      <w:ins w:id="1029" w:author="Marie Nevoux" w:date="2019-04-04T13:56:00Z">
        <w:r w:rsidR="00723FCC">
          <w:rPr>
            <w:lang w:val="en-US"/>
          </w:rPr>
          <w:t xml:space="preserve"> </w:t>
        </w:r>
      </w:ins>
      <w:ins w:id="1030" w:author="Marie Nevoux" w:date="2019-04-04T14:07:00Z">
        <w:r w:rsidR="00E9470D">
          <w:rPr>
            <w:lang w:val="en-US"/>
          </w:rPr>
          <w:t>process.</w:t>
        </w:r>
      </w:ins>
    </w:p>
    <w:p w14:paraId="4C829DD0" w14:textId="46C4EA13" w:rsidR="00D76500" w:rsidRPr="00A204B8" w:rsidRDefault="00A441BB" w:rsidP="00A204B8">
      <w:pPr>
        <w:pStyle w:val="Sansinterligne"/>
        <w:spacing w:line="480" w:lineRule="auto"/>
        <w:rPr>
          <w:lang w:val="en-US"/>
        </w:rPr>
      </w:pPr>
      <w:del w:id="1031" w:author="Marie Nevoux" w:date="2019-04-04T13:12:00Z">
        <w:r w:rsidRPr="00A204B8" w:rsidDel="0031474F">
          <w:rPr>
            <w:lang w:val="en-US"/>
          </w:rPr>
          <w:delText>However, the accuracy and efficiency</w:delText>
        </w:r>
        <w:r w:rsidR="003710A3" w:rsidRPr="00A204B8" w:rsidDel="0031474F">
          <w:rPr>
            <w:lang w:val="en-US"/>
          </w:rPr>
          <w:delText xml:space="preserve"> of the ultrasound examination </w:delText>
        </w:r>
        <w:r w:rsidRPr="00A204B8" w:rsidDel="0031474F">
          <w:rPr>
            <w:lang w:val="en-US"/>
          </w:rPr>
          <w:delText xml:space="preserve">will depend on </w:delText>
        </w:r>
        <w:r w:rsidR="00084DA2" w:rsidRPr="00A204B8" w:rsidDel="0031474F">
          <w:rPr>
            <w:lang w:val="en-US"/>
          </w:rPr>
          <w:delText>the skill</w:delText>
        </w:r>
        <w:r w:rsidRPr="00A204B8" w:rsidDel="0031474F">
          <w:rPr>
            <w:lang w:val="en-US"/>
          </w:rPr>
          <w:delText xml:space="preserve"> of the operator. Indeed, some training is required </w:delText>
        </w:r>
        <w:r w:rsidR="00084DA2" w:rsidRPr="00A204B8" w:rsidDel="0031474F">
          <w:rPr>
            <w:lang w:val="en-US"/>
          </w:rPr>
          <w:delText>to</w:delText>
        </w:r>
        <w:r w:rsidR="00D76500" w:rsidRPr="00A204B8" w:rsidDel="0031474F">
          <w:rPr>
            <w:lang w:val="en-US"/>
          </w:rPr>
          <w:delText xml:space="preserve"> operate the transducer </w:delText>
        </w:r>
        <w:r w:rsidR="00084DA2" w:rsidRPr="00A204B8" w:rsidDel="0031474F">
          <w:rPr>
            <w:lang w:val="en-US"/>
          </w:rPr>
          <w:delText xml:space="preserve">in a fluent way and navigate between different </w:delText>
        </w:r>
        <w:r w:rsidR="00D76500" w:rsidRPr="00A204B8" w:rsidDel="0031474F">
          <w:rPr>
            <w:lang w:val="en-US"/>
          </w:rPr>
          <w:delText xml:space="preserve">anatomic </w:delText>
        </w:r>
        <w:r w:rsidR="00084DA2" w:rsidRPr="00A204B8" w:rsidDel="0031474F">
          <w:rPr>
            <w:lang w:val="en-US"/>
          </w:rPr>
          <w:delText xml:space="preserve">layers. In this regard, </w:delText>
        </w:r>
      </w:del>
      <w:del w:id="1032" w:author="Marie Nevoux" w:date="2019-04-03T15:02:00Z">
        <w:r w:rsidR="00084DA2" w:rsidRPr="00A204B8" w:rsidDel="00EC01EB">
          <w:rPr>
            <w:lang w:val="en-US"/>
          </w:rPr>
          <w:delText>we recommend</w:delText>
        </w:r>
      </w:del>
      <w:del w:id="1033" w:author="Marie Nevoux" w:date="2019-04-03T17:12:00Z">
        <w:r w:rsidR="00084DA2" w:rsidRPr="00A204B8" w:rsidDel="00AC7B2D">
          <w:rPr>
            <w:lang w:val="en-US"/>
          </w:rPr>
          <w:delText xml:space="preserve"> </w:delText>
        </w:r>
      </w:del>
      <w:del w:id="1034" w:author="Marie Nevoux" w:date="2019-04-04T13:12:00Z">
        <w:r w:rsidR="00084DA2" w:rsidRPr="00A204B8" w:rsidDel="0031474F">
          <w:rPr>
            <w:lang w:val="en-US"/>
          </w:rPr>
          <w:delText xml:space="preserve">good knowledge of the internal structure for the species of interest </w:delText>
        </w:r>
      </w:del>
      <w:del w:id="1035" w:author="Marie Nevoux" w:date="2019-04-03T15:02:00Z">
        <w:r w:rsidR="00084DA2" w:rsidRPr="00A204B8" w:rsidDel="00EC01EB">
          <w:rPr>
            <w:lang w:val="en-US"/>
          </w:rPr>
          <w:delText xml:space="preserve">as </w:delText>
        </w:r>
      </w:del>
      <w:del w:id="1036" w:author="Marie Nevoux" w:date="2019-04-04T13:12:00Z">
        <w:r w:rsidR="00084DA2" w:rsidRPr="00A204B8" w:rsidDel="0031474F">
          <w:rPr>
            <w:lang w:val="en-US"/>
          </w:rPr>
          <w:delText xml:space="preserve">a prerequisite. This will ensure a </w:delText>
        </w:r>
        <w:r w:rsidR="00D76500" w:rsidRPr="00A204B8" w:rsidDel="0031474F">
          <w:rPr>
            <w:lang w:val="en-US"/>
          </w:rPr>
          <w:delText xml:space="preserve">quick examination </w:delText>
        </w:r>
        <w:r w:rsidR="00084DA2" w:rsidRPr="00A204B8" w:rsidDel="0031474F">
          <w:rPr>
            <w:lang w:val="en-US"/>
          </w:rPr>
          <w:delText>and thus</w:delText>
        </w:r>
        <w:r w:rsidR="00D76500" w:rsidRPr="00A204B8" w:rsidDel="0031474F">
          <w:rPr>
            <w:lang w:val="en-US"/>
          </w:rPr>
          <w:delText xml:space="preserve"> minimize the impact </w:delText>
        </w:r>
        <w:r w:rsidR="008A7681" w:rsidRPr="00A204B8" w:rsidDel="0031474F">
          <w:rPr>
            <w:lang w:val="en-US"/>
          </w:rPr>
          <w:delText>on fish wellbeing</w:delText>
        </w:r>
        <w:r w:rsidR="00084DA2" w:rsidRPr="00A204B8" w:rsidDel="0031474F">
          <w:rPr>
            <w:lang w:val="en-US"/>
          </w:rPr>
          <w:delText>. This will also</w:delText>
        </w:r>
        <w:r w:rsidR="008A7681" w:rsidRPr="00A204B8" w:rsidDel="0031474F">
          <w:rPr>
            <w:lang w:val="en-US"/>
          </w:rPr>
          <w:delText xml:space="preserve"> </w:delText>
        </w:r>
        <w:r w:rsidR="00084DA2" w:rsidRPr="00A204B8" w:rsidDel="0031474F">
          <w:rPr>
            <w:lang w:val="en-US"/>
          </w:rPr>
          <w:delText>improve</w:delText>
        </w:r>
        <w:r w:rsidR="008A7681" w:rsidRPr="00A204B8" w:rsidDel="0031474F">
          <w:rPr>
            <w:lang w:val="en-US"/>
          </w:rPr>
          <w:delText xml:space="preserve"> the quality of the </w:delText>
        </w:r>
      </w:del>
      <w:del w:id="1037" w:author="Marie Nevoux" w:date="2019-04-03T16:02:00Z">
        <w:r w:rsidR="008A7681" w:rsidRPr="00A204B8" w:rsidDel="00AF3D7D">
          <w:rPr>
            <w:lang w:val="en-US"/>
          </w:rPr>
          <w:delText>images</w:delText>
        </w:r>
        <w:r w:rsidR="00084DA2" w:rsidRPr="00A204B8" w:rsidDel="00AF3D7D">
          <w:rPr>
            <w:lang w:val="en-US"/>
          </w:rPr>
          <w:delText xml:space="preserve"> </w:delText>
        </w:r>
      </w:del>
      <w:del w:id="1038" w:author="Marie Nevoux" w:date="2019-04-04T13:12:00Z">
        <w:r w:rsidR="00084DA2" w:rsidRPr="00A204B8" w:rsidDel="0031474F">
          <w:rPr>
            <w:lang w:val="en-US"/>
          </w:rPr>
          <w:delText>and minimize misinterpretation</w:delText>
        </w:r>
        <w:r w:rsidR="002D2FE2" w:rsidRPr="00A204B8" w:rsidDel="0031474F">
          <w:rPr>
            <w:lang w:val="en-US"/>
          </w:rPr>
          <w:delText xml:space="preserve"> issue.</w:delText>
        </w:r>
      </w:del>
    </w:p>
    <w:p w14:paraId="3248ADA5" w14:textId="293A62AB" w:rsidR="00FE7CB7" w:rsidRPr="00A204B8" w:rsidRDefault="00FE7CB7" w:rsidP="00A204B8">
      <w:pPr>
        <w:pStyle w:val="Sansinterligne"/>
        <w:spacing w:line="480" w:lineRule="auto"/>
        <w:rPr>
          <w:lang w:val="en-US"/>
        </w:rPr>
      </w:pPr>
    </w:p>
    <w:p w14:paraId="3FE7F7CA" w14:textId="174B1607" w:rsidR="00FE7CB7" w:rsidRPr="00BC4DB0" w:rsidRDefault="00BC4DB0" w:rsidP="00A204B8">
      <w:pPr>
        <w:pStyle w:val="Sansinterligne"/>
        <w:spacing w:line="480" w:lineRule="auto"/>
        <w:rPr>
          <w:b/>
          <w:lang w:val="en-US"/>
        </w:rPr>
      </w:pPr>
      <w:r>
        <w:rPr>
          <w:b/>
          <w:lang w:val="en-US"/>
        </w:rPr>
        <w:t>References</w:t>
      </w:r>
    </w:p>
    <w:p w14:paraId="31067B65" w14:textId="77777777" w:rsidR="007A1D5B" w:rsidRPr="007A1D5B" w:rsidRDefault="00FE7CB7">
      <w:pPr>
        <w:pStyle w:val="Bibliographie"/>
        <w:spacing w:line="480" w:lineRule="auto"/>
        <w:rPr>
          <w:ins w:id="1039" w:author="Marie Nevoux" w:date="2019-04-04T15:05:00Z"/>
          <w:rFonts w:ascii="Calibri" w:hAnsi="Calibri" w:cs="Calibri"/>
          <w:szCs w:val="24"/>
          <w:lang w:val="en-GB"/>
          <w:rPrChange w:id="1040" w:author="Marie Nevoux" w:date="2019-04-04T15:05:00Z">
            <w:rPr>
              <w:ins w:id="1041" w:author="Marie Nevoux" w:date="2019-04-04T15:05:00Z"/>
              <w:rFonts w:ascii="Times New Roman" w:hAnsi="Times New Roman" w:cs="Times New Roman"/>
              <w:sz w:val="24"/>
              <w:szCs w:val="24"/>
            </w:rPr>
          </w:rPrChange>
        </w:rPr>
        <w:pPrChange w:id="1042" w:author="Marie Nevoux" w:date="2019-04-05T14:14:00Z">
          <w:pPr>
            <w:widowControl w:val="0"/>
            <w:autoSpaceDE w:val="0"/>
            <w:autoSpaceDN w:val="0"/>
            <w:adjustRightInd w:val="0"/>
            <w:spacing w:after="0" w:line="240" w:lineRule="auto"/>
          </w:pPr>
        </w:pPrChange>
      </w:pPr>
      <w:r w:rsidRPr="00A204B8">
        <w:rPr>
          <w:lang w:val="en-US"/>
        </w:rPr>
        <w:fldChar w:fldCharType="begin"/>
      </w:r>
      <w:ins w:id="1043" w:author="Marie Nevoux" w:date="2019-04-01T17:12:00Z">
        <w:r w:rsidR="00DB3A6B" w:rsidRPr="00190613">
          <w:rPr>
            <w:lang w:val="en-GB"/>
            <w:rPrChange w:id="1044" w:author="Marie Nevoux" w:date="2019-04-05T14:33:00Z">
              <w:rPr>
                <w:lang w:val="en-GB"/>
              </w:rPr>
            </w:rPrChange>
          </w:rPr>
          <w:instrText xml:space="preserve"> ADDIN ZOTERO_BIBL {"uncited":[],"omitted":[],"custom":[]} CSL_BIBLIOGRAPHY </w:instrText>
        </w:r>
      </w:ins>
      <w:del w:id="1045" w:author="Marie Nevoux" w:date="2019-04-01T17:12:00Z">
        <w:r w:rsidR="00BC4DB0" w:rsidRPr="00190613" w:rsidDel="00DB3A6B">
          <w:rPr>
            <w:lang w:val="en-GB"/>
            <w:rPrChange w:id="1046" w:author="Marie Nevoux" w:date="2019-04-05T14:33:00Z">
              <w:rPr>
                <w:lang w:val="en-GB"/>
              </w:rPr>
            </w:rPrChange>
          </w:rPr>
          <w:delInstrText xml:space="preserve"> ADDIN ZOTERO_BIBL {"uncited":[],"omitted":[],"custom":[]} CSL_BIBLIOGRAPHY </w:delInstrText>
        </w:r>
      </w:del>
      <w:r w:rsidRPr="00A204B8">
        <w:rPr>
          <w:lang w:val="en-US"/>
        </w:rPr>
        <w:fldChar w:fldCharType="separate"/>
      </w:r>
      <w:proofErr w:type="spellStart"/>
      <w:ins w:id="1047" w:author="Marie Nevoux" w:date="2019-04-04T15:05:00Z">
        <w:r w:rsidR="007A1D5B" w:rsidRPr="00190613">
          <w:rPr>
            <w:rFonts w:ascii="Calibri" w:hAnsi="Calibri" w:cs="Calibri"/>
            <w:szCs w:val="24"/>
            <w:lang w:val="en-GB"/>
            <w:rPrChange w:id="1048" w:author="Marie Nevoux" w:date="2019-04-05T14:33:00Z">
              <w:rPr>
                <w:rFonts w:ascii="Times New Roman" w:hAnsi="Times New Roman" w:cs="Times New Roman"/>
                <w:sz w:val="24"/>
                <w:szCs w:val="24"/>
              </w:rPr>
            </w:rPrChange>
          </w:rPr>
          <w:t>Baglinière</w:t>
        </w:r>
        <w:proofErr w:type="spellEnd"/>
        <w:r w:rsidR="007A1D5B" w:rsidRPr="00190613">
          <w:rPr>
            <w:rFonts w:ascii="Calibri" w:hAnsi="Calibri" w:cs="Calibri"/>
            <w:szCs w:val="24"/>
            <w:lang w:val="en-GB"/>
            <w:rPrChange w:id="1049" w:author="Marie Nevoux" w:date="2019-04-05T14:33:00Z">
              <w:rPr>
                <w:rFonts w:ascii="Times New Roman" w:hAnsi="Times New Roman" w:cs="Times New Roman"/>
                <w:sz w:val="24"/>
                <w:szCs w:val="24"/>
              </w:rPr>
            </w:rPrChange>
          </w:rPr>
          <w:t xml:space="preserve">, J.-L., and </w:t>
        </w:r>
        <w:proofErr w:type="spellStart"/>
        <w:r w:rsidR="007A1D5B" w:rsidRPr="00190613">
          <w:rPr>
            <w:rFonts w:ascii="Calibri" w:hAnsi="Calibri" w:cs="Calibri"/>
            <w:szCs w:val="24"/>
            <w:lang w:val="en-GB"/>
            <w:rPrChange w:id="1050" w:author="Marie Nevoux" w:date="2019-04-05T14:33:00Z">
              <w:rPr>
                <w:rFonts w:ascii="Times New Roman" w:hAnsi="Times New Roman" w:cs="Times New Roman"/>
                <w:sz w:val="24"/>
                <w:szCs w:val="24"/>
              </w:rPr>
            </w:rPrChange>
          </w:rPr>
          <w:t>Maisse</w:t>
        </w:r>
        <w:proofErr w:type="spellEnd"/>
        <w:r w:rsidR="007A1D5B" w:rsidRPr="00190613">
          <w:rPr>
            <w:rFonts w:ascii="Calibri" w:hAnsi="Calibri" w:cs="Calibri"/>
            <w:szCs w:val="24"/>
            <w:lang w:val="en-GB"/>
            <w:rPrChange w:id="1051" w:author="Marie Nevoux" w:date="2019-04-05T14:33:00Z">
              <w:rPr>
                <w:rFonts w:ascii="Times New Roman" w:hAnsi="Times New Roman" w:cs="Times New Roman"/>
                <w:sz w:val="24"/>
                <w:szCs w:val="24"/>
              </w:rPr>
            </w:rPrChange>
          </w:rPr>
          <w:t xml:space="preserve">, G. 1985. </w:t>
        </w:r>
        <w:r w:rsidR="007A1D5B" w:rsidRPr="007A1D5B">
          <w:rPr>
            <w:rFonts w:ascii="Calibri" w:hAnsi="Calibri" w:cs="Calibri"/>
            <w:szCs w:val="24"/>
            <w:lang w:val="en-GB"/>
            <w:rPrChange w:id="1052" w:author="Marie Nevoux" w:date="2019-04-04T15:05:00Z">
              <w:rPr>
                <w:rFonts w:ascii="Times New Roman" w:hAnsi="Times New Roman" w:cs="Times New Roman"/>
                <w:sz w:val="24"/>
                <w:szCs w:val="24"/>
              </w:rPr>
            </w:rPrChange>
          </w:rPr>
          <w:t xml:space="preserve">Precocious maturation and </w:t>
        </w:r>
        <w:proofErr w:type="spellStart"/>
        <w:r w:rsidR="007A1D5B" w:rsidRPr="007A1D5B">
          <w:rPr>
            <w:rFonts w:ascii="Calibri" w:hAnsi="Calibri" w:cs="Calibri"/>
            <w:szCs w:val="24"/>
            <w:lang w:val="en-GB"/>
            <w:rPrChange w:id="1053" w:author="Marie Nevoux" w:date="2019-04-04T15:05:00Z">
              <w:rPr>
                <w:rFonts w:ascii="Times New Roman" w:hAnsi="Times New Roman" w:cs="Times New Roman"/>
                <w:sz w:val="24"/>
                <w:szCs w:val="24"/>
              </w:rPr>
            </w:rPrChange>
          </w:rPr>
          <w:t>smoltification</w:t>
        </w:r>
        <w:proofErr w:type="spellEnd"/>
        <w:r w:rsidR="007A1D5B" w:rsidRPr="007A1D5B">
          <w:rPr>
            <w:rFonts w:ascii="Calibri" w:hAnsi="Calibri" w:cs="Calibri"/>
            <w:szCs w:val="24"/>
            <w:lang w:val="en-GB"/>
            <w:rPrChange w:id="1054" w:author="Marie Nevoux" w:date="2019-04-04T15:05:00Z">
              <w:rPr>
                <w:rFonts w:ascii="Times New Roman" w:hAnsi="Times New Roman" w:cs="Times New Roman"/>
                <w:sz w:val="24"/>
                <w:szCs w:val="24"/>
              </w:rPr>
            </w:rPrChange>
          </w:rPr>
          <w:t xml:space="preserve"> in wild Atlantic salmon in the Armorican massif, France. Aquaculture </w:t>
        </w:r>
        <w:r w:rsidR="007A1D5B" w:rsidRPr="007A1D5B">
          <w:rPr>
            <w:rFonts w:ascii="Calibri" w:hAnsi="Calibri" w:cs="Calibri"/>
            <w:b/>
            <w:bCs/>
            <w:szCs w:val="24"/>
            <w:lang w:val="en-GB"/>
            <w:rPrChange w:id="1055" w:author="Marie Nevoux" w:date="2019-04-04T15:05:00Z">
              <w:rPr>
                <w:rFonts w:ascii="Times New Roman" w:hAnsi="Times New Roman" w:cs="Times New Roman"/>
                <w:b/>
                <w:bCs/>
                <w:sz w:val="24"/>
                <w:szCs w:val="24"/>
              </w:rPr>
            </w:rPrChange>
          </w:rPr>
          <w:t>45</w:t>
        </w:r>
        <w:r w:rsidR="007A1D5B" w:rsidRPr="007A1D5B">
          <w:rPr>
            <w:rFonts w:ascii="Calibri" w:hAnsi="Calibri" w:cs="Calibri"/>
            <w:szCs w:val="24"/>
            <w:lang w:val="en-GB"/>
            <w:rPrChange w:id="1056" w:author="Marie Nevoux" w:date="2019-04-04T15:05:00Z">
              <w:rPr>
                <w:rFonts w:ascii="Times New Roman" w:hAnsi="Times New Roman" w:cs="Times New Roman"/>
                <w:sz w:val="24"/>
                <w:szCs w:val="24"/>
              </w:rPr>
            </w:rPrChange>
          </w:rPr>
          <w:t>(1): 249–263. doi:10.1016/0044-8486(85)90274-1.</w:t>
        </w:r>
      </w:ins>
    </w:p>
    <w:p w14:paraId="60B8987F" w14:textId="77777777" w:rsidR="007A1D5B" w:rsidRPr="007A1D5B" w:rsidRDefault="007A1D5B">
      <w:pPr>
        <w:pStyle w:val="Bibliographie"/>
        <w:spacing w:line="480" w:lineRule="auto"/>
        <w:rPr>
          <w:ins w:id="1057" w:author="Marie Nevoux" w:date="2019-04-04T15:05:00Z"/>
          <w:rFonts w:ascii="Calibri" w:hAnsi="Calibri" w:cs="Calibri"/>
          <w:szCs w:val="24"/>
          <w:lang w:val="en-GB"/>
          <w:rPrChange w:id="1058" w:author="Marie Nevoux" w:date="2019-04-04T15:05:00Z">
            <w:rPr>
              <w:ins w:id="1059" w:author="Marie Nevoux" w:date="2019-04-04T15:05:00Z"/>
              <w:rFonts w:ascii="Times New Roman" w:hAnsi="Times New Roman" w:cs="Times New Roman"/>
              <w:sz w:val="24"/>
              <w:szCs w:val="24"/>
            </w:rPr>
          </w:rPrChange>
        </w:rPr>
        <w:pPrChange w:id="1060" w:author="Marie Nevoux" w:date="2019-04-05T14:14:00Z">
          <w:pPr>
            <w:widowControl w:val="0"/>
            <w:autoSpaceDE w:val="0"/>
            <w:autoSpaceDN w:val="0"/>
            <w:adjustRightInd w:val="0"/>
            <w:spacing w:after="0" w:line="240" w:lineRule="auto"/>
          </w:pPr>
        </w:pPrChange>
      </w:pPr>
      <w:ins w:id="1061" w:author="Marie Nevoux" w:date="2019-04-04T15:05:00Z">
        <w:r w:rsidRPr="007A1D5B">
          <w:rPr>
            <w:rFonts w:ascii="Calibri" w:hAnsi="Calibri" w:cs="Calibri"/>
            <w:szCs w:val="24"/>
            <w:lang w:val="en-GB"/>
            <w:rPrChange w:id="1062" w:author="Marie Nevoux" w:date="2019-04-04T15:05:00Z">
              <w:rPr>
                <w:rFonts w:ascii="Times New Roman" w:hAnsi="Times New Roman" w:cs="Times New Roman"/>
                <w:sz w:val="24"/>
                <w:szCs w:val="24"/>
              </w:rPr>
            </w:rPrChange>
          </w:rPr>
          <w:t>Berejikian, B.A., Van Doornik, D.M., Endicott, R.C., Hoffnagle, T.L., Tezak, E.P., Moore, M.E., and Atkins, J. 2010. Mating success of alternative male phenotypes and evidence for frequency-</w:t>
        </w:r>
        <w:r w:rsidRPr="007A1D5B">
          <w:rPr>
            <w:rFonts w:ascii="Calibri" w:hAnsi="Calibri" w:cs="Calibri"/>
            <w:szCs w:val="24"/>
            <w:lang w:val="en-GB"/>
            <w:rPrChange w:id="1063" w:author="Marie Nevoux" w:date="2019-04-04T15:05:00Z">
              <w:rPr>
                <w:rFonts w:ascii="Times New Roman" w:hAnsi="Times New Roman" w:cs="Times New Roman"/>
                <w:sz w:val="24"/>
                <w:szCs w:val="24"/>
              </w:rPr>
            </w:rPrChange>
          </w:rPr>
          <w:lastRenderedPageBreak/>
          <w:t xml:space="preserve">dependent selection in Chinook salmon, </w:t>
        </w:r>
        <w:r w:rsidRPr="007A1D5B">
          <w:rPr>
            <w:rFonts w:ascii="Calibri" w:hAnsi="Calibri" w:cs="Calibri"/>
            <w:i/>
            <w:iCs/>
            <w:szCs w:val="24"/>
            <w:lang w:val="en-GB"/>
            <w:rPrChange w:id="1064" w:author="Marie Nevoux" w:date="2019-04-04T15:05:00Z">
              <w:rPr>
                <w:rFonts w:ascii="Times New Roman" w:hAnsi="Times New Roman" w:cs="Times New Roman"/>
                <w:i/>
                <w:iCs/>
                <w:sz w:val="24"/>
                <w:szCs w:val="24"/>
              </w:rPr>
            </w:rPrChange>
          </w:rPr>
          <w:t>Oncorhynchus tshawytscha</w:t>
        </w:r>
        <w:r w:rsidRPr="007A1D5B">
          <w:rPr>
            <w:rFonts w:ascii="Calibri" w:hAnsi="Calibri" w:cs="Calibri"/>
            <w:szCs w:val="24"/>
            <w:lang w:val="en-GB"/>
            <w:rPrChange w:id="1065" w:author="Marie Nevoux" w:date="2019-04-04T15:05:00Z">
              <w:rPr>
                <w:rFonts w:ascii="Times New Roman" w:hAnsi="Times New Roman" w:cs="Times New Roman"/>
                <w:sz w:val="24"/>
                <w:szCs w:val="24"/>
              </w:rPr>
            </w:rPrChange>
          </w:rPr>
          <w:t xml:space="preserve">. Can. J. Fish. Aquat. Sci. </w:t>
        </w:r>
        <w:r w:rsidRPr="007A1D5B">
          <w:rPr>
            <w:rFonts w:ascii="Calibri" w:hAnsi="Calibri" w:cs="Calibri"/>
            <w:b/>
            <w:bCs/>
            <w:szCs w:val="24"/>
            <w:lang w:val="en-GB"/>
            <w:rPrChange w:id="1066" w:author="Marie Nevoux" w:date="2019-04-04T15:05:00Z">
              <w:rPr>
                <w:rFonts w:ascii="Times New Roman" w:hAnsi="Times New Roman" w:cs="Times New Roman"/>
                <w:b/>
                <w:bCs/>
                <w:sz w:val="24"/>
                <w:szCs w:val="24"/>
              </w:rPr>
            </w:rPrChange>
          </w:rPr>
          <w:t>67</w:t>
        </w:r>
        <w:r w:rsidRPr="007A1D5B">
          <w:rPr>
            <w:rFonts w:ascii="Calibri" w:hAnsi="Calibri" w:cs="Calibri"/>
            <w:szCs w:val="24"/>
            <w:lang w:val="en-GB"/>
            <w:rPrChange w:id="1067" w:author="Marie Nevoux" w:date="2019-04-04T15:05:00Z">
              <w:rPr>
                <w:rFonts w:ascii="Times New Roman" w:hAnsi="Times New Roman" w:cs="Times New Roman"/>
                <w:sz w:val="24"/>
                <w:szCs w:val="24"/>
              </w:rPr>
            </w:rPrChange>
          </w:rPr>
          <w:t>(12): 1933–1941. doi:10.1139/F10-112.</w:t>
        </w:r>
      </w:ins>
    </w:p>
    <w:p w14:paraId="24BF32EE" w14:textId="77777777" w:rsidR="007A1D5B" w:rsidRPr="007A1D5B" w:rsidRDefault="007A1D5B">
      <w:pPr>
        <w:pStyle w:val="Bibliographie"/>
        <w:spacing w:line="480" w:lineRule="auto"/>
        <w:rPr>
          <w:ins w:id="1068" w:author="Marie Nevoux" w:date="2019-04-04T15:05:00Z"/>
          <w:rFonts w:ascii="Calibri" w:hAnsi="Calibri" w:cs="Calibri"/>
          <w:szCs w:val="24"/>
          <w:lang w:val="en-GB"/>
          <w:rPrChange w:id="1069" w:author="Marie Nevoux" w:date="2019-04-04T15:05:00Z">
            <w:rPr>
              <w:ins w:id="1070" w:author="Marie Nevoux" w:date="2019-04-04T15:05:00Z"/>
              <w:rFonts w:ascii="Times New Roman" w:hAnsi="Times New Roman" w:cs="Times New Roman"/>
              <w:sz w:val="24"/>
              <w:szCs w:val="24"/>
            </w:rPr>
          </w:rPrChange>
        </w:rPr>
        <w:pPrChange w:id="1071" w:author="Marie Nevoux" w:date="2019-04-05T14:14:00Z">
          <w:pPr>
            <w:widowControl w:val="0"/>
            <w:autoSpaceDE w:val="0"/>
            <w:autoSpaceDN w:val="0"/>
            <w:adjustRightInd w:val="0"/>
            <w:spacing w:after="0" w:line="240" w:lineRule="auto"/>
          </w:pPr>
        </w:pPrChange>
      </w:pPr>
      <w:ins w:id="1072" w:author="Marie Nevoux" w:date="2019-04-04T15:05:00Z">
        <w:r w:rsidRPr="007A1D5B">
          <w:rPr>
            <w:rFonts w:ascii="Calibri" w:hAnsi="Calibri" w:cs="Calibri"/>
            <w:szCs w:val="24"/>
            <w:lang w:val="en-GB"/>
            <w:rPrChange w:id="1073" w:author="Marie Nevoux" w:date="2019-04-04T15:05:00Z">
              <w:rPr>
                <w:rFonts w:ascii="Times New Roman" w:hAnsi="Times New Roman" w:cs="Times New Roman"/>
                <w:sz w:val="24"/>
                <w:szCs w:val="24"/>
              </w:rPr>
            </w:rPrChange>
          </w:rPr>
          <w:t>Buoro, M., Prévost, E., and Gimenez, O. 2010. Investigating Evolutionary Trade-Offs in Wild Populations of Atlantic Salmon (</w:t>
        </w:r>
        <w:r w:rsidRPr="007A1D5B">
          <w:rPr>
            <w:rFonts w:ascii="Calibri" w:hAnsi="Calibri" w:cs="Calibri"/>
            <w:i/>
            <w:iCs/>
            <w:szCs w:val="24"/>
            <w:lang w:val="en-GB"/>
            <w:rPrChange w:id="1074" w:author="Marie Nevoux" w:date="2019-04-04T15:05:00Z">
              <w:rPr>
                <w:rFonts w:ascii="Times New Roman" w:hAnsi="Times New Roman" w:cs="Times New Roman"/>
                <w:i/>
                <w:iCs/>
                <w:sz w:val="24"/>
                <w:szCs w:val="24"/>
              </w:rPr>
            </w:rPrChange>
          </w:rPr>
          <w:t>Salmo salar</w:t>
        </w:r>
        <w:r w:rsidRPr="007A1D5B">
          <w:rPr>
            <w:rFonts w:ascii="Calibri" w:hAnsi="Calibri" w:cs="Calibri"/>
            <w:szCs w:val="24"/>
            <w:lang w:val="en-GB"/>
            <w:rPrChange w:id="1075" w:author="Marie Nevoux" w:date="2019-04-04T15:05:00Z">
              <w:rPr>
                <w:rFonts w:ascii="Times New Roman" w:hAnsi="Times New Roman" w:cs="Times New Roman"/>
                <w:sz w:val="24"/>
                <w:szCs w:val="24"/>
              </w:rPr>
            </w:rPrChange>
          </w:rPr>
          <w:t xml:space="preserve">): Incorporating Detection Probabilities and Individual Heterogeneity. Evolution </w:t>
        </w:r>
        <w:r w:rsidRPr="007A1D5B">
          <w:rPr>
            <w:rFonts w:ascii="Calibri" w:hAnsi="Calibri" w:cs="Calibri"/>
            <w:b/>
            <w:bCs/>
            <w:szCs w:val="24"/>
            <w:lang w:val="en-GB"/>
            <w:rPrChange w:id="1076" w:author="Marie Nevoux" w:date="2019-04-04T15:05:00Z">
              <w:rPr>
                <w:rFonts w:ascii="Times New Roman" w:hAnsi="Times New Roman" w:cs="Times New Roman"/>
                <w:b/>
                <w:bCs/>
                <w:sz w:val="24"/>
                <w:szCs w:val="24"/>
              </w:rPr>
            </w:rPrChange>
          </w:rPr>
          <w:t>64</w:t>
        </w:r>
        <w:r w:rsidRPr="007A1D5B">
          <w:rPr>
            <w:rFonts w:ascii="Calibri" w:hAnsi="Calibri" w:cs="Calibri"/>
            <w:szCs w:val="24"/>
            <w:lang w:val="en-GB"/>
            <w:rPrChange w:id="1077" w:author="Marie Nevoux" w:date="2019-04-04T15:05:00Z">
              <w:rPr>
                <w:rFonts w:ascii="Times New Roman" w:hAnsi="Times New Roman" w:cs="Times New Roman"/>
                <w:sz w:val="24"/>
                <w:szCs w:val="24"/>
              </w:rPr>
            </w:rPrChange>
          </w:rPr>
          <w:t>(9): 2629–2642. doi:10.1111/j.1558-5646.2010.01029.x.</w:t>
        </w:r>
      </w:ins>
    </w:p>
    <w:p w14:paraId="5611926D" w14:textId="77777777" w:rsidR="007A1D5B" w:rsidRPr="007A1D5B" w:rsidRDefault="007A1D5B">
      <w:pPr>
        <w:pStyle w:val="Bibliographie"/>
        <w:spacing w:line="480" w:lineRule="auto"/>
        <w:rPr>
          <w:ins w:id="1078" w:author="Marie Nevoux" w:date="2019-04-04T15:05:00Z"/>
          <w:rFonts w:ascii="Calibri" w:hAnsi="Calibri" w:cs="Calibri"/>
          <w:szCs w:val="24"/>
          <w:lang w:val="en-GB"/>
          <w:rPrChange w:id="1079" w:author="Marie Nevoux" w:date="2019-04-04T15:05:00Z">
            <w:rPr>
              <w:ins w:id="1080" w:author="Marie Nevoux" w:date="2019-04-04T15:05:00Z"/>
              <w:rFonts w:ascii="Times New Roman" w:hAnsi="Times New Roman" w:cs="Times New Roman"/>
              <w:sz w:val="24"/>
              <w:szCs w:val="24"/>
            </w:rPr>
          </w:rPrChange>
        </w:rPr>
        <w:pPrChange w:id="1081" w:author="Marie Nevoux" w:date="2019-04-05T14:14:00Z">
          <w:pPr>
            <w:widowControl w:val="0"/>
            <w:autoSpaceDE w:val="0"/>
            <w:autoSpaceDN w:val="0"/>
            <w:adjustRightInd w:val="0"/>
            <w:spacing w:after="0" w:line="240" w:lineRule="auto"/>
          </w:pPr>
        </w:pPrChange>
      </w:pPr>
      <w:ins w:id="1082" w:author="Marie Nevoux" w:date="2019-04-04T15:05:00Z">
        <w:r w:rsidRPr="007A1D5B">
          <w:rPr>
            <w:rFonts w:ascii="Calibri" w:hAnsi="Calibri" w:cs="Calibri"/>
            <w:szCs w:val="24"/>
            <w:lang w:val="en-GB"/>
            <w:rPrChange w:id="1083" w:author="Marie Nevoux" w:date="2019-04-04T15:05:00Z">
              <w:rPr>
                <w:rFonts w:ascii="Times New Roman" w:hAnsi="Times New Roman" w:cs="Times New Roman"/>
                <w:sz w:val="24"/>
                <w:szCs w:val="24"/>
              </w:rPr>
            </w:rPrChange>
          </w:rPr>
          <w:t xml:space="preserve">Caswell, H., Naiman, R.J., and Morin, R. 1984. Evaluating the consequence of reproduction in complex salmonid life cycles. Aquaculture </w:t>
        </w:r>
        <w:r w:rsidRPr="007A1D5B">
          <w:rPr>
            <w:rFonts w:ascii="Calibri" w:hAnsi="Calibri" w:cs="Calibri"/>
            <w:b/>
            <w:bCs/>
            <w:szCs w:val="24"/>
            <w:lang w:val="en-GB"/>
            <w:rPrChange w:id="1084" w:author="Marie Nevoux" w:date="2019-04-04T15:05:00Z">
              <w:rPr>
                <w:rFonts w:ascii="Times New Roman" w:hAnsi="Times New Roman" w:cs="Times New Roman"/>
                <w:b/>
                <w:bCs/>
                <w:sz w:val="24"/>
                <w:szCs w:val="24"/>
              </w:rPr>
            </w:rPrChange>
          </w:rPr>
          <w:t>43</w:t>
        </w:r>
        <w:r w:rsidRPr="007A1D5B">
          <w:rPr>
            <w:rFonts w:ascii="Calibri" w:hAnsi="Calibri" w:cs="Calibri"/>
            <w:szCs w:val="24"/>
            <w:lang w:val="en-GB"/>
            <w:rPrChange w:id="1085" w:author="Marie Nevoux" w:date="2019-04-04T15:05:00Z">
              <w:rPr>
                <w:rFonts w:ascii="Times New Roman" w:hAnsi="Times New Roman" w:cs="Times New Roman"/>
                <w:sz w:val="24"/>
                <w:szCs w:val="24"/>
              </w:rPr>
            </w:rPrChange>
          </w:rPr>
          <w:t>: 123–134.</w:t>
        </w:r>
      </w:ins>
    </w:p>
    <w:p w14:paraId="7B2B41C0" w14:textId="77777777" w:rsidR="007A1D5B" w:rsidRPr="007A1D5B" w:rsidRDefault="007A1D5B">
      <w:pPr>
        <w:pStyle w:val="Bibliographie"/>
        <w:spacing w:line="480" w:lineRule="auto"/>
        <w:rPr>
          <w:ins w:id="1086" w:author="Marie Nevoux" w:date="2019-04-04T15:05:00Z"/>
          <w:rFonts w:ascii="Calibri" w:hAnsi="Calibri" w:cs="Calibri"/>
          <w:szCs w:val="24"/>
          <w:lang w:val="en-GB"/>
          <w:rPrChange w:id="1087" w:author="Marie Nevoux" w:date="2019-04-04T15:05:00Z">
            <w:rPr>
              <w:ins w:id="1088" w:author="Marie Nevoux" w:date="2019-04-04T15:05:00Z"/>
              <w:rFonts w:ascii="Times New Roman" w:hAnsi="Times New Roman" w:cs="Times New Roman"/>
              <w:sz w:val="24"/>
              <w:szCs w:val="24"/>
            </w:rPr>
          </w:rPrChange>
        </w:rPr>
        <w:pPrChange w:id="1089" w:author="Marie Nevoux" w:date="2019-04-05T14:14:00Z">
          <w:pPr>
            <w:widowControl w:val="0"/>
            <w:autoSpaceDE w:val="0"/>
            <w:autoSpaceDN w:val="0"/>
            <w:adjustRightInd w:val="0"/>
            <w:spacing w:after="0" w:line="240" w:lineRule="auto"/>
          </w:pPr>
        </w:pPrChange>
      </w:pPr>
      <w:ins w:id="1090" w:author="Marie Nevoux" w:date="2019-04-04T15:05:00Z">
        <w:r w:rsidRPr="007A1D5B">
          <w:rPr>
            <w:rFonts w:ascii="Calibri" w:hAnsi="Calibri" w:cs="Calibri"/>
            <w:szCs w:val="24"/>
            <w:lang w:val="en-GB"/>
            <w:rPrChange w:id="1091" w:author="Marie Nevoux" w:date="2019-04-04T15:05:00Z">
              <w:rPr>
                <w:rFonts w:ascii="Times New Roman" w:hAnsi="Times New Roman" w:cs="Times New Roman"/>
                <w:sz w:val="24"/>
                <w:szCs w:val="24"/>
              </w:rPr>
            </w:rPrChange>
          </w:rPr>
          <w:t>Chaput, G. 2012. Overview of the status of Atlantic salmon (</w:t>
        </w:r>
        <w:r w:rsidRPr="007A1D5B">
          <w:rPr>
            <w:rFonts w:ascii="Calibri" w:hAnsi="Calibri" w:cs="Calibri"/>
            <w:i/>
            <w:iCs/>
            <w:szCs w:val="24"/>
            <w:lang w:val="en-GB"/>
            <w:rPrChange w:id="1092" w:author="Marie Nevoux" w:date="2019-04-04T15:05:00Z">
              <w:rPr>
                <w:rFonts w:ascii="Times New Roman" w:hAnsi="Times New Roman" w:cs="Times New Roman"/>
                <w:i/>
                <w:iCs/>
                <w:sz w:val="24"/>
                <w:szCs w:val="24"/>
              </w:rPr>
            </w:rPrChange>
          </w:rPr>
          <w:t>Salmo salar</w:t>
        </w:r>
        <w:r w:rsidRPr="007A1D5B">
          <w:rPr>
            <w:rFonts w:ascii="Calibri" w:hAnsi="Calibri" w:cs="Calibri"/>
            <w:szCs w:val="24"/>
            <w:lang w:val="en-GB"/>
            <w:rPrChange w:id="1093" w:author="Marie Nevoux" w:date="2019-04-04T15:05:00Z">
              <w:rPr>
                <w:rFonts w:ascii="Times New Roman" w:hAnsi="Times New Roman" w:cs="Times New Roman"/>
                <w:sz w:val="24"/>
                <w:szCs w:val="24"/>
              </w:rPr>
            </w:rPrChange>
          </w:rPr>
          <w:t xml:space="preserve">) in the North Atlantic and trends in marine mortality. ICES J. Mar. Sci. </w:t>
        </w:r>
        <w:r w:rsidRPr="007A1D5B">
          <w:rPr>
            <w:rFonts w:ascii="Calibri" w:hAnsi="Calibri" w:cs="Calibri"/>
            <w:b/>
            <w:bCs/>
            <w:szCs w:val="24"/>
            <w:lang w:val="en-GB"/>
            <w:rPrChange w:id="1094" w:author="Marie Nevoux" w:date="2019-04-04T15:05:00Z">
              <w:rPr>
                <w:rFonts w:ascii="Times New Roman" w:hAnsi="Times New Roman" w:cs="Times New Roman"/>
                <w:b/>
                <w:bCs/>
                <w:sz w:val="24"/>
                <w:szCs w:val="24"/>
              </w:rPr>
            </w:rPrChange>
          </w:rPr>
          <w:t>69</w:t>
        </w:r>
        <w:r w:rsidRPr="007A1D5B">
          <w:rPr>
            <w:rFonts w:ascii="Calibri" w:hAnsi="Calibri" w:cs="Calibri"/>
            <w:szCs w:val="24"/>
            <w:lang w:val="en-GB"/>
            <w:rPrChange w:id="1095" w:author="Marie Nevoux" w:date="2019-04-04T15:05:00Z">
              <w:rPr>
                <w:rFonts w:ascii="Times New Roman" w:hAnsi="Times New Roman" w:cs="Times New Roman"/>
                <w:sz w:val="24"/>
                <w:szCs w:val="24"/>
              </w:rPr>
            </w:rPrChange>
          </w:rPr>
          <w:t>(9): 1538–1548. doi:10.1093/icesjms/fss013.</w:t>
        </w:r>
      </w:ins>
    </w:p>
    <w:p w14:paraId="45866101" w14:textId="77777777" w:rsidR="007A1D5B" w:rsidRPr="007A1D5B" w:rsidRDefault="007A1D5B">
      <w:pPr>
        <w:pStyle w:val="Bibliographie"/>
        <w:spacing w:line="480" w:lineRule="auto"/>
        <w:rPr>
          <w:ins w:id="1096" w:author="Marie Nevoux" w:date="2019-04-04T15:05:00Z"/>
          <w:rFonts w:ascii="Calibri" w:hAnsi="Calibri" w:cs="Calibri"/>
          <w:szCs w:val="24"/>
          <w:lang w:val="en-GB"/>
          <w:rPrChange w:id="1097" w:author="Marie Nevoux" w:date="2019-04-04T15:05:00Z">
            <w:rPr>
              <w:ins w:id="1098" w:author="Marie Nevoux" w:date="2019-04-04T15:05:00Z"/>
              <w:rFonts w:ascii="Times New Roman" w:hAnsi="Times New Roman" w:cs="Times New Roman"/>
              <w:sz w:val="24"/>
              <w:szCs w:val="24"/>
            </w:rPr>
          </w:rPrChange>
        </w:rPr>
        <w:pPrChange w:id="1099" w:author="Marie Nevoux" w:date="2019-04-05T14:14:00Z">
          <w:pPr>
            <w:widowControl w:val="0"/>
            <w:autoSpaceDE w:val="0"/>
            <w:autoSpaceDN w:val="0"/>
            <w:adjustRightInd w:val="0"/>
            <w:spacing w:after="0" w:line="240" w:lineRule="auto"/>
          </w:pPr>
        </w:pPrChange>
      </w:pPr>
      <w:ins w:id="1100" w:author="Marie Nevoux" w:date="2019-04-04T15:05:00Z">
        <w:r w:rsidRPr="007A1D5B">
          <w:rPr>
            <w:rFonts w:ascii="Calibri" w:hAnsi="Calibri" w:cs="Calibri"/>
            <w:szCs w:val="24"/>
            <w:lang w:val="en-GB"/>
            <w:rPrChange w:id="1101" w:author="Marie Nevoux" w:date="2019-04-04T15:05:00Z">
              <w:rPr>
                <w:rFonts w:ascii="Times New Roman" w:hAnsi="Times New Roman" w:cs="Times New Roman"/>
                <w:sz w:val="24"/>
                <w:szCs w:val="24"/>
              </w:rPr>
            </w:rPrChange>
          </w:rPr>
          <w:t xml:space="preserve">Clutton-Brock, T., and Sheldon, B.C. 2010. Individuals and populations: the role of long-term, individual-based studies of animals in ecology and evolutionary biology. Trends Ecol. Evol. </w:t>
        </w:r>
        <w:r w:rsidRPr="007A1D5B">
          <w:rPr>
            <w:rFonts w:ascii="Calibri" w:hAnsi="Calibri" w:cs="Calibri"/>
            <w:b/>
            <w:bCs/>
            <w:szCs w:val="24"/>
            <w:lang w:val="en-GB"/>
            <w:rPrChange w:id="1102" w:author="Marie Nevoux" w:date="2019-04-04T15:05:00Z">
              <w:rPr>
                <w:rFonts w:ascii="Times New Roman" w:hAnsi="Times New Roman" w:cs="Times New Roman"/>
                <w:b/>
                <w:bCs/>
                <w:sz w:val="24"/>
                <w:szCs w:val="24"/>
              </w:rPr>
            </w:rPrChange>
          </w:rPr>
          <w:t>25</w:t>
        </w:r>
        <w:r w:rsidRPr="007A1D5B">
          <w:rPr>
            <w:rFonts w:ascii="Calibri" w:hAnsi="Calibri" w:cs="Calibri"/>
            <w:szCs w:val="24"/>
            <w:lang w:val="en-GB"/>
            <w:rPrChange w:id="1103" w:author="Marie Nevoux" w:date="2019-04-04T15:05:00Z">
              <w:rPr>
                <w:rFonts w:ascii="Times New Roman" w:hAnsi="Times New Roman" w:cs="Times New Roman"/>
                <w:sz w:val="24"/>
                <w:szCs w:val="24"/>
              </w:rPr>
            </w:rPrChange>
          </w:rPr>
          <w:t>(10): 562–573.</w:t>
        </w:r>
      </w:ins>
    </w:p>
    <w:p w14:paraId="4F443FC0" w14:textId="77777777" w:rsidR="007A1D5B" w:rsidRPr="007A1D5B" w:rsidRDefault="007A1D5B">
      <w:pPr>
        <w:pStyle w:val="Bibliographie"/>
        <w:spacing w:line="480" w:lineRule="auto"/>
        <w:rPr>
          <w:ins w:id="1104" w:author="Marie Nevoux" w:date="2019-04-04T15:05:00Z"/>
          <w:rFonts w:ascii="Calibri" w:hAnsi="Calibri" w:cs="Calibri"/>
          <w:szCs w:val="24"/>
          <w:lang w:val="en-GB"/>
          <w:rPrChange w:id="1105" w:author="Marie Nevoux" w:date="2019-04-04T15:05:00Z">
            <w:rPr>
              <w:ins w:id="1106" w:author="Marie Nevoux" w:date="2019-04-04T15:05:00Z"/>
              <w:rFonts w:ascii="Times New Roman" w:hAnsi="Times New Roman" w:cs="Times New Roman"/>
              <w:sz w:val="24"/>
              <w:szCs w:val="24"/>
            </w:rPr>
          </w:rPrChange>
        </w:rPr>
        <w:pPrChange w:id="1107" w:author="Marie Nevoux" w:date="2019-04-05T14:14:00Z">
          <w:pPr>
            <w:widowControl w:val="0"/>
            <w:autoSpaceDE w:val="0"/>
            <w:autoSpaceDN w:val="0"/>
            <w:adjustRightInd w:val="0"/>
            <w:spacing w:after="0" w:line="240" w:lineRule="auto"/>
          </w:pPr>
        </w:pPrChange>
      </w:pPr>
      <w:ins w:id="1108" w:author="Marie Nevoux" w:date="2019-04-04T15:05:00Z">
        <w:r w:rsidRPr="007A1D5B">
          <w:rPr>
            <w:rFonts w:ascii="Calibri" w:hAnsi="Calibri" w:cs="Calibri"/>
            <w:szCs w:val="24"/>
            <w:lang w:val="en-GB"/>
            <w:rPrChange w:id="1109" w:author="Marie Nevoux" w:date="2019-04-04T15:05:00Z">
              <w:rPr>
                <w:rFonts w:ascii="Times New Roman" w:hAnsi="Times New Roman" w:cs="Times New Roman"/>
                <w:sz w:val="24"/>
                <w:szCs w:val="24"/>
              </w:rPr>
            </w:rPrChange>
          </w:rPr>
          <w:t xml:space="preserve">Fleming, I.A. 1996. Reproductive strategies of Atlantic salmon: ecology and evolution. Rev. Fish Biol. Fish. </w:t>
        </w:r>
        <w:r w:rsidRPr="007A1D5B">
          <w:rPr>
            <w:rFonts w:ascii="Calibri" w:hAnsi="Calibri" w:cs="Calibri"/>
            <w:b/>
            <w:bCs/>
            <w:szCs w:val="24"/>
            <w:lang w:val="en-GB"/>
            <w:rPrChange w:id="1110" w:author="Marie Nevoux" w:date="2019-04-04T15:05:00Z">
              <w:rPr>
                <w:rFonts w:ascii="Times New Roman" w:hAnsi="Times New Roman" w:cs="Times New Roman"/>
                <w:b/>
                <w:bCs/>
                <w:sz w:val="24"/>
                <w:szCs w:val="24"/>
              </w:rPr>
            </w:rPrChange>
          </w:rPr>
          <w:t>6</w:t>
        </w:r>
        <w:r w:rsidRPr="007A1D5B">
          <w:rPr>
            <w:rFonts w:ascii="Calibri" w:hAnsi="Calibri" w:cs="Calibri"/>
            <w:szCs w:val="24"/>
            <w:lang w:val="en-GB"/>
            <w:rPrChange w:id="1111" w:author="Marie Nevoux" w:date="2019-04-04T15:05:00Z">
              <w:rPr>
                <w:rFonts w:ascii="Times New Roman" w:hAnsi="Times New Roman" w:cs="Times New Roman"/>
                <w:sz w:val="24"/>
                <w:szCs w:val="24"/>
              </w:rPr>
            </w:rPrChange>
          </w:rPr>
          <w:t>(4): 379–416. doi:10.1007/BF00164323.</w:t>
        </w:r>
      </w:ins>
    </w:p>
    <w:p w14:paraId="084E812B" w14:textId="77777777" w:rsidR="007A1D5B" w:rsidRPr="007A1D5B" w:rsidRDefault="007A1D5B">
      <w:pPr>
        <w:pStyle w:val="Bibliographie"/>
        <w:spacing w:line="480" w:lineRule="auto"/>
        <w:rPr>
          <w:ins w:id="1112" w:author="Marie Nevoux" w:date="2019-04-04T15:05:00Z"/>
          <w:rFonts w:ascii="Calibri" w:hAnsi="Calibri" w:cs="Calibri"/>
          <w:szCs w:val="24"/>
          <w:lang w:val="en-GB"/>
          <w:rPrChange w:id="1113" w:author="Marie Nevoux" w:date="2019-04-04T15:05:00Z">
            <w:rPr>
              <w:ins w:id="1114" w:author="Marie Nevoux" w:date="2019-04-04T15:05:00Z"/>
              <w:rFonts w:ascii="Times New Roman" w:hAnsi="Times New Roman" w:cs="Times New Roman"/>
              <w:sz w:val="24"/>
              <w:szCs w:val="24"/>
            </w:rPr>
          </w:rPrChange>
        </w:rPr>
        <w:pPrChange w:id="1115" w:author="Marie Nevoux" w:date="2019-04-05T14:14:00Z">
          <w:pPr>
            <w:widowControl w:val="0"/>
            <w:autoSpaceDE w:val="0"/>
            <w:autoSpaceDN w:val="0"/>
            <w:adjustRightInd w:val="0"/>
            <w:spacing w:after="0" w:line="240" w:lineRule="auto"/>
          </w:pPr>
        </w:pPrChange>
      </w:pPr>
      <w:ins w:id="1116" w:author="Marie Nevoux" w:date="2019-04-04T15:05:00Z">
        <w:r w:rsidRPr="007A1D5B">
          <w:rPr>
            <w:rFonts w:ascii="Calibri" w:hAnsi="Calibri" w:cs="Calibri"/>
            <w:szCs w:val="24"/>
            <w:lang w:val="en-GB"/>
            <w:rPrChange w:id="1117" w:author="Marie Nevoux" w:date="2019-04-04T15:05:00Z">
              <w:rPr>
                <w:rFonts w:ascii="Times New Roman" w:hAnsi="Times New Roman" w:cs="Times New Roman"/>
                <w:sz w:val="24"/>
                <w:szCs w:val="24"/>
              </w:rPr>
            </w:rPrChange>
          </w:rPr>
          <w:t>Genovart, M., Pradel, R., and Oro, D. 2012. Exploiting uncertain ecological fieldwork data with multi-event capture–recapture modelling: an example with bird sex assignment. J. Anim. Ecol.: no-no. doi:10.1111/j.1365-2656.2012.01991.x.</w:t>
        </w:r>
      </w:ins>
    </w:p>
    <w:p w14:paraId="46BE0EFC" w14:textId="77777777" w:rsidR="007A1D5B" w:rsidRPr="007A1D5B" w:rsidRDefault="007A1D5B">
      <w:pPr>
        <w:pStyle w:val="Bibliographie"/>
        <w:spacing w:line="480" w:lineRule="auto"/>
        <w:rPr>
          <w:ins w:id="1118" w:author="Marie Nevoux" w:date="2019-04-04T15:05:00Z"/>
          <w:rFonts w:ascii="Calibri" w:hAnsi="Calibri" w:cs="Calibri"/>
          <w:szCs w:val="24"/>
          <w:lang w:val="en-GB"/>
          <w:rPrChange w:id="1119" w:author="Marie Nevoux" w:date="2019-04-04T15:05:00Z">
            <w:rPr>
              <w:ins w:id="1120" w:author="Marie Nevoux" w:date="2019-04-04T15:05:00Z"/>
              <w:rFonts w:ascii="Times New Roman" w:hAnsi="Times New Roman" w:cs="Times New Roman"/>
              <w:sz w:val="24"/>
              <w:szCs w:val="24"/>
            </w:rPr>
          </w:rPrChange>
        </w:rPr>
        <w:pPrChange w:id="1121" w:author="Marie Nevoux" w:date="2019-04-05T14:14:00Z">
          <w:pPr>
            <w:widowControl w:val="0"/>
            <w:autoSpaceDE w:val="0"/>
            <w:autoSpaceDN w:val="0"/>
            <w:adjustRightInd w:val="0"/>
            <w:spacing w:after="0" w:line="240" w:lineRule="auto"/>
          </w:pPr>
        </w:pPrChange>
      </w:pPr>
      <w:ins w:id="1122" w:author="Marie Nevoux" w:date="2019-04-04T15:05:00Z">
        <w:r w:rsidRPr="007A1D5B">
          <w:rPr>
            <w:rFonts w:ascii="Calibri" w:hAnsi="Calibri" w:cs="Calibri"/>
            <w:szCs w:val="24"/>
            <w:lang w:val="en-GB"/>
            <w:rPrChange w:id="1123" w:author="Marie Nevoux" w:date="2019-04-04T15:05:00Z">
              <w:rPr>
                <w:rFonts w:ascii="Times New Roman" w:hAnsi="Times New Roman" w:cs="Times New Roman"/>
                <w:sz w:val="24"/>
                <w:szCs w:val="24"/>
              </w:rPr>
            </w:rPrChange>
          </w:rPr>
          <w:t xml:space="preserve">Hutchings, J.A., and Myers, R.A. 1994. The evolution of alternative mating strategies in variable environments. Evol. Ecol. </w:t>
        </w:r>
        <w:r w:rsidRPr="007A1D5B">
          <w:rPr>
            <w:rFonts w:ascii="Calibri" w:hAnsi="Calibri" w:cs="Calibri"/>
            <w:b/>
            <w:bCs/>
            <w:szCs w:val="24"/>
            <w:lang w:val="en-GB"/>
            <w:rPrChange w:id="1124" w:author="Marie Nevoux" w:date="2019-04-04T15:05:00Z">
              <w:rPr>
                <w:rFonts w:ascii="Times New Roman" w:hAnsi="Times New Roman" w:cs="Times New Roman"/>
                <w:b/>
                <w:bCs/>
                <w:sz w:val="24"/>
                <w:szCs w:val="24"/>
              </w:rPr>
            </w:rPrChange>
          </w:rPr>
          <w:t>8</w:t>
        </w:r>
        <w:r w:rsidRPr="007A1D5B">
          <w:rPr>
            <w:rFonts w:ascii="Calibri" w:hAnsi="Calibri" w:cs="Calibri"/>
            <w:szCs w:val="24"/>
            <w:lang w:val="en-GB"/>
            <w:rPrChange w:id="1125" w:author="Marie Nevoux" w:date="2019-04-04T15:05:00Z">
              <w:rPr>
                <w:rFonts w:ascii="Times New Roman" w:hAnsi="Times New Roman" w:cs="Times New Roman"/>
                <w:sz w:val="24"/>
                <w:szCs w:val="24"/>
              </w:rPr>
            </w:rPrChange>
          </w:rPr>
          <w:t>(3): 256–268.</w:t>
        </w:r>
      </w:ins>
    </w:p>
    <w:p w14:paraId="0451B484" w14:textId="77777777" w:rsidR="007A1D5B" w:rsidRPr="007A1D5B" w:rsidRDefault="007A1D5B">
      <w:pPr>
        <w:pStyle w:val="Bibliographie"/>
        <w:spacing w:line="480" w:lineRule="auto"/>
        <w:rPr>
          <w:ins w:id="1126" w:author="Marie Nevoux" w:date="2019-04-04T15:05:00Z"/>
          <w:rFonts w:ascii="Calibri" w:hAnsi="Calibri" w:cs="Calibri"/>
          <w:szCs w:val="24"/>
          <w:lang w:val="en-GB"/>
          <w:rPrChange w:id="1127" w:author="Marie Nevoux" w:date="2019-04-04T15:05:00Z">
            <w:rPr>
              <w:ins w:id="1128" w:author="Marie Nevoux" w:date="2019-04-04T15:05:00Z"/>
              <w:rFonts w:ascii="Times New Roman" w:hAnsi="Times New Roman" w:cs="Times New Roman"/>
              <w:sz w:val="24"/>
              <w:szCs w:val="24"/>
            </w:rPr>
          </w:rPrChange>
        </w:rPr>
        <w:pPrChange w:id="1129" w:author="Marie Nevoux" w:date="2019-04-05T14:14:00Z">
          <w:pPr>
            <w:widowControl w:val="0"/>
            <w:autoSpaceDE w:val="0"/>
            <w:autoSpaceDN w:val="0"/>
            <w:adjustRightInd w:val="0"/>
            <w:spacing w:after="0" w:line="240" w:lineRule="auto"/>
          </w:pPr>
        </w:pPrChange>
      </w:pPr>
      <w:ins w:id="1130" w:author="Marie Nevoux" w:date="2019-04-04T15:05:00Z">
        <w:r w:rsidRPr="007A1D5B">
          <w:rPr>
            <w:rFonts w:ascii="Calibri" w:hAnsi="Calibri" w:cs="Calibri"/>
            <w:szCs w:val="24"/>
            <w:lang w:val="en-GB"/>
            <w:rPrChange w:id="1131" w:author="Marie Nevoux" w:date="2019-04-04T15:05:00Z">
              <w:rPr>
                <w:rFonts w:ascii="Times New Roman" w:hAnsi="Times New Roman" w:cs="Times New Roman"/>
                <w:sz w:val="24"/>
                <w:szCs w:val="24"/>
              </w:rPr>
            </w:rPrChange>
          </w:rPr>
          <w:t>ICES. 2013. Report of the Working Group on North Atlantic Salmon (WGNAS). Copenhagen, Denmark.</w:t>
        </w:r>
      </w:ins>
    </w:p>
    <w:p w14:paraId="4D86CCB2" w14:textId="77777777" w:rsidR="007A1D5B" w:rsidRPr="007A1D5B" w:rsidRDefault="007A1D5B">
      <w:pPr>
        <w:pStyle w:val="Bibliographie"/>
        <w:spacing w:line="480" w:lineRule="auto"/>
        <w:rPr>
          <w:ins w:id="1132" w:author="Marie Nevoux" w:date="2019-04-04T15:05:00Z"/>
          <w:rFonts w:ascii="Calibri" w:hAnsi="Calibri" w:cs="Calibri"/>
          <w:szCs w:val="24"/>
          <w:rPrChange w:id="1133" w:author="Marie Nevoux" w:date="2019-04-04T15:05:00Z">
            <w:rPr>
              <w:ins w:id="1134" w:author="Marie Nevoux" w:date="2019-04-04T15:05:00Z"/>
              <w:rFonts w:ascii="Times New Roman" w:hAnsi="Times New Roman" w:cs="Times New Roman"/>
              <w:sz w:val="24"/>
              <w:szCs w:val="24"/>
            </w:rPr>
          </w:rPrChange>
        </w:rPr>
        <w:pPrChange w:id="1135" w:author="Marie Nevoux" w:date="2019-04-05T14:14:00Z">
          <w:pPr>
            <w:widowControl w:val="0"/>
            <w:autoSpaceDE w:val="0"/>
            <w:autoSpaceDN w:val="0"/>
            <w:adjustRightInd w:val="0"/>
            <w:spacing w:after="0" w:line="240" w:lineRule="auto"/>
          </w:pPr>
        </w:pPrChange>
      </w:pPr>
      <w:ins w:id="1136" w:author="Marie Nevoux" w:date="2019-04-04T15:05:00Z">
        <w:r w:rsidRPr="007A1D5B">
          <w:rPr>
            <w:rFonts w:ascii="Calibri" w:hAnsi="Calibri" w:cs="Calibri"/>
            <w:szCs w:val="24"/>
            <w:lang w:val="en-GB"/>
            <w:rPrChange w:id="1137" w:author="Marie Nevoux" w:date="2019-04-04T15:05:00Z">
              <w:rPr>
                <w:rFonts w:ascii="Times New Roman" w:hAnsi="Times New Roman" w:cs="Times New Roman"/>
                <w:sz w:val="24"/>
                <w:szCs w:val="24"/>
              </w:rPr>
            </w:rPrChange>
          </w:rPr>
          <w:t xml:space="preserve">Irvine, J.R., and Fukuwaka, M. 2011. Pacific salmon abundance trends and climate change. </w:t>
        </w:r>
        <w:r w:rsidRPr="007A1D5B">
          <w:rPr>
            <w:rFonts w:ascii="Calibri" w:hAnsi="Calibri" w:cs="Calibri"/>
            <w:szCs w:val="24"/>
            <w:rPrChange w:id="1138" w:author="Marie Nevoux" w:date="2019-04-04T15:05:00Z">
              <w:rPr>
                <w:rFonts w:ascii="Times New Roman" w:hAnsi="Times New Roman" w:cs="Times New Roman"/>
                <w:sz w:val="24"/>
                <w:szCs w:val="24"/>
              </w:rPr>
            </w:rPrChange>
          </w:rPr>
          <w:t xml:space="preserve">ICES J. Mar. Sci. </w:t>
        </w:r>
        <w:r w:rsidRPr="007A1D5B">
          <w:rPr>
            <w:rFonts w:ascii="Calibri" w:hAnsi="Calibri" w:cs="Calibri"/>
            <w:b/>
            <w:bCs/>
            <w:szCs w:val="24"/>
            <w:rPrChange w:id="1139" w:author="Marie Nevoux" w:date="2019-04-04T15:05:00Z">
              <w:rPr>
                <w:rFonts w:ascii="Times New Roman" w:hAnsi="Times New Roman" w:cs="Times New Roman"/>
                <w:b/>
                <w:bCs/>
                <w:sz w:val="24"/>
                <w:szCs w:val="24"/>
              </w:rPr>
            </w:rPrChange>
          </w:rPr>
          <w:t>68</w:t>
        </w:r>
        <w:r w:rsidRPr="007A1D5B">
          <w:rPr>
            <w:rFonts w:ascii="Calibri" w:hAnsi="Calibri" w:cs="Calibri"/>
            <w:szCs w:val="24"/>
            <w:rPrChange w:id="1140" w:author="Marie Nevoux" w:date="2019-04-04T15:05:00Z">
              <w:rPr>
                <w:rFonts w:ascii="Times New Roman" w:hAnsi="Times New Roman" w:cs="Times New Roman"/>
                <w:sz w:val="24"/>
                <w:szCs w:val="24"/>
              </w:rPr>
            </w:rPrChange>
          </w:rPr>
          <w:t>(6): 1122–1130. doi:10.1093/icesjms/fsq199.</w:t>
        </w:r>
      </w:ins>
    </w:p>
    <w:p w14:paraId="4767B0F7" w14:textId="77777777" w:rsidR="007A1D5B" w:rsidRPr="007A1D5B" w:rsidRDefault="007A1D5B">
      <w:pPr>
        <w:pStyle w:val="Bibliographie"/>
        <w:spacing w:line="480" w:lineRule="auto"/>
        <w:rPr>
          <w:ins w:id="1141" w:author="Marie Nevoux" w:date="2019-04-04T15:05:00Z"/>
          <w:rFonts w:ascii="Calibri" w:hAnsi="Calibri" w:cs="Calibri"/>
          <w:szCs w:val="24"/>
          <w:lang w:val="en-GB"/>
          <w:rPrChange w:id="1142" w:author="Marie Nevoux" w:date="2019-04-04T15:05:00Z">
            <w:rPr>
              <w:ins w:id="1143" w:author="Marie Nevoux" w:date="2019-04-04T15:05:00Z"/>
              <w:rFonts w:ascii="Times New Roman" w:hAnsi="Times New Roman" w:cs="Times New Roman"/>
              <w:sz w:val="24"/>
              <w:szCs w:val="24"/>
            </w:rPr>
          </w:rPrChange>
        </w:rPr>
        <w:pPrChange w:id="1144" w:author="Marie Nevoux" w:date="2019-04-05T14:14:00Z">
          <w:pPr>
            <w:widowControl w:val="0"/>
            <w:autoSpaceDE w:val="0"/>
            <w:autoSpaceDN w:val="0"/>
            <w:adjustRightInd w:val="0"/>
            <w:spacing w:after="0" w:line="240" w:lineRule="auto"/>
          </w:pPr>
        </w:pPrChange>
      </w:pPr>
      <w:ins w:id="1145" w:author="Marie Nevoux" w:date="2019-04-04T15:05:00Z">
        <w:r w:rsidRPr="007A1D5B">
          <w:rPr>
            <w:rFonts w:ascii="Calibri" w:hAnsi="Calibri" w:cs="Calibri"/>
            <w:szCs w:val="24"/>
            <w:rPrChange w:id="1146" w:author="Marie Nevoux" w:date="2019-04-04T15:05:00Z">
              <w:rPr>
                <w:rFonts w:ascii="Times New Roman" w:hAnsi="Times New Roman" w:cs="Times New Roman"/>
                <w:sz w:val="24"/>
                <w:szCs w:val="24"/>
              </w:rPr>
            </w:rPrChange>
          </w:rPr>
          <w:t xml:space="preserve">Marchand, F., Azam, D., Delanoë, R., Destouches, J.-P., Tremblay, J., Baglinière, J.-L., Nevoux, M., Prévost, E., and Azam, D. 2018. </w:t>
        </w:r>
        <w:r w:rsidRPr="007A1D5B">
          <w:rPr>
            <w:rFonts w:ascii="Calibri" w:hAnsi="Calibri" w:cs="Calibri"/>
            <w:szCs w:val="24"/>
            <w:lang w:val="en-GB"/>
            <w:rPrChange w:id="1147" w:author="Marie Nevoux" w:date="2019-04-04T15:05:00Z">
              <w:rPr>
                <w:rFonts w:ascii="Times New Roman" w:hAnsi="Times New Roman" w:cs="Times New Roman"/>
                <w:sz w:val="24"/>
                <w:szCs w:val="24"/>
              </w:rPr>
            </w:rPrChange>
          </w:rPr>
          <w:t xml:space="preserve">Abundances and biological traits of of fish sampled by </w:t>
        </w:r>
        <w:r w:rsidRPr="007A1D5B">
          <w:rPr>
            <w:rFonts w:ascii="Calibri" w:hAnsi="Calibri" w:cs="Calibri"/>
            <w:szCs w:val="24"/>
            <w:lang w:val="en-GB"/>
            <w:rPrChange w:id="1148" w:author="Marie Nevoux" w:date="2019-04-04T15:05:00Z">
              <w:rPr>
                <w:rFonts w:ascii="Times New Roman" w:hAnsi="Times New Roman" w:cs="Times New Roman"/>
                <w:sz w:val="24"/>
                <w:szCs w:val="24"/>
              </w:rPr>
            </w:rPrChange>
          </w:rPr>
          <w:lastRenderedPageBreak/>
          <w:t>electrofishing (except specific abundance indices) on the River Oir since 1988 (France). doi:10.15468/yaikgn.</w:t>
        </w:r>
      </w:ins>
    </w:p>
    <w:p w14:paraId="6FFCC793" w14:textId="77777777" w:rsidR="007A1D5B" w:rsidRPr="007A1D5B" w:rsidRDefault="007A1D5B">
      <w:pPr>
        <w:pStyle w:val="Bibliographie"/>
        <w:spacing w:line="480" w:lineRule="auto"/>
        <w:rPr>
          <w:ins w:id="1149" w:author="Marie Nevoux" w:date="2019-04-04T15:05:00Z"/>
          <w:rFonts w:ascii="Calibri" w:hAnsi="Calibri" w:cs="Calibri"/>
          <w:szCs w:val="24"/>
          <w:lang w:val="en-GB"/>
          <w:rPrChange w:id="1150" w:author="Marie Nevoux" w:date="2019-04-04T15:05:00Z">
            <w:rPr>
              <w:ins w:id="1151" w:author="Marie Nevoux" w:date="2019-04-04T15:05:00Z"/>
              <w:rFonts w:ascii="Times New Roman" w:hAnsi="Times New Roman" w:cs="Times New Roman"/>
              <w:sz w:val="24"/>
              <w:szCs w:val="24"/>
            </w:rPr>
          </w:rPrChange>
        </w:rPr>
        <w:pPrChange w:id="1152" w:author="Marie Nevoux" w:date="2019-04-05T14:14:00Z">
          <w:pPr>
            <w:widowControl w:val="0"/>
            <w:autoSpaceDE w:val="0"/>
            <w:autoSpaceDN w:val="0"/>
            <w:adjustRightInd w:val="0"/>
            <w:spacing w:after="0" w:line="240" w:lineRule="auto"/>
          </w:pPr>
        </w:pPrChange>
      </w:pPr>
      <w:ins w:id="1153" w:author="Marie Nevoux" w:date="2019-04-04T15:05:00Z">
        <w:r w:rsidRPr="007A1D5B">
          <w:rPr>
            <w:rFonts w:ascii="Calibri" w:hAnsi="Calibri" w:cs="Calibri"/>
            <w:szCs w:val="24"/>
            <w:lang w:val="en-GB"/>
            <w:rPrChange w:id="1154" w:author="Marie Nevoux" w:date="2019-04-04T15:05:00Z">
              <w:rPr>
                <w:rFonts w:ascii="Times New Roman" w:hAnsi="Times New Roman" w:cs="Times New Roman"/>
                <w:sz w:val="24"/>
                <w:szCs w:val="24"/>
              </w:rPr>
            </w:rPrChange>
          </w:rPr>
          <w:t xml:space="preserve">Martin, R.W., Myers, J., Sower, S.A., Phillips, D.J., and Mcauley, C. 1983. Ultrasonic Imaging, a Potential Tool for Sex Determination of Live Fish. North Am. J. Fish. Manag. </w:t>
        </w:r>
        <w:r w:rsidRPr="007A1D5B">
          <w:rPr>
            <w:rFonts w:ascii="Calibri" w:hAnsi="Calibri" w:cs="Calibri"/>
            <w:b/>
            <w:bCs/>
            <w:szCs w:val="24"/>
            <w:lang w:val="en-GB"/>
            <w:rPrChange w:id="1155" w:author="Marie Nevoux" w:date="2019-04-04T15:05:00Z">
              <w:rPr>
                <w:rFonts w:ascii="Times New Roman" w:hAnsi="Times New Roman" w:cs="Times New Roman"/>
                <w:b/>
                <w:bCs/>
                <w:sz w:val="24"/>
                <w:szCs w:val="24"/>
              </w:rPr>
            </w:rPrChange>
          </w:rPr>
          <w:t>3</w:t>
        </w:r>
        <w:r w:rsidRPr="007A1D5B">
          <w:rPr>
            <w:rFonts w:ascii="Calibri" w:hAnsi="Calibri" w:cs="Calibri"/>
            <w:szCs w:val="24"/>
            <w:lang w:val="en-GB"/>
            <w:rPrChange w:id="1156" w:author="Marie Nevoux" w:date="2019-04-04T15:05:00Z">
              <w:rPr>
                <w:rFonts w:ascii="Times New Roman" w:hAnsi="Times New Roman" w:cs="Times New Roman"/>
                <w:sz w:val="24"/>
                <w:szCs w:val="24"/>
              </w:rPr>
            </w:rPrChange>
          </w:rPr>
          <w:t>(3): 258–264. doi:10.1577/1548-8659(1983)3&lt;258:UIAPTF&gt;2.0.CO;2.</w:t>
        </w:r>
      </w:ins>
    </w:p>
    <w:p w14:paraId="4F81360E" w14:textId="77777777" w:rsidR="007A1D5B" w:rsidRPr="007A1D5B" w:rsidRDefault="007A1D5B">
      <w:pPr>
        <w:pStyle w:val="Bibliographie"/>
        <w:spacing w:line="480" w:lineRule="auto"/>
        <w:rPr>
          <w:ins w:id="1157" w:author="Marie Nevoux" w:date="2019-04-04T15:05:00Z"/>
          <w:rFonts w:ascii="Calibri" w:hAnsi="Calibri" w:cs="Calibri"/>
          <w:szCs w:val="24"/>
          <w:lang w:val="en-GB"/>
          <w:rPrChange w:id="1158" w:author="Marie Nevoux" w:date="2019-04-04T15:05:00Z">
            <w:rPr>
              <w:ins w:id="1159" w:author="Marie Nevoux" w:date="2019-04-04T15:05:00Z"/>
              <w:rFonts w:ascii="Times New Roman" w:hAnsi="Times New Roman" w:cs="Times New Roman"/>
              <w:sz w:val="24"/>
              <w:szCs w:val="24"/>
            </w:rPr>
          </w:rPrChange>
        </w:rPr>
        <w:pPrChange w:id="1160" w:author="Marie Nevoux" w:date="2019-04-05T14:14:00Z">
          <w:pPr>
            <w:widowControl w:val="0"/>
            <w:autoSpaceDE w:val="0"/>
            <w:autoSpaceDN w:val="0"/>
            <w:adjustRightInd w:val="0"/>
            <w:spacing w:after="0" w:line="240" w:lineRule="auto"/>
          </w:pPr>
        </w:pPrChange>
      </w:pPr>
      <w:ins w:id="1161" w:author="Marie Nevoux" w:date="2019-04-04T15:05:00Z">
        <w:r w:rsidRPr="007A1D5B">
          <w:rPr>
            <w:rFonts w:ascii="Calibri" w:hAnsi="Calibri" w:cs="Calibri"/>
            <w:szCs w:val="24"/>
            <w:lang w:val="en-GB"/>
            <w:rPrChange w:id="1162" w:author="Marie Nevoux" w:date="2019-04-04T15:05:00Z">
              <w:rPr>
                <w:rFonts w:ascii="Times New Roman" w:hAnsi="Times New Roman" w:cs="Times New Roman"/>
                <w:sz w:val="24"/>
                <w:szCs w:val="24"/>
              </w:rPr>
            </w:rPrChange>
          </w:rPr>
          <w:t xml:space="preserve">Mattson, N.S. 1991. A new method to determine sex and gonad size in live fishes by using ultrasonography. J. Fish Biol. </w:t>
        </w:r>
        <w:r w:rsidRPr="007A1D5B">
          <w:rPr>
            <w:rFonts w:ascii="Calibri" w:hAnsi="Calibri" w:cs="Calibri"/>
            <w:b/>
            <w:bCs/>
            <w:szCs w:val="24"/>
            <w:lang w:val="en-GB"/>
            <w:rPrChange w:id="1163" w:author="Marie Nevoux" w:date="2019-04-04T15:05:00Z">
              <w:rPr>
                <w:rFonts w:ascii="Times New Roman" w:hAnsi="Times New Roman" w:cs="Times New Roman"/>
                <w:b/>
                <w:bCs/>
                <w:sz w:val="24"/>
                <w:szCs w:val="24"/>
              </w:rPr>
            </w:rPrChange>
          </w:rPr>
          <w:t>39</w:t>
        </w:r>
        <w:r w:rsidRPr="007A1D5B">
          <w:rPr>
            <w:rFonts w:ascii="Calibri" w:hAnsi="Calibri" w:cs="Calibri"/>
            <w:szCs w:val="24"/>
            <w:lang w:val="en-GB"/>
            <w:rPrChange w:id="1164" w:author="Marie Nevoux" w:date="2019-04-04T15:05:00Z">
              <w:rPr>
                <w:rFonts w:ascii="Times New Roman" w:hAnsi="Times New Roman" w:cs="Times New Roman"/>
                <w:sz w:val="24"/>
                <w:szCs w:val="24"/>
              </w:rPr>
            </w:rPrChange>
          </w:rPr>
          <w:t>(5): 673–677. doi:10.1111/j.1095-8649.1991.tb04397.x.</w:t>
        </w:r>
      </w:ins>
    </w:p>
    <w:p w14:paraId="2B03A768" w14:textId="77777777" w:rsidR="007A1D5B" w:rsidRPr="007A1D5B" w:rsidRDefault="007A1D5B">
      <w:pPr>
        <w:pStyle w:val="Bibliographie"/>
        <w:spacing w:line="480" w:lineRule="auto"/>
        <w:rPr>
          <w:ins w:id="1165" w:author="Marie Nevoux" w:date="2019-04-04T15:05:00Z"/>
          <w:rFonts w:ascii="Calibri" w:hAnsi="Calibri" w:cs="Calibri"/>
          <w:szCs w:val="24"/>
          <w:lang w:val="en-GB"/>
          <w:rPrChange w:id="1166" w:author="Marie Nevoux" w:date="2019-04-04T15:05:00Z">
            <w:rPr>
              <w:ins w:id="1167" w:author="Marie Nevoux" w:date="2019-04-04T15:05:00Z"/>
              <w:rFonts w:ascii="Times New Roman" w:hAnsi="Times New Roman" w:cs="Times New Roman"/>
              <w:sz w:val="24"/>
              <w:szCs w:val="24"/>
            </w:rPr>
          </w:rPrChange>
        </w:rPr>
        <w:pPrChange w:id="1168" w:author="Marie Nevoux" w:date="2019-04-05T14:14:00Z">
          <w:pPr>
            <w:widowControl w:val="0"/>
            <w:autoSpaceDE w:val="0"/>
            <w:autoSpaceDN w:val="0"/>
            <w:adjustRightInd w:val="0"/>
            <w:spacing w:after="0" w:line="240" w:lineRule="auto"/>
          </w:pPr>
        </w:pPrChange>
      </w:pPr>
      <w:ins w:id="1169" w:author="Marie Nevoux" w:date="2019-04-04T15:05:00Z">
        <w:r w:rsidRPr="007A1D5B">
          <w:rPr>
            <w:rFonts w:ascii="Calibri" w:hAnsi="Calibri" w:cs="Calibri"/>
            <w:szCs w:val="24"/>
            <w:lang w:val="en-GB"/>
            <w:rPrChange w:id="1170" w:author="Marie Nevoux" w:date="2019-04-04T15:05:00Z">
              <w:rPr>
                <w:rFonts w:ascii="Times New Roman" w:hAnsi="Times New Roman" w:cs="Times New Roman"/>
                <w:sz w:val="24"/>
                <w:szCs w:val="24"/>
              </w:rPr>
            </w:rPrChange>
          </w:rPr>
          <w:t xml:space="preserve">Moran, P., Pendás, A.M., Beall, E., and García-Vázquez, E. 1996. Genetic assessment of the reproductive success of Atlantic salmon precocious parr by means of VNTR loci. Heredity </w:t>
        </w:r>
        <w:r w:rsidRPr="007A1D5B">
          <w:rPr>
            <w:rFonts w:ascii="Calibri" w:hAnsi="Calibri" w:cs="Calibri"/>
            <w:b/>
            <w:bCs/>
            <w:szCs w:val="24"/>
            <w:lang w:val="en-GB"/>
            <w:rPrChange w:id="1171" w:author="Marie Nevoux" w:date="2019-04-04T15:05:00Z">
              <w:rPr>
                <w:rFonts w:ascii="Times New Roman" w:hAnsi="Times New Roman" w:cs="Times New Roman"/>
                <w:b/>
                <w:bCs/>
                <w:sz w:val="24"/>
                <w:szCs w:val="24"/>
              </w:rPr>
            </w:rPrChange>
          </w:rPr>
          <w:t>77</w:t>
        </w:r>
        <w:r w:rsidRPr="007A1D5B">
          <w:rPr>
            <w:rFonts w:ascii="Calibri" w:hAnsi="Calibri" w:cs="Calibri"/>
            <w:szCs w:val="24"/>
            <w:lang w:val="en-GB"/>
            <w:rPrChange w:id="1172" w:author="Marie Nevoux" w:date="2019-04-04T15:05:00Z">
              <w:rPr>
                <w:rFonts w:ascii="Times New Roman" w:hAnsi="Times New Roman" w:cs="Times New Roman"/>
                <w:sz w:val="24"/>
                <w:szCs w:val="24"/>
              </w:rPr>
            </w:rPrChange>
          </w:rPr>
          <w:t>(6): 655–660. doi:10.1038/hdy.1996.193.</w:t>
        </w:r>
      </w:ins>
    </w:p>
    <w:p w14:paraId="4639FEF9" w14:textId="77777777" w:rsidR="007A1D5B" w:rsidRPr="007A1D5B" w:rsidRDefault="007A1D5B">
      <w:pPr>
        <w:pStyle w:val="Bibliographie"/>
        <w:spacing w:line="480" w:lineRule="auto"/>
        <w:rPr>
          <w:ins w:id="1173" w:author="Marie Nevoux" w:date="2019-04-04T15:05:00Z"/>
          <w:rFonts w:ascii="Calibri" w:hAnsi="Calibri" w:cs="Calibri"/>
          <w:szCs w:val="24"/>
          <w:lang w:val="en-GB"/>
          <w:rPrChange w:id="1174" w:author="Marie Nevoux" w:date="2019-04-04T15:05:00Z">
            <w:rPr>
              <w:ins w:id="1175" w:author="Marie Nevoux" w:date="2019-04-04T15:05:00Z"/>
              <w:rFonts w:ascii="Times New Roman" w:hAnsi="Times New Roman" w:cs="Times New Roman"/>
              <w:sz w:val="24"/>
              <w:szCs w:val="24"/>
            </w:rPr>
          </w:rPrChange>
        </w:rPr>
        <w:pPrChange w:id="1176" w:author="Marie Nevoux" w:date="2019-04-05T14:14:00Z">
          <w:pPr>
            <w:widowControl w:val="0"/>
            <w:autoSpaceDE w:val="0"/>
            <w:autoSpaceDN w:val="0"/>
            <w:adjustRightInd w:val="0"/>
            <w:spacing w:after="0" w:line="240" w:lineRule="auto"/>
          </w:pPr>
        </w:pPrChange>
      </w:pPr>
      <w:ins w:id="1177" w:author="Marie Nevoux" w:date="2019-04-04T15:05:00Z">
        <w:r w:rsidRPr="007A1D5B">
          <w:rPr>
            <w:rFonts w:ascii="Calibri" w:hAnsi="Calibri" w:cs="Calibri"/>
            <w:szCs w:val="24"/>
            <w:lang w:val="en-GB"/>
            <w:rPrChange w:id="1178" w:author="Marie Nevoux" w:date="2019-04-04T15:05:00Z">
              <w:rPr>
                <w:rFonts w:ascii="Times New Roman" w:hAnsi="Times New Roman" w:cs="Times New Roman"/>
                <w:sz w:val="24"/>
                <w:szCs w:val="24"/>
              </w:rPr>
            </w:rPrChange>
          </w:rPr>
          <w:t>Myers, R.A. 1984. Demographic Consequences of Precocious Maturation of Atlantic Salmon (</w:t>
        </w:r>
        <w:r w:rsidRPr="007A1D5B">
          <w:rPr>
            <w:rFonts w:ascii="Calibri" w:hAnsi="Calibri" w:cs="Calibri"/>
            <w:i/>
            <w:iCs/>
            <w:szCs w:val="24"/>
            <w:lang w:val="en-GB"/>
            <w:rPrChange w:id="1179" w:author="Marie Nevoux" w:date="2019-04-04T15:05:00Z">
              <w:rPr>
                <w:rFonts w:ascii="Times New Roman" w:hAnsi="Times New Roman" w:cs="Times New Roman"/>
                <w:i/>
                <w:iCs/>
                <w:sz w:val="24"/>
                <w:szCs w:val="24"/>
              </w:rPr>
            </w:rPrChange>
          </w:rPr>
          <w:t>Salmo salar</w:t>
        </w:r>
        <w:r w:rsidRPr="007A1D5B">
          <w:rPr>
            <w:rFonts w:ascii="Calibri" w:hAnsi="Calibri" w:cs="Calibri"/>
            <w:szCs w:val="24"/>
            <w:lang w:val="en-GB"/>
            <w:rPrChange w:id="1180" w:author="Marie Nevoux" w:date="2019-04-04T15:05:00Z">
              <w:rPr>
                <w:rFonts w:ascii="Times New Roman" w:hAnsi="Times New Roman" w:cs="Times New Roman"/>
                <w:sz w:val="24"/>
                <w:szCs w:val="24"/>
              </w:rPr>
            </w:rPrChange>
          </w:rPr>
          <w:t xml:space="preserve">). Can. J. Fish. Aquat. Sci. </w:t>
        </w:r>
        <w:r w:rsidRPr="007A1D5B">
          <w:rPr>
            <w:rFonts w:ascii="Calibri" w:hAnsi="Calibri" w:cs="Calibri"/>
            <w:b/>
            <w:bCs/>
            <w:szCs w:val="24"/>
            <w:lang w:val="en-GB"/>
            <w:rPrChange w:id="1181" w:author="Marie Nevoux" w:date="2019-04-04T15:05:00Z">
              <w:rPr>
                <w:rFonts w:ascii="Times New Roman" w:hAnsi="Times New Roman" w:cs="Times New Roman"/>
                <w:b/>
                <w:bCs/>
                <w:sz w:val="24"/>
                <w:szCs w:val="24"/>
              </w:rPr>
            </w:rPrChange>
          </w:rPr>
          <w:t>41</w:t>
        </w:r>
        <w:r w:rsidRPr="007A1D5B">
          <w:rPr>
            <w:rFonts w:ascii="Calibri" w:hAnsi="Calibri" w:cs="Calibri"/>
            <w:szCs w:val="24"/>
            <w:lang w:val="en-GB"/>
            <w:rPrChange w:id="1182" w:author="Marie Nevoux" w:date="2019-04-04T15:05:00Z">
              <w:rPr>
                <w:rFonts w:ascii="Times New Roman" w:hAnsi="Times New Roman" w:cs="Times New Roman"/>
                <w:sz w:val="24"/>
                <w:szCs w:val="24"/>
              </w:rPr>
            </w:rPrChange>
          </w:rPr>
          <w:t>(9): 1349–1353. doi:10.1139/f84-165.</w:t>
        </w:r>
      </w:ins>
    </w:p>
    <w:p w14:paraId="39F76728" w14:textId="77777777" w:rsidR="007A1D5B" w:rsidRPr="007A1D5B" w:rsidRDefault="007A1D5B">
      <w:pPr>
        <w:pStyle w:val="Bibliographie"/>
        <w:spacing w:line="480" w:lineRule="auto"/>
        <w:rPr>
          <w:ins w:id="1183" w:author="Marie Nevoux" w:date="2019-04-04T15:05:00Z"/>
          <w:rFonts w:ascii="Calibri" w:hAnsi="Calibri" w:cs="Calibri"/>
          <w:szCs w:val="24"/>
          <w:lang w:val="en-GB"/>
          <w:rPrChange w:id="1184" w:author="Marie Nevoux" w:date="2019-04-04T15:05:00Z">
            <w:rPr>
              <w:ins w:id="1185" w:author="Marie Nevoux" w:date="2019-04-04T15:05:00Z"/>
              <w:rFonts w:ascii="Times New Roman" w:hAnsi="Times New Roman" w:cs="Times New Roman"/>
              <w:sz w:val="24"/>
              <w:szCs w:val="24"/>
            </w:rPr>
          </w:rPrChange>
        </w:rPr>
        <w:pPrChange w:id="1186" w:author="Marie Nevoux" w:date="2019-04-05T14:14:00Z">
          <w:pPr>
            <w:widowControl w:val="0"/>
            <w:autoSpaceDE w:val="0"/>
            <w:autoSpaceDN w:val="0"/>
            <w:adjustRightInd w:val="0"/>
            <w:spacing w:after="0" w:line="240" w:lineRule="auto"/>
          </w:pPr>
        </w:pPrChange>
      </w:pPr>
      <w:ins w:id="1187" w:author="Marie Nevoux" w:date="2019-04-04T15:05:00Z">
        <w:r w:rsidRPr="007A1D5B">
          <w:rPr>
            <w:rFonts w:ascii="Calibri" w:hAnsi="Calibri" w:cs="Calibri"/>
            <w:szCs w:val="24"/>
            <w:lang w:val="en-GB"/>
            <w:rPrChange w:id="1188" w:author="Marie Nevoux" w:date="2019-04-04T15:05:00Z">
              <w:rPr>
                <w:rFonts w:ascii="Times New Roman" w:hAnsi="Times New Roman" w:cs="Times New Roman"/>
                <w:sz w:val="24"/>
                <w:szCs w:val="24"/>
              </w:rPr>
            </w:rPrChange>
          </w:rPr>
          <w:t xml:space="preserve">Myers, R.A., Hutchings, J.A., and Gibson, R.J. 1986. Variation in Male Parr Maturation Within and Among Populations of Atlantic Salmon, </w:t>
        </w:r>
        <w:r w:rsidRPr="007A1D5B">
          <w:rPr>
            <w:rFonts w:ascii="Calibri" w:hAnsi="Calibri" w:cs="Calibri"/>
            <w:i/>
            <w:iCs/>
            <w:szCs w:val="24"/>
            <w:lang w:val="en-GB"/>
            <w:rPrChange w:id="1189" w:author="Marie Nevoux" w:date="2019-04-04T15:05:00Z">
              <w:rPr>
                <w:rFonts w:ascii="Times New Roman" w:hAnsi="Times New Roman" w:cs="Times New Roman"/>
                <w:i/>
                <w:iCs/>
                <w:sz w:val="24"/>
                <w:szCs w:val="24"/>
              </w:rPr>
            </w:rPrChange>
          </w:rPr>
          <w:t>Salmo salar</w:t>
        </w:r>
        <w:r w:rsidRPr="007A1D5B">
          <w:rPr>
            <w:rFonts w:ascii="Calibri" w:hAnsi="Calibri" w:cs="Calibri"/>
            <w:szCs w:val="24"/>
            <w:lang w:val="en-GB"/>
            <w:rPrChange w:id="1190" w:author="Marie Nevoux" w:date="2019-04-04T15:05:00Z">
              <w:rPr>
                <w:rFonts w:ascii="Times New Roman" w:hAnsi="Times New Roman" w:cs="Times New Roman"/>
                <w:sz w:val="24"/>
                <w:szCs w:val="24"/>
              </w:rPr>
            </w:rPrChange>
          </w:rPr>
          <w:t xml:space="preserve">. Can. J. Fish. Aquat. Sci. </w:t>
        </w:r>
        <w:r w:rsidRPr="007A1D5B">
          <w:rPr>
            <w:rFonts w:ascii="Calibri" w:hAnsi="Calibri" w:cs="Calibri"/>
            <w:b/>
            <w:bCs/>
            <w:szCs w:val="24"/>
            <w:lang w:val="en-GB"/>
            <w:rPrChange w:id="1191" w:author="Marie Nevoux" w:date="2019-04-04T15:05:00Z">
              <w:rPr>
                <w:rFonts w:ascii="Times New Roman" w:hAnsi="Times New Roman" w:cs="Times New Roman"/>
                <w:b/>
                <w:bCs/>
                <w:sz w:val="24"/>
                <w:szCs w:val="24"/>
              </w:rPr>
            </w:rPrChange>
          </w:rPr>
          <w:t>43</w:t>
        </w:r>
        <w:r w:rsidRPr="007A1D5B">
          <w:rPr>
            <w:rFonts w:ascii="Calibri" w:hAnsi="Calibri" w:cs="Calibri"/>
            <w:szCs w:val="24"/>
            <w:lang w:val="en-GB"/>
            <w:rPrChange w:id="1192" w:author="Marie Nevoux" w:date="2019-04-04T15:05:00Z">
              <w:rPr>
                <w:rFonts w:ascii="Times New Roman" w:hAnsi="Times New Roman" w:cs="Times New Roman"/>
                <w:sz w:val="24"/>
                <w:szCs w:val="24"/>
              </w:rPr>
            </w:rPrChange>
          </w:rPr>
          <w:t>(6): 1242–1248. doi:10.1139/f86-154.</w:t>
        </w:r>
      </w:ins>
    </w:p>
    <w:p w14:paraId="633D350F" w14:textId="77777777" w:rsidR="007A1D5B" w:rsidRPr="007A1D5B" w:rsidRDefault="007A1D5B">
      <w:pPr>
        <w:pStyle w:val="Bibliographie"/>
        <w:spacing w:line="480" w:lineRule="auto"/>
        <w:rPr>
          <w:ins w:id="1193" w:author="Marie Nevoux" w:date="2019-04-04T15:05:00Z"/>
          <w:rFonts w:ascii="Calibri" w:hAnsi="Calibri" w:cs="Calibri"/>
          <w:szCs w:val="24"/>
          <w:lang w:val="en-GB"/>
          <w:rPrChange w:id="1194" w:author="Marie Nevoux" w:date="2019-04-04T15:05:00Z">
            <w:rPr>
              <w:ins w:id="1195" w:author="Marie Nevoux" w:date="2019-04-04T15:05:00Z"/>
              <w:rFonts w:ascii="Times New Roman" w:hAnsi="Times New Roman" w:cs="Times New Roman"/>
              <w:sz w:val="24"/>
              <w:szCs w:val="24"/>
            </w:rPr>
          </w:rPrChange>
        </w:rPr>
        <w:pPrChange w:id="1196" w:author="Marie Nevoux" w:date="2019-04-05T14:14:00Z">
          <w:pPr>
            <w:widowControl w:val="0"/>
            <w:autoSpaceDE w:val="0"/>
            <w:autoSpaceDN w:val="0"/>
            <w:adjustRightInd w:val="0"/>
            <w:spacing w:after="0" w:line="240" w:lineRule="auto"/>
          </w:pPr>
        </w:pPrChange>
      </w:pPr>
      <w:ins w:id="1197" w:author="Marie Nevoux" w:date="2019-04-04T15:05:00Z">
        <w:r w:rsidRPr="007A1D5B">
          <w:rPr>
            <w:rFonts w:ascii="Calibri" w:hAnsi="Calibri" w:cs="Calibri"/>
            <w:szCs w:val="24"/>
            <w:lang w:val="en-GB"/>
            <w:rPrChange w:id="1198" w:author="Marie Nevoux" w:date="2019-04-04T15:05:00Z">
              <w:rPr>
                <w:rFonts w:ascii="Times New Roman" w:hAnsi="Times New Roman" w:cs="Times New Roman"/>
                <w:sz w:val="24"/>
                <w:szCs w:val="24"/>
              </w:rPr>
            </w:rPrChange>
          </w:rPr>
          <w:t xml:space="preserve">Novelo, N.D., and Tiersch, T.R. 2012. A Review of the Use of Ultrasonography in Fish Reproduction. North Am. J. Aquac. </w:t>
        </w:r>
        <w:r w:rsidRPr="007A1D5B">
          <w:rPr>
            <w:rFonts w:ascii="Calibri" w:hAnsi="Calibri" w:cs="Calibri"/>
            <w:b/>
            <w:bCs/>
            <w:szCs w:val="24"/>
            <w:lang w:val="en-GB"/>
            <w:rPrChange w:id="1199" w:author="Marie Nevoux" w:date="2019-04-04T15:05:00Z">
              <w:rPr>
                <w:rFonts w:ascii="Times New Roman" w:hAnsi="Times New Roman" w:cs="Times New Roman"/>
                <w:b/>
                <w:bCs/>
                <w:sz w:val="24"/>
                <w:szCs w:val="24"/>
              </w:rPr>
            </w:rPrChange>
          </w:rPr>
          <w:t>74</w:t>
        </w:r>
        <w:r w:rsidRPr="007A1D5B">
          <w:rPr>
            <w:rFonts w:ascii="Calibri" w:hAnsi="Calibri" w:cs="Calibri"/>
            <w:szCs w:val="24"/>
            <w:lang w:val="en-GB"/>
            <w:rPrChange w:id="1200" w:author="Marie Nevoux" w:date="2019-04-04T15:05:00Z">
              <w:rPr>
                <w:rFonts w:ascii="Times New Roman" w:hAnsi="Times New Roman" w:cs="Times New Roman"/>
                <w:sz w:val="24"/>
                <w:szCs w:val="24"/>
              </w:rPr>
            </w:rPrChange>
          </w:rPr>
          <w:t>(2): 169–181. doi:10.1080/15222055.2012.672370.</w:t>
        </w:r>
      </w:ins>
    </w:p>
    <w:p w14:paraId="3E295DE3" w14:textId="77777777" w:rsidR="007A1D5B" w:rsidRPr="007A1D5B" w:rsidRDefault="007A1D5B">
      <w:pPr>
        <w:pStyle w:val="Bibliographie"/>
        <w:spacing w:line="480" w:lineRule="auto"/>
        <w:rPr>
          <w:ins w:id="1201" w:author="Marie Nevoux" w:date="2019-04-04T15:05:00Z"/>
          <w:rFonts w:ascii="Calibri" w:hAnsi="Calibri" w:cs="Calibri"/>
          <w:szCs w:val="24"/>
          <w:lang w:val="en-GB"/>
          <w:rPrChange w:id="1202" w:author="Marie Nevoux" w:date="2019-04-04T15:05:00Z">
            <w:rPr>
              <w:ins w:id="1203" w:author="Marie Nevoux" w:date="2019-04-04T15:05:00Z"/>
              <w:rFonts w:ascii="Times New Roman" w:hAnsi="Times New Roman" w:cs="Times New Roman"/>
              <w:sz w:val="24"/>
              <w:szCs w:val="24"/>
            </w:rPr>
          </w:rPrChange>
        </w:rPr>
        <w:pPrChange w:id="1204" w:author="Marie Nevoux" w:date="2019-04-05T14:14:00Z">
          <w:pPr>
            <w:widowControl w:val="0"/>
            <w:autoSpaceDE w:val="0"/>
            <w:autoSpaceDN w:val="0"/>
            <w:adjustRightInd w:val="0"/>
            <w:spacing w:after="0" w:line="240" w:lineRule="auto"/>
          </w:pPr>
        </w:pPrChange>
      </w:pPr>
      <w:ins w:id="1205" w:author="Marie Nevoux" w:date="2019-04-04T15:05:00Z">
        <w:r w:rsidRPr="007A1D5B">
          <w:rPr>
            <w:rFonts w:ascii="Calibri" w:hAnsi="Calibri" w:cs="Calibri"/>
            <w:szCs w:val="24"/>
            <w:lang w:val="en-GB"/>
            <w:rPrChange w:id="1206" w:author="Marie Nevoux" w:date="2019-04-04T15:05:00Z">
              <w:rPr>
                <w:rFonts w:ascii="Times New Roman" w:hAnsi="Times New Roman" w:cs="Times New Roman"/>
                <w:sz w:val="24"/>
                <w:szCs w:val="24"/>
              </w:rPr>
            </w:rPrChange>
          </w:rPr>
          <w:t xml:space="preserve">Parmesan, C. 2006. Ecological and evolutionary responses to recent climate change. Annu. Rev. Ecol. Evol. Syst. </w:t>
        </w:r>
        <w:r w:rsidRPr="007A1D5B">
          <w:rPr>
            <w:rFonts w:ascii="Calibri" w:hAnsi="Calibri" w:cs="Calibri"/>
            <w:b/>
            <w:bCs/>
            <w:szCs w:val="24"/>
            <w:lang w:val="en-GB"/>
            <w:rPrChange w:id="1207" w:author="Marie Nevoux" w:date="2019-04-04T15:05:00Z">
              <w:rPr>
                <w:rFonts w:ascii="Times New Roman" w:hAnsi="Times New Roman" w:cs="Times New Roman"/>
                <w:b/>
                <w:bCs/>
                <w:sz w:val="24"/>
                <w:szCs w:val="24"/>
              </w:rPr>
            </w:rPrChange>
          </w:rPr>
          <w:t>37</w:t>
        </w:r>
        <w:r w:rsidRPr="007A1D5B">
          <w:rPr>
            <w:rFonts w:ascii="Calibri" w:hAnsi="Calibri" w:cs="Calibri"/>
            <w:szCs w:val="24"/>
            <w:lang w:val="en-GB"/>
            <w:rPrChange w:id="1208" w:author="Marie Nevoux" w:date="2019-04-04T15:05:00Z">
              <w:rPr>
                <w:rFonts w:ascii="Times New Roman" w:hAnsi="Times New Roman" w:cs="Times New Roman"/>
                <w:sz w:val="24"/>
                <w:szCs w:val="24"/>
              </w:rPr>
            </w:rPrChange>
          </w:rPr>
          <w:t>(1): 637–669.</w:t>
        </w:r>
      </w:ins>
    </w:p>
    <w:p w14:paraId="54039459" w14:textId="77777777" w:rsidR="007A1D5B" w:rsidRPr="007A1D5B" w:rsidRDefault="007A1D5B">
      <w:pPr>
        <w:pStyle w:val="Bibliographie"/>
        <w:spacing w:line="480" w:lineRule="auto"/>
        <w:rPr>
          <w:ins w:id="1209" w:author="Marie Nevoux" w:date="2019-04-04T15:05:00Z"/>
          <w:rFonts w:ascii="Calibri" w:hAnsi="Calibri" w:cs="Calibri"/>
          <w:szCs w:val="24"/>
          <w:lang w:val="en-GB"/>
          <w:rPrChange w:id="1210" w:author="Marie Nevoux" w:date="2019-04-04T15:05:00Z">
            <w:rPr>
              <w:ins w:id="1211" w:author="Marie Nevoux" w:date="2019-04-04T15:05:00Z"/>
              <w:rFonts w:ascii="Times New Roman" w:hAnsi="Times New Roman" w:cs="Times New Roman"/>
              <w:sz w:val="24"/>
              <w:szCs w:val="24"/>
            </w:rPr>
          </w:rPrChange>
        </w:rPr>
        <w:pPrChange w:id="1212" w:author="Marie Nevoux" w:date="2019-04-05T14:14:00Z">
          <w:pPr>
            <w:widowControl w:val="0"/>
            <w:autoSpaceDE w:val="0"/>
            <w:autoSpaceDN w:val="0"/>
            <w:adjustRightInd w:val="0"/>
            <w:spacing w:after="0" w:line="240" w:lineRule="auto"/>
          </w:pPr>
        </w:pPrChange>
      </w:pPr>
      <w:ins w:id="1213" w:author="Marie Nevoux" w:date="2019-04-04T15:05:00Z">
        <w:r w:rsidRPr="007A1D5B">
          <w:rPr>
            <w:rFonts w:ascii="Calibri" w:hAnsi="Calibri" w:cs="Calibri"/>
            <w:szCs w:val="24"/>
            <w:lang w:val="en-GB"/>
            <w:rPrChange w:id="1214" w:author="Marie Nevoux" w:date="2019-04-04T15:05:00Z">
              <w:rPr>
                <w:rFonts w:ascii="Times New Roman" w:hAnsi="Times New Roman" w:cs="Times New Roman"/>
                <w:sz w:val="24"/>
                <w:szCs w:val="24"/>
              </w:rPr>
            </w:rPrChange>
          </w:rPr>
          <w:t>R Development Core Team. 2018. R: A language and environment for statistical computing. R Foundation for Statistical Computing, Vienna, Austria. Available from http://www.R-project.org.</w:t>
        </w:r>
      </w:ins>
    </w:p>
    <w:p w14:paraId="6278FFEA" w14:textId="4821D7C9" w:rsidR="00BC4DB0" w:rsidRPr="00BC4DB0" w:rsidDel="00DB3A6B" w:rsidRDefault="00BC4DB0" w:rsidP="00BC4DB0">
      <w:pPr>
        <w:pStyle w:val="Bibliographie"/>
        <w:spacing w:line="480" w:lineRule="auto"/>
        <w:rPr>
          <w:del w:id="1215" w:author="Marie Nevoux" w:date="2019-04-01T17:12:00Z"/>
          <w:rFonts w:ascii="Calibri" w:hAnsi="Calibri" w:cs="Calibri"/>
          <w:lang w:val="en-GB"/>
        </w:rPr>
      </w:pPr>
      <w:del w:id="1216" w:author="Marie Nevoux" w:date="2019-04-01T17:12:00Z">
        <w:r w:rsidRPr="00DB3A6B" w:rsidDel="00DB3A6B">
          <w:rPr>
            <w:rFonts w:ascii="Calibri" w:hAnsi="Calibri" w:cs="Calibri"/>
            <w:lang w:val="en-GB"/>
          </w:rPr>
          <w:delText xml:space="preserve">Bagliniere, J.L., and Maisse, G. 1985. </w:delText>
        </w:r>
        <w:r w:rsidRPr="00BC4DB0" w:rsidDel="00DB3A6B">
          <w:rPr>
            <w:rFonts w:ascii="Calibri" w:hAnsi="Calibri" w:cs="Calibri"/>
            <w:lang w:val="en-GB"/>
          </w:rPr>
          <w:delText xml:space="preserve">Precocious maturation and smoltification in wild Atlantic salmon in the Armorican massif, France. Aquaculture </w:delText>
        </w:r>
        <w:r w:rsidRPr="00BC4DB0" w:rsidDel="00DB3A6B">
          <w:rPr>
            <w:rFonts w:ascii="Calibri" w:hAnsi="Calibri" w:cs="Calibri"/>
            <w:b/>
            <w:bCs/>
            <w:lang w:val="en-GB"/>
          </w:rPr>
          <w:delText>45</w:delText>
        </w:r>
        <w:r w:rsidRPr="00BC4DB0" w:rsidDel="00DB3A6B">
          <w:rPr>
            <w:rFonts w:ascii="Calibri" w:hAnsi="Calibri" w:cs="Calibri"/>
            <w:lang w:val="en-GB"/>
          </w:rPr>
          <w:delText>(1): 249–263. doi:10.1016/0044-8486(85)90274-1.</w:delText>
        </w:r>
      </w:del>
    </w:p>
    <w:p w14:paraId="56FE951D" w14:textId="7B67EBE6" w:rsidR="00BC4DB0" w:rsidRPr="00BC4DB0" w:rsidDel="00DB3A6B" w:rsidRDefault="00BC4DB0" w:rsidP="00BC4DB0">
      <w:pPr>
        <w:pStyle w:val="Bibliographie"/>
        <w:spacing w:line="480" w:lineRule="auto"/>
        <w:rPr>
          <w:del w:id="1217" w:author="Marie Nevoux" w:date="2019-04-01T17:12:00Z"/>
          <w:rFonts w:ascii="Calibri" w:hAnsi="Calibri" w:cs="Calibri"/>
          <w:lang w:val="en-GB"/>
        </w:rPr>
      </w:pPr>
      <w:del w:id="1218" w:author="Marie Nevoux" w:date="2019-04-01T17:12:00Z">
        <w:r w:rsidRPr="00BC4DB0" w:rsidDel="00DB3A6B">
          <w:rPr>
            <w:rFonts w:ascii="Calibri" w:hAnsi="Calibri" w:cs="Calibri"/>
            <w:lang w:val="en-GB"/>
          </w:rPr>
          <w:lastRenderedPageBreak/>
          <w:delText>Buoro, M., Prévost, E., and Gimenez, O. 2010. Investigating Evolutionary Trade-Offs in Wild Populations of Atlantic Salmon (</w:delText>
        </w:r>
        <w:r w:rsidRPr="00BC4DB0" w:rsidDel="00DB3A6B">
          <w:rPr>
            <w:rFonts w:ascii="Calibri" w:hAnsi="Calibri" w:cs="Calibri"/>
            <w:i/>
            <w:iCs/>
            <w:lang w:val="en-GB"/>
          </w:rPr>
          <w:delText>Salmo salar</w:delText>
        </w:r>
        <w:r w:rsidRPr="00BC4DB0" w:rsidDel="00DB3A6B">
          <w:rPr>
            <w:rFonts w:ascii="Calibri" w:hAnsi="Calibri" w:cs="Calibri"/>
            <w:lang w:val="en-GB"/>
          </w:rPr>
          <w:delText xml:space="preserve">): Incorporating Detection Probabilities and Individual Heterogeneity. Evolution </w:delText>
        </w:r>
        <w:r w:rsidRPr="00BC4DB0" w:rsidDel="00DB3A6B">
          <w:rPr>
            <w:rFonts w:ascii="Calibri" w:hAnsi="Calibri" w:cs="Calibri"/>
            <w:b/>
            <w:bCs/>
            <w:lang w:val="en-GB"/>
          </w:rPr>
          <w:delText>64</w:delText>
        </w:r>
        <w:r w:rsidRPr="00BC4DB0" w:rsidDel="00DB3A6B">
          <w:rPr>
            <w:rFonts w:ascii="Calibri" w:hAnsi="Calibri" w:cs="Calibri"/>
            <w:lang w:val="en-GB"/>
          </w:rPr>
          <w:delText>(9): 2629–2642. doi:10.1111/j.1558-5646.2010.01029.x.</w:delText>
        </w:r>
      </w:del>
    </w:p>
    <w:p w14:paraId="7FAB62F5" w14:textId="630A0C82" w:rsidR="00BC4DB0" w:rsidRPr="00BC4DB0" w:rsidDel="00DB3A6B" w:rsidRDefault="00BC4DB0" w:rsidP="00BC4DB0">
      <w:pPr>
        <w:pStyle w:val="Bibliographie"/>
        <w:spacing w:line="480" w:lineRule="auto"/>
        <w:rPr>
          <w:del w:id="1219" w:author="Marie Nevoux" w:date="2019-04-01T17:12:00Z"/>
          <w:rFonts w:ascii="Calibri" w:hAnsi="Calibri" w:cs="Calibri"/>
          <w:lang w:val="en-GB"/>
        </w:rPr>
      </w:pPr>
      <w:del w:id="1220" w:author="Marie Nevoux" w:date="2019-04-01T17:12:00Z">
        <w:r w:rsidRPr="00BC4DB0" w:rsidDel="00DB3A6B">
          <w:rPr>
            <w:rFonts w:ascii="Calibri" w:hAnsi="Calibri" w:cs="Calibri"/>
            <w:lang w:val="en-GB"/>
          </w:rPr>
          <w:delText xml:space="preserve">Caswell, H., Naiman, R.J., and Morin, R. 1984. Evaluating the consequence of reproduction in complex salmonid life cycles. Aquaculture </w:delText>
        </w:r>
        <w:r w:rsidRPr="00BC4DB0" w:rsidDel="00DB3A6B">
          <w:rPr>
            <w:rFonts w:ascii="Calibri" w:hAnsi="Calibri" w:cs="Calibri"/>
            <w:b/>
            <w:bCs/>
            <w:lang w:val="en-GB"/>
          </w:rPr>
          <w:delText>43</w:delText>
        </w:r>
        <w:r w:rsidRPr="00BC4DB0" w:rsidDel="00DB3A6B">
          <w:rPr>
            <w:rFonts w:ascii="Calibri" w:hAnsi="Calibri" w:cs="Calibri"/>
            <w:lang w:val="en-GB"/>
          </w:rPr>
          <w:delText>: 123–134.</w:delText>
        </w:r>
      </w:del>
    </w:p>
    <w:p w14:paraId="6D0040A5" w14:textId="465578FD" w:rsidR="00BC4DB0" w:rsidRPr="00BC4DB0" w:rsidDel="00DB3A6B" w:rsidRDefault="00BC4DB0" w:rsidP="00BC4DB0">
      <w:pPr>
        <w:pStyle w:val="Bibliographie"/>
        <w:spacing w:line="480" w:lineRule="auto"/>
        <w:rPr>
          <w:del w:id="1221" w:author="Marie Nevoux" w:date="2019-04-01T17:12:00Z"/>
          <w:rFonts w:ascii="Calibri" w:hAnsi="Calibri" w:cs="Calibri"/>
          <w:lang w:val="en-GB"/>
        </w:rPr>
      </w:pPr>
      <w:del w:id="1222" w:author="Marie Nevoux" w:date="2019-04-01T17:12:00Z">
        <w:r w:rsidRPr="00BC4DB0" w:rsidDel="00DB3A6B">
          <w:rPr>
            <w:rFonts w:ascii="Calibri" w:hAnsi="Calibri" w:cs="Calibri"/>
            <w:lang w:val="en-GB"/>
          </w:rPr>
          <w:delText xml:space="preserve">Clutton-Brock, T., and Sheldon, B.C. 2010. Individuals and populations: the role of long-term, individual-based studies of animals in ecology and evolutionary biology. Trends Ecol. Evol. </w:delText>
        </w:r>
        <w:r w:rsidRPr="00BC4DB0" w:rsidDel="00DB3A6B">
          <w:rPr>
            <w:rFonts w:ascii="Calibri" w:hAnsi="Calibri" w:cs="Calibri"/>
            <w:b/>
            <w:bCs/>
            <w:lang w:val="en-GB"/>
          </w:rPr>
          <w:delText>25</w:delText>
        </w:r>
        <w:r w:rsidRPr="00BC4DB0" w:rsidDel="00DB3A6B">
          <w:rPr>
            <w:rFonts w:ascii="Calibri" w:hAnsi="Calibri" w:cs="Calibri"/>
            <w:lang w:val="en-GB"/>
          </w:rPr>
          <w:delText>(10): 562–573.</w:delText>
        </w:r>
      </w:del>
    </w:p>
    <w:p w14:paraId="3DBCECA8" w14:textId="5FAC29F6" w:rsidR="00BC4DB0" w:rsidRPr="00BC4DB0" w:rsidDel="00DB3A6B" w:rsidRDefault="00BC4DB0" w:rsidP="00BC4DB0">
      <w:pPr>
        <w:pStyle w:val="Bibliographie"/>
        <w:spacing w:line="480" w:lineRule="auto"/>
        <w:rPr>
          <w:del w:id="1223" w:author="Marie Nevoux" w:date="2019-04-01T17:12:00Z"/>
          <w:rFonts w:ascii="Calibri" w:hAnsi="Calibri" w:cs="Calibri"/>
          <w:lang w:val="en-GB"/>
        </w:rPr>
      </w:pPr>
      <w:del w:id="1224" w:author="Marie Nevoux" w:date="2019-04-01T17:12:00Z">
        <w:r w:rsidRPr="00BC4DB0" w:rsidDel="00DB3A6B">
          <w:rPr>
            <w:rFonts w:ascii="Calibri" w:hAnsi="Calibri" w:cs="Calibri"/>
            <w:lang w:val="en-GB"/>
          </w:rPr>
          <w:delText xml:space="preserve">Fleming, I.A. 1996. Reproductive strategies of Atlantic salmon: ecology and evolution. Rev. Fish Biol. Fish. </w:delText>
        </w:r>
        <w:r w:rsidRPr="00BC4DB0" w:rsidDel="00DB3A6B">
          <w:rPr>
            <w:rFonts w:ascii="Calibri" w:hAnsi="Calibri" w:cs="Calibri"/>
            <w:b/>
            <w:bCs/>
            <w:lang w:val="en-GB"/>
          </w:rPr>
          <w:delText>6</w:delText>
        </w:r>
        <w:r w:rsidRPr="00BC4DB0" w:rsidDel="00DB3A6B">
          <w:rPr>
            <w:rFonts w:ascii="Calibri" w:hAnsi="Calibri" w:cs="Calibri"/>
            <w:lang w:val="en-GB"/>
          </w:rPr>
          <w:delText>(4): 379–416. doi:10.1007/BF00164323.</w:delText>
        </w:r>
      </w:del>
    </w:p>
    <w:p w14:paraId="13CFC678" w14:textId="1B45E886" w:rsidR="00BC4DB0" w:rsidRPr="00BC4DB0" w:rsidDel="00DB3A6B" w:rsidRDefault="00BC4DB0" w:rsidP="00BC4DB0">
      <w:pPr>
        <w:pStyle w:val="Bibliographie"/>
        <w:spacing w:line="480" w:lineRule="auto"/>
        <w:rPr>
          <w:del w:id="1225" w:author="Marie Nevoux" w:date="2019-04-01T17:12:00Z"/>
          <w:rFonts w:ascii="Calibri" w:hAnsi="Calibri" w:cs="Calibri"/>
          <w:lang w:val="en-GB"/>
        </w:rPr>
      </w:pPr>
      <w:del w:id="1226" w:author="Marie Nevoux" w:date="2019-04-01T17:12:00Z">
        <w:r w:rsidRPr="00BC4DB0" w:rsidDel="00DB3A6B">
          <w:rPr>
            <w:rFonts w:ascii="Calibri" w:hAnsi="Calibri" w:cs="Calibri"/>
            <w:lang w:val="en-GB"/>
          </w:rPr>
          <w:delText>Genovart, M., Pradel, R., and Oro, D. 2012. Exploiting uncertain ecological fieldwork data with multi-event capture–recapture modelling: an example with bird sex assignment. J. Anim. Ecol.: no-no. doi:10.1111/j.1365-2656.2012.01991.x.</w:delText>
        </w:r>
      </w:del>
    </w:p>
    <w:p w14:paraId="24FDB07A" w14:textId="7AE7637E" w:rsidR="00BC4DB0" w:rsidRPr="00BC4DB0" w:rsidDel="00DB3A6B" w:rsidRDefault="00BC4DB0" w:rsidP="00BC4DB0">
      <w:pPr>
        <w:pStyle w:val="Bibliographie"/>
        <w:spacing w:line="480" w:lineRule="auto"/>
        <w:rPr>
          <w:del w:id="1227" w:author="Marie Nevoux" w:date="2019-04-01T17:12:00Z"/>
          <w:rFonts w:ascii="Calibri" w:hAnsi="Calibri" w:cs="Calibri"/>
          <w:lang w:val="en-GB"/>
        </w:rPr>
      </w:pPr>
      <w:del w:id="1228" w:author="Marie Nevoux" w:date="2019-04-01T17:12:00Z">
        <w:r w:rsidRPr="00BC4DB0" w:rsidDel="00DB3A6B">
          <w:rPr>
            <w:rFonts w:ascii="Calibri" w:hAnsi="Calibri" w:cs="Calibri"/>
            <w:lang w:val="en-GB"/>
          </w:rPr>
          <w:delText xml:space="preserve">Hutchings, J.A., and Myers, R.A. 1994. The evolution of alternative mating strategies in variable environments. Evol. Ecol. </w:delText>
        </w:r>
        <w:r w:rsidRPr="00BC4DB0" w:rsidDel="00DB3A6B">
          <w:rPr>
            <w:rFonts w:ascii="Calibri" w:hAnsi="Calibri" w:cs="Calibri"/>
            <w:b/>
            <w:bCs/>
            <w:lang w:val="en-GB"/>
          </w:rPr>
          <w:delText>8</w:delText>
        </w:r>
        <w:r w:rsidRPr="00BC4DB0" w:rsidDel="00DB3A6B">
          <w:rPr>
            <w:rFonts w:ascii="Calibri" w:hAnsi="Calibri" w:cs="Calibri"/>
            <w:lang w:val="en-GB"/>
          </w:rPr>
          <w:delText>(3): 256–268.</w:delText>
        </w:r>
      </w:del>
    </w:p>
    <w:p w14:paraId="33680BB7" w14:textId="61C88260" w:rsidR="00BC4DB0" w:rsidRPr="00BC4DB0" w:rsidDel="00DB3A6B" w:rsidRDefault="00BC4DB0" w:rsidP="00BC4DB0">
      <w:pPr>
        <w:pStyle w:val="Bibliographie"/>
        <w:spacing w:line="480" w:lineRule="auto"/>
        <w:rPr>
          <w:del w:id="1229" w:author="Marie Nevoux" w:date="2019-04-01T17:12:00Z"/>
          <w:rFonts w:ascii="Calibri" w:hAnsi="Calibri" w:cs="Calibri"/>
          <w:lang w:val="en-GB"/>
        </w:rPr>
      </w:pPr>
      <w:del w:id="1230" w:author="Marie Nevoux" w:date="2019-04-01T17:12:00Z">
        <w:r w:rsidRPr="00BC4DB0" w:rsidDel="00DB3A6B">
          <w:rPr>
            <w:rFonts w:ascii="Calibri" w:hAnsi="Calibri" w:cs="Calibri"/>
            <w:lang w:val="en-GB"/>
          </w:rPr>
          <w:delText>ICES. 2013. Report of the Working Group on North Atlantic Salmon (WGNAS). Copenhagen, Denmark.</w:delText>
        </w:r>
      </w:del>
    </w:p>
    <w:p w14:paraId="39964BB0" w14:textId="6AF291D5" w:rsidR="00BC4DB0" w:rsidRPr="00BC4DB0" w:rsidDel="00DB3A6B" w:rsidRDefault="00BC4DB0" w:rsidP="00BC4DB0">
      <w:pPr>
        <w:pStyle w:val="Bibliographie"/>
        <w:spacing w:line="480" w:lineRule="auto"/>
        <w:rPr>
          <w:del w:id="1231" w:author="Marie Nevoux" w:date="2019-04-01T17:12:00Z"/>
          <w:rFonts w:ascii="Calibri" w:hAnsi="Calibri" w:cs="Calibri"/>
          <w:lang w:val="en-GB"/>
        </w:rPr>
      </w:pPr>
      <w:del w:id="1232" w:author="Marie Nevoux" w:date="2019-04-01T17:12:00Z">
        <w:r w:rsidRPr="00BC4DB0" w:rsidDel="00DB3A6B">
          <w:rPr>
            <w:rFonts w:ascii="Calibri" w:hAnsi="Calibri" w:cs="Calibri"/>
            <w:lang w:val="en-GB"/>
          </w:rPr>
          <w:delText>Marchand, F., Azam, D., Delanoë, R., Destouches, J.-P., Tremblay, J., Baglinière, J.-L., Nevoux, M., Prévost, E., and Azam, D. 2018. Abundances and biological traits of fish sampled by electrofishing (except specific abundance indices) on the River Oir since 1988 (France). doi:10.15468/yaikgn.</w:delText>
        </w:r>
      </w:del>
    </w:p>
    <w:p w14:paraId="55E28178" w14:textId="1DE527FC" w:rsidR="00BC4DB0" w:rsidRPr="00BC4DB0" w:rsidDel="00DB3A6B" w:rsidRDefault="00BC4DB0" w:rsidP="00BC4DB0">
      <w:pPr>
        <w:pStyle w:val="Bibliographie"/>
        <w:spacing w:line="480" w:lineRule="auto"/>
        <w:rPr>
          <w:del w:id="1233" w:author="Marie Nevoux" w:date="2019-04-01T17:12:00Z"/>
          <w:rFonts w:ascii="Calibri" w:hAnsi="Calibri" w:cs="Calibri"/>
          <w:lang w:val="en-GB"/>
        </w:rPr>
      </w:pPr>
      <w:del w:id="1234" w:author="Marie Nevoux" w:date="2019-04-01T17:12:00Z">
        <w:r w:rsidRPr="00BC4DB0" w:rsidDel="00DB3A6B">
          <w:rPr>
            <w:rFonts w:ascii="Calibri" w:hAnsi="Calibri" w:cs="Calibri"/>
            <w:lang w:val="en-GB"/>
          </w:rPr>
          <w:delText xml:space="preserve">Martin, R.W., Myers, J., Sower, S.A., Phillips, D.J., and Mcauley, C. 1983. Ultrasonic Imaging, a Potential Tool for Sex Determination of Live Fish. North Am. J. Fish. Manag. </w:delText>
        </w:r>
        <w:r w:rsidRPr="00BC4DB0" w:rsidDel="00DB3A6B">
          <w:rPr>
            <w:rFonts w:ascii="Calibri" w:hAnsi="Calibri" w:cs="Calibri"/>
            <w:b/>
            <w:bCs/>
            <w:lang w:val="en-GB"/>
          </w:rPr>
          <w:delText>3</w:delText>
        </w:r>
        <w:r w:rsidRPr="00BC4DB0" w:rsidDel="00DB3A6B">
          <w:rPr>
            <w:rFonts w:ascii="Calibri" w:hAnsi="Calibri" w:cs="Calibri"/>
            <w:lang w:val="en-GB"/>
          </w:rPr>
          <w:delText>(3): 258–264. doi:10.1577/1548-8659(1983)3&lt;258:UIAPTF&gt;2.0.CO;2.</w:delText>
        </w:r>
      </w:del>
    </w:p>
    <w:p w14:paraId="6D8DACF6" w14:textId="19E44435" w:rsidR="00BC4DB0" w:rsidRPr="00BC4DB0" w:rsidDel="00DB3A6B" w:rsidRDefault="00BC4DB0" w:rsidP="00BC4DB0">
      <w:pPr>
        <w:pStyle w:val="Bibliographie"/>
        <w:spacing w:line="480" w:lineRule="auto"/>
        <w:rPr>
          <w:del w:id="1235" w:author="Marie Nevoux" w:date="2019-04-01T17:12:00Z"/>
          <w:rFonts w:ascii="Calibri" w:hAnsi="Calibri" w:cs="Calibri"/>
          <w:lang w:val="en-GB"/>
        </w:rPr>
      </w:pPr>
      <w:del w:id="1236" w:author="Marie Nevoux" w:date="2019-04-01T17:12:00Z">
        <w:r w:rsidRPr="00BC4DB0" w:rsidDel="00DB3A6B">
          <w:rPr>
            <w:rFonts w:ascii="Calibri" w:hAnsi="Calibri" w:cs="Calibri"/>
            <w:lang w:val="en-GB"/>
          </w:rPr>
          <w:lastRenderedPageBreak/>
          <w:delText xml:space="preserve">Mattson, N.S. 1991. A new method to determine sex and gonad size in live fishes by using ultrasonography. J. Fish Biol. </w:delText>
        </w:r>
        <w:r w:rsidRPr="00BC4DB0" w:rsidDel="00DB3A6B">
          <w:rPr>
            <w:rFonts w:ascii="Calibri" w:hAnsi="Calibri" w:cs="Calibri"/>
            <w:b/>
            <w:bCs/>
            <w:lang w:val="en-GB"/>
          </w:rPr>
          <w:delText>39</w:delText>
        </w:r>
        <w:r w:rsidRPr="00BC4DB0" w:rsidDel="00DB3A6B">
          <w:rPr>
            <w:rFonts w:ascii="Calibri" w:hAnsi="Calibri" w:cs="Calibri"/>
            <w:lang w:val="en-GB"/>
          </w:rPr>
          <w:delText>(5): 673–677. doi:10.1111/j.1095-8649.1991.tb04397.x.</w:delText>
        </w:r>
      </w:del>
    </w:p>
    <w:p w14:paraId="6F31476F" w14:textId="273705D3" w:rsidR="00BC4DB0" w:rsidRPr="00BC4DB0" w:rsidDel="00DB3A6B" w:rsidRDefault="00BC4DB0" w:rsidP="00BC4DB0">
      <w:pPr>
        <w:pStyle w:val="Bibliographie"/>
        <w:spacing w:line="480" w:lineRule="auto"/>
        <w:rPr>
          <w:del w:id="1237" w:author="Marie Nevoux" w:date="2019-04-01T17:12:00Z"/>
          <w:rFonts w:ascii="Calibri" w:hAnsi="Calibri" w:cs="Calibri"/>
          <w:lang w:val="en-GB"/>
        </w:rPr>
      </w:pPr>
      <w:del w:id="1238" w:author="Marie Nevoux" w:date="2019-04-01T17:12:00Z">
        <w:r w:rsidRPr="00BC4DB0" w:rsidDel="00DB3A6B">
          <w:rPr>
            <w:rFonts w:ascii="Calibri" w:hAnsi="Calibri" w:cs="Calibri"/>
            <w:lang w:val="en-GB"/>
          </w:rPr>
          <w:delText xml:space="preserve">Morán, P., Pendás, A.M., Beall, E., and García-Vázquez, E. 1996. Genetic assessment of the reproductive success of Atlantic salmon precocious parr by means of VNTR loci. Heredity </w:delText>
        </w:r>
        <w:r w:rsidRPr="00BC4DB0" w:rsidDel="00DB3A6B">
          <w:rPr>
            <w:rFonts w:ascii="Calibri" w:hAnsi="Calibri" w:cs="Calibri"/>
            <w:b/>
            <w:bCs/>
            <w:lang w:val="en-GB"/>
          </w:rPr>
          <w:delText>77</w:delText>
        </w:r>
        <w:r w:rsidRPr="00BC4DB0" w:rsidDel="00DB3A6B">
          <w:rPr>
            <w:rFonts w:ascii="Calibri" w:hAnsi="Calibri" w:cs="Calibri"/>
            <w:lang w:val="en-GB"/>
          </w:rPr>
          <w:delText>(6): 655–660. doi:10.1038/hdy.1996.193.</w:delText>
        </w:r>
      </w:del>
    </w:p>
    <w:p w14:paraId="508E6715" w14:textId="376241B3" w:rsidR="00BC4DB0" w:rsidRPr="00BC4DB0" w:rsidDel="00DB3A6B" w:rsidRDefault="00BC4DB0" w:rsidP="00BC4DB0">
      <w:pPr>
        <w:pStyle w:val="Bibliographie"/>
        <w:spacing w:line="480" w:lineRule="auto"/>
        <w:rPr>
          <w:del w:id="1239" w:author="Marie Nevoux" w:date="2019-04-01T17:12:00Z"/>
          <w:rFonts w:ascii="Calibri" w:hAnsi="Calibri" w:cs="Calibri"/>
          <w:lang w:val="en-GB"/>
        </w:rPr>
      </w:pPr>
      <w:del w:id="1240" w:author="Marie Nevoux" w:date="2019-04-01T17:12:00Z">
        <w:r w:rsidRPr="00BC4DB0" w:rsidDel="00DB3A6B">
          <w:rPr>
            <w:rFonts w:ascii="Calibri" w:hAnsi="Calibri" w:cs="Calibri"/>
            <w:lang w:val="en-GB"/>
          </w:rPr>
          <w:delText xml:space="preserve">Myers, R.A. 1984. Demographic Consequences of Precocious Maturation of Atlantic Salmon (Salmo salar). Can. J. Fish. Aquat. Sci. </w:delText>
        </w:r>
        <w:r w:rsidRPr="00BC4DB0" w:rsidDel="00DB3A6B">
          <w:rPr>
            <w:rFonts w:ascii="Calibri" w:hAnsi="Calibri" w:cs="Calibri"/>
            <w:b/>
            <w:bCs/>
            <w:lang w:val="en-GB"/>
          </w:rPr>
          <w:delText>41</w:delText>
        </w:r>
        <w:r w:rsidRPr="00BC4DB0" w:rsidDel="00DB3A6B">
          <w:rPr>
            <w:rFonts w:ascii="Calibri" w:hAnsi="Calibri" w:cs="Calibri"/>
            <w:lang w:val="en-GB"/>
          </w:rPr>
          <w:delText>(9): 1349–1353. doi:10.1139/f84-165.</w:delText>
        </w:r>
      </w:del>
    </w:p>
    <w:p w14:paraId="021570EA" w14:textId="00F5D7FB" w:rsidR="00BC4DB0" w:rsidRPr="00BC4DB0" w:rsidDel="00DB3A6B" w:rsidRDefault="00BC4DB0" w:rsidP="00BC4DB0">
      <w:pPr>
        <w:pStyle w:val="Bibliographie"/>
        <w:spacing w:line="480" w:lineRule="auto"/>
        <w:rPr>
          <w:del w:id="1241" w:author="Marie Nevoux" w:date="2019-04-01T17:12:00Z"/>
          <w:rFonts w:ascii="Calibri" w:hAnsi="Calibri" w:cs="Calibri"/>
          <w:lang w:val="en-GB"/>
        </w:rPr>
      </w:pPr>
      <w:del w:id="1242" w:author="Marie Nevoux" w:date="2019-04-01T17:12:00Z">
        <w:r w:rsidRPr="00BC4DB0" w:rsidDel="00DB3A6B">
          <w:rPr>
            <w:rFonts w:ascii="Calibri" w:hAnsi="Calibri" w:cs="Calibri"/>
            <w:lang w:val="en-GB"/>
          </w:rPr>
          <w:delText xml:space="preserve">Myers, R.A., Hutchings, J.A., and Gibson, R.J. 1986. Variation in Male Parr Maturation Within and Among Populations of Atlantic Salmon, </w:delText>
        </w:r>
        <w:r w:rsidRPr="00BC4DB0" w:rsidDel="00DB3A6B">
          <w:rPr>
            <w:rFonts w:ascii="Calibri" w:hAnsi="Calibri" w:cs="Calibri"/>
            <w:i/>
            <w:iCs/>
            <w:lang w:val="en-GB"/>
          </w:rPr>
          <w:delText>Salmo salar</w:delText>
        </w:r>
        <w:r w:rsidRPr="00BC4DB0" w:rsidDel="00DB3A6B">
          <w:rPr>
            <w:rFonts w:ascii="Calibri" w:hAnsi="Calibri" w:cs="Calibri"/>
            <w:lang w:val="en-GB"/>
          </w:rPr>
          <w:delText xml:space="preserve">. Can. J. Fish. Aquat. Sci. </w:delText>
        </w:r>
        <w:r w:rsidRPr="00BC4DB0" w:rsidDel="00DB3A6B">
          <w:rPr>
            <w:rFonts w:ascii="Calibri" w:hAnsi="Calibri" w:cs="Calibri"/>
            <w:b/>
            <w:bCs/>
            <w:lang w:val="en-GB"/>
          </w:rPr>
          <w:delText>43</w:delText>
        </w:r>
        <w:r w:rsidRPr="00BC4DB0" w:rsidDel="00DB3A6B">
          <w:rPr>
            <w:rFonts w:ascii="Calibri" w:hAnsi="Calibri" w:cs="Calibri"/>
            <w:lang w:val="en-GB"/>
          </w:rPr>
          <w:delText>(6): 1242–1248. doi:10.1139/f86-154.</w:delText>
        </w:r>
      </w:del>
    </w:p>
    <w:p w14:paraId="0B998426" w14:textId="767A57B2" w:rsidR="00BC4DB0" w:rsidRPr="00BC4DB0" w:rsidDel="00DB3A6B" w:rsidRDefault="00BC4DB0" w:rsidP="00BC4DB0">
      <w:pPr>
        <w:pStyle w:val="Bibliographie"/>
        <w:spacing w:line="480" w:lineRule="auto"/>
        <w:rPr>
          <w:del w:id="1243" w:author="Marie Nevoux" w:date="2019-04-01T17:12:00Z"/>
          <w:rFonts w:ascii="Calibri" w:hAnsi="Calibri" w:cs="Calibri"/>
          <w:lang w:val="en-GB"/>
        </w:rPr>
      </w:pPr>
      <w:del w:id="1244" w:author="Marie Nevoux" w:date="2019-04-01T17:12:00Z">
        <w:r w:rsidRPr="00BC4DB0" w:rsidDel="00DB3A6B">
          <w:rPr>
            <w:rFonts w:ascii="Calibri" w:hAnsi="Calibri" w:cs="Calibri"/>
            <w:lang w:val="en-GB"/>
          </w:rPr>
          <w:delText xml:space="preserve">Novelo, N.D., and Tiersch, T.R. 2012. A Review of the Use of Ultrasonography in Fish Reproduction. North Am. J. Aquac. </w:delText>
        </w:r>
        <w:r w:rsidRPr="00BC4DB0" w:rsidDel="00DB3A6B">
          <w:rPr>
            <w:rFonts w:ascii="Calibri" w:hAnsi="Calibri" w:cs="Calibri"/>
            <w:b/>
            <w:bCs/>
            <w:lang w:val="en-GB"/>
          </w:rPr>
          <w:delText>74</w:delText>
        </w:r>
        <w:r w:rsidRPr="00BC4DB0" w:rsidDel="00DB3A6B">
          <w:rPr>
            <w:rFonts w:ascii="Calibri" w:hAnsi="Calibri" w:cs="Calibri"/>
            <w:lang w:val="en-GB"/>
          </w:rPr>
          <w:delText>(2): 169–181. doi:10.1080/15222055.2012.672370.</w:delText>
        </w:r>
      </w:del>
    </w:p>
    <w:p w14:paraId="1B6F4FB2" w14:textId="5EFA5BE9" w:rsidR="00BC4DB0" w:rsidRPr="00BC4DB0" w:rsidDel="00DB3A6B" w:rsidRDefault="00BC4DB0" w:rsidP="00BC4DB0">
      <w:pPr>
        <w:pStyle w:val="Bibliographie"/>
        <w:spacing w:line="480" w:lineRule="auto"/>
        <w:rPr>
          <w:del w:id="1245" w:author="Marie Nevoux" w:date="2019-04-01T17:12:00Z"/>
          <w:rFonts w:ascii="Calibri" w:hAnsi="Calibri" w:cs="Calibri"/>
          <w:lang w:val="en-GB"/>
        </w:rPr>
      </w:pPr>
      <w:del w:id="1246" w:author="Marie Nevoux" w:date="2019-04-01T17:12:00Z">
        <w:r w:rsidRPr="00BC4DB0" w:rsidDel="00DB3A6B">
          <w:rPr>
            <w:rFonts w:ascii="Calibri" w:hAnsi="Calibri" w:cs="Calibri"/>
            <w:lang w:val="en-GB"/>
          </w:rPr>
          <w:delText xml:space="preserve">Parmesan, C. 2006. Ecological and evolutionary responses to recent climate change. Annu. Rev. Ecol. Evol. Syst. </w:delText>
        </w:r>
        <w:r w:rsidRPr="00BC4DB0" w:rsidDel="00DB3A6B">
          <w:rPr>
            <w:rFonts w:ascii="Calibri" w:hAnsi="Calibri" w:cs="Calibri"/>
            <w:b/>
            <w:bCs/>
            <w:lang w:val="en-GB"/>
          </w:rPr>
          <w:delText>37</w:delText>
        </w:r>
        <w:r w:rsidRPr="00BC4DB0" w:rsidDel="00DB3A6B">
          <w:rPr>
            <w:rFonts w:ascii="Calibri" w:hAnsi="Calibri" w:cs="Calibri"/>
            <w:lang w:val="en-GB"/>
          </w:rPr>
          <w:delText>(1): 637–669.</w:delText>
        </w:r>
      </w:del>
    </w:p>
    <w:p w14:paraId="18511861" w14:textId="620C8E4A" w:rsidR="00BC4DB0" w:rsidRPr="00BC4DB0" w:rsidDel="00DB3A6B" w:rsidRDefault="00BC4DB0" w:rsidP="00BC4DB0">
      <w:pPr>
        <w:pStyle w:val="Bibliographie"/>
        <w:spacing w:line="480" w:lineRule="auto"/>
        <w:rPr>
          <w:del w:id="1247" w:author="Marie Nevoux" w:date="2019-04-01T17:12:00Z"/>
          <w:rFonts w:ascii="Calibri" w:hAnsi="Calibri" w:cs="Calibri"/>
          <w:lang w:val="en-GB"/>
        </w:rPr>
      </w:pPr>
      <w:del w:id="1248" w:author="Marie Nevoux" w:date="2019-04-01T17:12:00Z">
        <w:r w:rsidRPr="00BC4DB0" w:rsidDel="00DB3A6B">
          <w:rPr>
            <w:rFonts w:ascii="Calibri" w:hAnsi="Calibri" w:cs="Calibri"/>
            <w:lang w:val="en-GB"/>
          </w:rPr>
          <w:delText>R Development Core Team. 2004. R: A language and environment for statistical computing. R Foundation for Statistical Computing, Vienna, Austria. Available from http://www.R-project.org.</w:delText>
        </w:r>
      </w:del>
    </w:p>
    <w:p w14:paraId="5568F51E" w14:textId="18F7B460" w:rsidR="003D066C" w:rsidRDefault="00FE7CB7" w:rsidP="00BC4DB0">
      <w:pPr>
        <w:pStyle w:val="Sansinterligne"/>
        <w:spacing w:line="480" w:lineRule="auto"/>
        <w:rPr>
          <w:lang w:val="en-US"/>
        </w:rPr>
      </w:pPr>
      <w:r w:rsidRPr="00A204B8">
        <w:rPr>
          <w:lang w:val="en-US"/>
        </w:rPr>
        <w:fldChar w:fldCharType="end"/>
      </w:r>
    </w:p>
    <w:p w14:paraId="61E096A8" w14:textId="1164AC06" w:rsidR="00F659C4" w:rsidRPr="00D063A4" w:rsidRDefault="00F659C4" w:rsidP="00D063A4">
      <w:pPr>
        <w:rPr>
          <w:lang w:val="en-US"/>
        </w:rPr>
      </w:pPr>
    </w:p>
    <w:sectPr w:rsidR="00F659C4" w:rsidRPr="00D063A4" w:rsidSect="00A204B8">
      <w:footerReference w:type="default" r:id="rId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51A877" w14:textId="77777777" w:rsidR="00EE13C6" w:rsidRDefault="00EE13C6" w:rsidP="00FE7CB7">
      <w:pPr>
        <w:spacing w:after="0" w:line="240" w:lineRule="auto"/>
      </w:pPr>
      <w:r>
        <w:separator/>
      </w:r>
    </w:p>
  </w:endnote>
  <w:endnote w:type="continuationSeparator" w:id="0">
    <w:p w14:paraId="2509C51B" w14:textId="77777777" w:rsidR="00EE13C6" w:rsidRDefault="00EE13C6" w:rsidP="00FE7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8599331"/>
      <w:docPartObj>
        <w:docPartGallery w:val="Page Numbers (Bottom of Page)"/>
        <w:docPartUnique/>
      </w:docPartObj>
    </w:sdtPr>
    <w:sdtEndPr/>
    <w:sdtContent>
      <w:p w14:paraId="75959D3A" w14:textId="438634C1" w:rsidR="00665D8E" w:rsidRDefault="00665D8E">
        <w:pPr>
          <w:pStyle w:val="Pieddepage"/>
          <w:jc w:val="right"/>
        </w:pPr>
        <w:r>
          <w:fldChar w:fldCharType="begin"/>
        </w:r>
        <w:r>
          <w:instrText>PAGE   \* MERGEFORMAT</w:instrText>
        </w:r>
        <w:r>
          <w:fldChar w:fldCharType="separate"/>
        </w:r>
        <w:r w:rsidR="00190613">
          <w:rPr>
            <w:noProof/>
          </w:rPr>
          <w:t>7</w:t>
        </w:r>
        <w:r>
          <w:fldChar w:fldCharType="end"/>
        </w:r>
      </w:p>
    </w:sdtContent>
  </w:sdt>
  <w:p w14:paraId="7C3CB3BA" w14:textId="77777777" w:rsidR="00665D8E" w:rsidRDefault="00665D8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7186CF" w14:textId="77777777" w:rsidR="00EE13C6" w:rsidRDefault="00EE13C6" w:rsidP="00FE7CB7">
      <w:pPr>
        <w:spacing w:after="0" w:line="240" w:lineRule="auto"/>
      </w:pPr>
      <w:r>
        <w:separator/>
      </w:r>
    </w:p>
  </w:footnote>
  <w:footnote w:type="continuationSeparator" w:id="0">
    <w:p w14:paraId="15653E9D" w14:textId="77777777" w:rsidR="00EE13C6" w:rsidRDefault="00EE13C6" w:rsidP="00FE7C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C3196A"/>
    <w:multiLevelType w:val="hybridMultilevel"/>
    <w:tmpl w:val="421EDAFC"/>
    <w:lvl w:ilvl="0" w:tplc="48207DB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73166724"/>
    <w:multiLevelType w:val="hybridMultilevel"/>
    <w:tmpl w:val="C5E8DF0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e Nevoux">
    <w15:presenceInfo w15:providerId="AD" w15:userId="S-1-5-21-3569255166-3711921035-3486062074-716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170C"/>
    <w:rsid w:val="00016FAD"/>
    <w:rsid w:val="000220B1"/>
    <w:rsid w:val="000234A2"/>
    <w:rsid w:val="0002610B"/>
    <w:rsid w:val="000348B9"/>
    <w:rsid w:val="000474D2"/>
    <w:rsid w:val="00081309"/>
    <w:rsid w:val="00084DA2"/>
    <w:rsid w:val="00086A11"/>
    <w:rsid w:val="00087109"/>
    <w:rsid w:val="000968B8"/>
    <w:rsid w:val="000B3417"/>
    <w:rsid w:val="000C4333"/>
    <w:rsid w:val="000D1FB7"/>
    <w:rsid w:val="000D28FD"/>
    <w:rsid w:val="000D4E91"/>
    <w:rsid w:val="000D549C"/>
    <w:rsid w:val="000E2248"/>
    <w:rsid w:val="000E6BBE"/>
    <w:rsid w:val="000F4E07"/>
    <w:rsid w:val="000F52A8"/>
    <w:rsid w:val="000F6E2A"/>
    <w:rsid w:val="00110D41"/>
    <w:rsid w:val="001201A6"/>
    <w:rsid w:val="00123BBA"/>
    <w:rsid w:val="0014023D"/>
    <w:rsid w:val="0014656D"/>
    <w:rsid w:val="001468A8"/>
    <w:rsid w:val="0015713A"/>
    <w:rsid w:val="001652B5"/>
    <w:rsid w:val="00165A45"/>
    <w:rsid w:val="00166DC2"/>
    <w:rsid w:val="00175395"/>
    <w:rsid w:val="00176469"/>
    <w:rsid w:val="00190613"/>
    <w:rsid w:val="00190F74"/>
    <w:rsid w:val="001C1158"/>
    <w:rsid w:val="001C3C3B"/>
    <w:rsid w:val="001D6628"/>
    <w:rsid w:val="001E49D6"/>
    <w:rsid w:val="00210B3B"/>
    <w:rsid w:val="00213022"/>
    <w:rsid w:val="0021767A"/>
    <w:rsid w:val="00217EAA"/>
    <w:rsid w:val="002219E9"/>
    <w:rsid w:val="00226403"/>
    <w:rsid w:val="00226E11"/>
    <w:rsid w:val="002275B5"/>
    <w:rsid w:val="0023170C"/>
    <w:rsid w:val="00240E97"/>
    <w:rsid w:val="00244BAA"/>
    <w:rsid w:val="002607AD"/>
    <w:rsid w:val="00263886"/>
    <w:rsid w:val="00280CF9"/>
    <w:rsid w:val="00285AA9"/>
    <w:rsid w:val="00286148"/>
    <w:rsid w:val="002861BC"/>
    <w:rsid w:val="00291394"/>
    <w:rsid w:val="002B3FF6"/>
    <w:rsid w:val="002B7F2A"/>
    <w:rsid w:val="002C095C"/>
    <w:rsid w:val="002C24F5"/>
    <w:rsid w:val="002D2FE2"/>
    <w:rsid w:val="002E1BA7"/>
    <w:rsid w:val="002E1BFE"/>
    <w:rsid w:val="002E7138"/>
    <w:rsid w:val="002E7521"/>
    <w:rsid w:val="00301276"/>
    <w:rsid w:val="00307617"/>
    <w:rsid w:val="00314450"/>
    <w:rsid w:val="0031474F"/>
    <w:rsid w:val="003218A8"/>
    <w:rsid w:val="00332DCB"/>
    <w:rsid w:val="00341672"/>
    <w:rsid w:val="003446BC"/>
    <w:rsid w:val="00344DA1"/>
    <w:rsid w:val="00345B70"/>
    <w:rsid w:val="00346AAF"/>
    <w:rsid w:val="003638B4"/>
    <w:rsid w:val="003710A3"/>
    <w:rsid w:val="00371A87"/>
    <w:rsid w:val="00386956"/>
    <w:rsid w:val="00387603"/>
    <w:rsid w:val="003A3470"/>
    <w:rsid w:val="003A4875"/>
    <w:rsid w:val="003A4E4E"/>
    <w:rsid w:val="003B6829"/>
    <w:rsid w:val="003D066C"/>
    <w:rsid w:val="003E1DF9"/>
    <w:rsid w:val="003E7A83"/>
    <w:rsid w:val="003F077F"/>
    <w:rsid w:val="003F5BD1"/>
    <w:rsid w:val="003F718E"/>
    <w:rsid w:val="00404D70"/>
    <w:rsid w:val="00404DE5"/>
    <w:rsid w:val="00411EE6"/>
    <w:rsid w:val="00426782"/>
    <w:rsid w:val="004276DA"/>
    <w:rsid w:val="00432697"/>
    <w:rsid w:val="00435F71"/>
    <w:rsid w:val="004378D8"/>
    <w:rsid w:val="004429A0"/>
    <w:rsid w:val="004437D2"/>
    <w:rsid w:val="00445F69"/>
    <w:rsid w:val="00450354"/>
    <w:rsid w:val="00455457"/>
    <w:rsid w:val="004707B7"/>
    <w:rsid w:val="00482E17"/>
    <w:rsid w:val="004861A0"/>
    <w:rsid w:val="00486A9A"/>
    <w:rsid w:val="0049208F"/>
    <w:rsid w:val="00492175"/>
    <w:rsid w:val="004B355A"/>
    <w:rsid w:val="004B4448"/>
    <w:rsid w:val="004B7DA0"/>
    <w:rsid w:val="004E1174"/>
    <w:rsid w:val="004E7A4C"/>
    <w:rsid w:val="004F3135"/>
    <w:rsid w:val="00503D76"/>
    <w:rsid w:val="00517521"/>
    <w:rsid w:val="0052003E"/>
    <w:rsid w:val="00520D5E"/>
    <w:rsid w:val="00524B90"/>
    <w:rsid w:val="00532CEB"/>
    <w:rsid w:val="005410CC"/>
    <w:rsid w:val="00541499"/>
    <w:rsid w:val="005449A5"/>
    <w:rsid w:val="00553BB6"/>
    <w:rsid w:val="005717D6"/>
    <w:rsid w:val="00577987"/>
    <w:rsid w:val="00590B48"/>
    <w:rsid w:val="00592B09"/>
    <w:rsid w:val="00594ACD"/>
    <w:rsid w:val="0059758C"/>
    <w:rsid w:val="005A1F3D"/>
    <w:rsid w:val="005A37D2"/>
    <w:rsid w:val="005B2FA1"/>
    <w:rsid w:val="005B3C5C"/>
    <w:rsid w:val="005C134F"/>
    <w:rsid w:val="005C3D2D"/>
    <w:rsid w:val="005C6D63"/>
    <w:rsid w:val="005E08EE"/>
    <w:rsid w:val="005E0C3F"/>
    <w:rsid w:val="005E247B"/>
    <w:rsid w:val="005E5136"/>
    <w:rsid w:val="005E61ED"/>
    <w:rsid w:val="005E66F0"/>
    <w:rsid w:val="005E68D4"/>
    <w:rsid w:val="005F2FF3"/>
    <w:rsid w:val="005F658F"/>
    <w:rsid w:val="00605C6A"/>
    <w:rsid w:val="00612D8A"/>
    <w:rsid w:val="00640DE5"/>
    <w:rsid w:val="006425FB"/>
    <w:rsid w:val="00644A8E"/>
    <w:rsid w:val="006538B4"/>
    <w:rsid w:val="0065698D"/>
    <w:rsid w:val="006601FD"/>
    <w:rsid w:val="00662584"/>
    <w:rsid w:val="00662CC4"/>
    <w:rsid w:val="00665D8E"/>
    <w:rsid w:val="00673081"/>
    <w:rsid w:val="006748A6"/>
    <w:rsid w:val="0068117B"/>
    <w:rsid w:val="0068636E"/>
    <w:rsid w:val="006914FA"/>
    <w:rsid w:val="006956A5"/>
    <w:rsid w:val="006A2C94"/>
    <w:rsid w:val="006A6226"/>
    <w:rsid w:val="006B0051"/>
    <w:rsid w:val="006B3A69"/>
    <w:rsid w:val="006B6AA3"/>
    <w:rsid w:val="006C30D6"/>
    <w:rsid w:val="006C41DA"/>
    <w:rsid w:val="006D2FB4"/>
    <w:rsid w:val="006E7CD2"/>
    <w:rsid w:val="00700D89"/>
    <w:rsid w:val="0070437E"/>
    <w:rsid w:val="007108D1"/>
    <w:rsid w:val="00713430"/>
    <w:rsid w:val="00723FCC"/>
    <w:rsid w:val="0072408A"/>
    <w:rsid w:val="00735F27"/>
    <w:rsid w:val="0074125B"/>
    <w:rsid w:val="0074796D"/>
    <w:rsid w:val="00757CC9"/>
    <w:rsid w:val="00763BBD"/>
    <w:rsid w:val="00767963"/>
    <w:rsid w:val="00781DE4"/>
    <w:rsid w:val="007A0A34"/>
    <w:rsid w:val="007A1D5B"/>
    <w:rsid w:val="007A733E"/>
    <w:rsid w:val="007C0D33"/>
    <w:rsid w:val="007D1280"/>
    <w:rsid w:val="007D207F"/>
    <w:rsid w:val="007E0DC8"/>
    <w:rsid w:val="007E1B2C"/>
    <w:rsid w:val="008048CB"/>
    <w:rsid w:val="00805C48"/>
    <w:rsid w:val="00807F2A"/>
    <w:rsid w:val="008145EF"/>
    <w:rsid w:val="00814879"/>
    <w:rsid w:val="00814A3B"/>
    <w:rsid w:val="00817549"/>
    <w:rsid w:val="008206F9"/>
    <w:rsid w:val="008228B3"/>
    <w:rsid w:val="00831C97"/>
    <w:rsid w:val="00833F50"/>
    <w:rsid w:val="00835F70"/>
    <w:rsid w:val="0083744B"/>
    <w:rsid w:val="00841708"/>
    <w:rsid w:val="008433DE"/>
    <w:rsid w:val="00851CF4"/>
    <w:rsid w:val="0086206D"/>
    <w:rsid w:val="00864448"/>
    <w:rsid w:val="008746C2"/>
    <w:rsid w:val="008800EF"/>
    <w:rsid w:val="00880D03"/>
    <w:rsid w:val="00882FA4"/>
    <w:rsid w:val="00887D2F"/>
    <w:rsid w:val="008A03FD"/>
    <w:rsid w:val="008A5BCB"/>
    <w:rsid w:val="008A7681"/>
    <w:rsid w:val="008B266C"/>
    <w:rsid w:val="008B65F1"/>
    <w:rsid w:val="008C7D8B"/>
    <w:rsid w:val="008D1D80"/>
    <w:rsid w:val="008D4BB2"/>
    <w:rsid w:val="008E4DB4"/>
    <w:rsid w:val="008F3C28"/>
    <w:rsid w:val="008F4510"/>
    <w:rsid w:val="008F636F"/>
    <w:rsid w:val="00901038"/>
    <w:rsid w:val="00903D49"/>
    <w:rsid w:val="00914CEC"/>
    <w:rsid w:val="00916E6B"/>
    <w:rsid w:val="00930B3D"/>
    <w:rsid w:val="009331A0"/>
    <w:rsid w:val="00937040"/>
    <w:rsid w:val="00940D99"/>
    <w:rsid w:val="009465DD"/>
    <w:rsid w:val="0094704D"/>
    <w:rsid w:val="00950395"/>
    <w:rsid w:val="00950591"/>
    <w:rsid w:val="00950DDF"/>
    <w:rsid w:val="00951D44"/>
    <w:rsid w:val="00961601"/>
    <w:rsid w:val="00961E77"/>
    <w:rsid w:val="009741D1"/>
    <w:rsid w:val="00986590"/>
    <w:rsid w:val="00987996"/>
    <w:rsid w:val="00987E82"/>
    <w:rsid w:val="009915EE"/>
    <w:rsid w:val="00992352"/>
    <w:rsid w:val="0099544E"/>
    <w:rsid w:val="009A032D"/>
    <w:rsid w:val="009B253B"/>
    <w:rsid w:val="009B60A7"/>
    <w:rsid w:val="00A204B8"/>
    <w:rsid w:val="00A227A6"/>
    <w:rsid w:val="00A24C18"/>
    <w:rsid w:val="00A2684C"/>
    <w:rsid w:val="00A36981"/>
    <w:rsid w:val="00A3712D"/>
    <w:rsid w:val="00A441BB"/>
    <w:rsid w:val="00A56454"/>
    <w:rsid w:val="00A56525"/>
    <w:rsid w:val="00A62131"/>
    <w:rsid w:val="00A640DD"/>
    <w:rsid w:val="00A73DAD"/>
    <w:rsid w:val="00A81573"/>
    <w:rsid w:val="00A83661"/>
    <w:rsid w:val="00A84A55"/>
    <w:rsid w:val="00AA39B5"/>
    <w:rsid w:val="00AA70FF"/>
    <w:rsid w:val="00AB15A0"/>
    <w:rsid w:val="00AC541D"/>
    <w:rsid w:val="00AC61F3"/>
    <w:rsid w:val="00AC7B2D"/>
    <w:rsid w:val="00AD4836"/>
    <w:rsid w:val="00AD5127"/>
    <w:rsid w:val="00AD7DC5"/>
    <w:rsid w:val="00AF112F"/>
    <w:rsid w:val="00AF3D7D"/>
    <w:rsid w:val="00AF53CC"/>
    <w:rsid w:val="00B154F8"/>
    <w:rsid w:val="00B271BA"/>
    <w:rsid w:val="00B27928"/>
    <w:rsid w:val="00B4784B"/>
    <w:rsid w:val="00B523BD"/>
    <w:rsid w:val="00B576B3"/>
    <w:rsid w:val="00B6314B"/>
    <w:rsid w:val="00B6538A"/>
    <w:rsid w:val="00B66577"/>
    <w:rsid w:val="00B80771"/>
    <w:rsid w:val="00B95DF0"/>
    <w:rsid w:val="00B96F4E"/>
    <w:rsid w:val="00B97318"/>
    <w:rsid w:val="00B97569"/>
    <w:rsid w:val="00BA20FD"/>
    <w:rsid w:val="00BA2DC0"/>
    <w:rsid w:val="00BA50AB"/>
    <w:rsid w:val="00BA5F14"/>
    <w:rsid w:val="00BB22BD"/>
    <w:rsid w:val="00BC2932"/>
    <w:rsid w:val="00BC4DB0"/>
    <w:rsid w:val="00BD71DE"/>
    <w:rsid w:val="00C032D5"/>
    <w:rsid w:val="00C05698"/>
    <w:rsid w:val="00C065B4"/>
    <w:rsid w:val="00C07ADF"/>
    <w:rsid w:val="00C12D1E"/>
    <w:rsid w:val="00C1780D"/>
    <w:rsid w:val="00C23CB3"/>
    <w:rsid w:val="00C27447"/>
    <w:rsid w:val="00C3239A"/>
    <w:rsid w:val="00C4726E"/>
    <w:rsid w:val="00C50AA7"/>
    <w:rsid w:val="00C570D4"/>
    <w:rsid w:val="00C677C8"/>
    <w:rsid w:val="00C72DFC"/>
    <w:rsid w:val="00C72E25"/>
    <w:rsid w:val="00C90A83"/>
    <w:rsid w:val="00C96945"/>
    <w:rsid w:val="00C9727F"/>
    <w:rsid w:val="00C97EE3"/>
    <w:rsid w:val="00CA6122"/>
    <w:rsid w:val="00CA6965"/>
    <w:rsid w:val="00CA7259"/>
    <w:rsid w:val="00CB2CD4"/>
    <w:rsid w:val="00CB3853"/>
    <w:rsid w:val="00CB3B6E"/>
    <w:rsid w:val="00CC0D72"/>
    <w:rsid w:val="00CC1638"/>
    <w:rsid w:val="00CC5F0D"/>
    <w:rsid w:val="00CC76B5"/>
    <w:rsid w:val="00CE4320"/>
    <w:rsid w:val="00CE5A03"/>
    <w:rsid w:val="00CF46CB"/>
    <w:rsid w:val="00CF48DD"/>
    <w:rsid w:val="00D0145C"/>
    <w:rsid w:val="00D063A4"/>
    <w:rsid w:val="00D12A5C"/>
    <w:rsid w:val="00D14196"/>
    <w:rsid w:val="00D17C4E"/>
    <w:rsid w:val="00D351AD"/>
    <w:rsid w:val="00D35E08"/>
    <w:rsid w:val="00D5744A"/>
    <w:rsid w:val="00D722C2"/>
    <w:rsid w:val="00D74F83"/>
    <w:rsid w:val="00D76500"/>
    <w:rsid w:val="00D82B7B"/>
    <w:rsid w:val="00D90C80"/>
    <w:rsid w:val="00DA3C84"/>
    <w:rsid w:val="00DA52C6"/>
    <w:rsid w:val="00DA54E4"/>
    <w:rsid w:val="00DA76F9"/>
    <w:rsid w:val="00DB3A6B"/>
    <w:rsid w:val="00DB62C8"/>
    <w:rsid w:val="00DD31F8"/>
    <w:rsid w:val="00DD4410"/>
    <w:rsid w:val="00DE6036"/>
    <w:rsid w:val="00E0061B"/>
    <w:rsid w:val="00E0258B"/>
    <w:rsid w:val="00E20D81"/>
    <w:rsid w:val="00E23937"/>
    <w:rsid w:val="00E24C85"/>
    <w:rsid w:val="00E2508C"/>
    <w:rsid w:val="00E308EC"/>
    <w:rsid w:val="00E45624"/>
    <w:rsid w:val="00E61073"/>
    <w:rsid w:val="00E63223"/>
    <w:rsid w:val="00E6466A"/>
    <w:rsid w:val="00E74BEF"/>
    <w:rsid w:val="00E763FD"/>
    <w:rsid w:val="00E84CD8"/>
    <w:rsid w:val="00E856EA"/>
    <w:rsid w:val="00E9470D"/>
    <w:rsid w:val="00E964D4"/>
    <w:rsid w:val="00EA7013"/>
    <w:rsid w:val="00EB1060"/>
    <w:rsid w:val="00EC01EB"/>
    <w:rsid w:val="00EC057B"/>
    <w:rsid w:val="00EC664D"/>
    <w:rsid w:val="00ED4F65"/>
    <w:rsid w:val="00EE13C6"/>
    <w:rsid w:val="00EE5E1C"/>
    <w:rsid w:val="00EF3689"/>
    <w:rsid w:val="00EF3A54"/>
    <w:rsid w:val="00EF4042"/>
    <w:rsid w:val="00EF4DDB"/>
    <w:rsid w:val="00EF5FB1"/>
    <w:rsid w:val="00F04A7B"/>
    <w:rsid w:val="00F05A58"/>
    <w:rsid w:val="00F12CFA"/>
    <w:rsid w:val="00F16CCC"/>
    <w:rsid w:val="00F232ED"/>
    <w:rsid w:val="00F23474"/>
    <w:rsid w:val="00F337E2"/>
    <w:rsid w:val="00F355D0"/>
    <w:rsid w:val="00F412C3"/>
    <w:rsid w:val="00F46ADB"/>
    <w:rsid w:val="00F55545"/>
    <w:rsid w:val="00F64887"/>
    <w:rsid w:val="00F659C4"/>
    <w:rsid w:val="00F65AA6"/>
    <w:rsid w:val="00F71304"/>
    <w:rsid w:val="00F72305"/>
    <w:rsid w:val="00F8140D"/>
    <w:rsid w:val="00F8291F"/>
    <w:rsid w:val="00F84143"/>
    <w:rsid w:val="00F94981"/>
    <w:rsid w:val="00F967A2"/>
    <w:rsid w:val="00F97F77"/>
    <w:rsid w:val="00FA0B7F"/>
    <w:rsid w:val="00FA7E20"/>
    <w:rsid w:val="00FB056B"/>
    <w:rsid w:val="00FC4165"/>
    <w:rsid w:val="00FD73C0"/>
    <w:rsid w:val="00FE213E"/>
    <w:rsid w:val="00FE7CB7"/>
    <w:rsid w:val="00FF0994"/>
    <w:rsid w:val="00FF43C2"/>
    <w:rsid w:val="00FF7E5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87FE6"/>
  <w15:chartTrackingRefBased/>
  <w15:docId w15:val="{CA433BBA-9F23-46AC-BC6E-65F31610E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2317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D7650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7650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3170C"/>
    <w:pPr>
      <w:ind w:left="720"/>
      <w:contextualSpacing/>
    </w:pPr>
  </w:style>
  <w:style w:type="character" w:customStyle="1" w:styleId="Titre1Car">
    <w:name w:val="Titre 1 Car"/>
    <w:basedOn w:val="Policepardfaut"/>
    <w:link w:val="Titre1"/>
    <w:uiPriority w:val="9"/>
    <w:rsid w:val="0023170C"/>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D76500"/>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D76500"/>
    <w:rPr>
      <w:rFonts w:asciiTheme="majorHAnsi" w:eastAsiaTheme="majorEastAsia" w:hAnsiTheme="majorHAnsi" w:cstheme="majorBidi"/>
      <w:color w:val="1F4D78" w:themeColor="accent1" w:themeShade="7F"/>
      <w:sz w:val="24"/>
      <w:szCs w:val="24"/>
    </w:rPr>
  </w:style>
  <w:style w:type="paragraph" w:styleId="Lgende">
    <w:name w:val="caption"/>
    <w:basedOn w:val="Normal"/>
    <w:next w:val="Normal"/>
    <w:uiPriority w:val="35"/>
    <w:unhideWhenUsed/>
    <w:qFormat/>
    <w:rsid w:val="00332DCB"/>
    <w:pPr>
      <w:spacing w:after="200" w:line="240" w:lineRule="auto"/>
    </w:pPr>
    <w:rPr>
      <w:i/>
      <w:iCs/>
      <w:color w:val="44546A" w:themeColor="text2"/>
      <w:sz w:val="18"/>
      <w:szCs w:val="18"/>
    </w:rPr>
  </w:style>
  <w:style w:type="character" w:styleId="Marquedecommentaire">
    <w:name w:val="annotation reference"/>
    <w:basedOn w:val="Policepardfaut"/>
    <w:uiPriority w:val="99"/>
    <w:semiHidden/>
    <w:unhideWhenUsed/>
    <w:rsid w:val="001468A8"/>
    <w:rPr>
      <w:sz w:val="16"/>
      <w:szCs w:val="16"/>
    </w:rPr>
  </w:style>
  <w:style w:type="paragraph" w:styleId="Commentaire">
    <w:name w:val="annotation text"/>
    <w:basedOn w:val="Normal"/>
    <w:link w:val="CommentaireCar"/>
    <w:uiPriority w:val="99"/>
    <w:semiHidden/>
    <w:unhideWhenUsed/>
    <w:rsid w:val="001468A8"/>
    <w:pPr>
      <w:spacing w:line="240" w:lineRule="auto"/>
    </w:pPr>
    <w:rPr>
      <w:sz w:val="20"/>
      <w:szCs w:val="20"/>
    </w:rPr>
  </w:style>
  <w:style w:type="character" w:customStyle="1" w:styleId="CommentaireCar">
    <w:name w:val="Commentaire Car"/>
    <w:basedOn w:val="Policepardfaut"/>
    <w:link w:val="Commentaire"/>
    <w:uiPriority w:val="99"/>
    <w:semiHidden/>
    <w:rsid w:val="001468A8"/>
    <w:rPr>
      <w:sz w:val="20"/>
      <w:szCs w:val="20"/>
    </w:rPr>
  </w:style>
  <w:style w:type="paragraph" w:styleId="Objetducommentaire">
    <w:name w:val="annotation subject"/>
    <w:basedOn w:val="Commentaire"/>
    <w:next w:val="Commentaire"/>
    <w:link w:val="ObjetducommentaireCar"/>
    <w:uiPriority w:val="99"/>
    <w:semiHidden/>
    <w:unhideWhenUsed/>
    <w:rsid w:val="001468A8"/>
    <w:rPr>
      <w:b/>
      <w:bCs/>
    </w:rPr>
  </w:style>
  <w:style w:type="character" w:customStyle="1" w:styleId="ObjetducommentaireCar">
    <w:name w:val="Objet du commentaire Car"/>
    <w:basedOn w:val="CommentaireCar"/>
    <w:link w:val="Objetducommentaire"/>
    <w:uiPriority w:val="99"/>
    <w:semiHidden/>
    <w:rsid w:val="001468A8"/>
    <w:rPr>
      <w:b/>
      <w:bCs/>
      <w:sz w:val="20"/>
      <w:szCs w:val="20"/>
    </w:rPr>
  </w:style>
  <w:style w:type="paragraph" w:styleId="Textedebulles">
    <w:name w:val="Balloon Text"/>
    <w:basedOn w:val="Normal"/>
    <w:link w:val="TextedebullesCar"/>
    <w:uiPriority w:val="99"/>
    <w:semiHidden/>
    <w:unhideWhenUsed/>
    <w:rsid w:val="001468A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468A8"/>
    <w:rPr>
      <w:rFonts w:ascii="Segoe UI" w:hAnsi="Segoe UI" w:cs="Segoe UI"/>
      <w:sz w:val="18"/>
      <w:szCs w:val="18"/>
    </w:rPr>
  </w:style>
  <w:style w:type="character" w:styleId="Lienhypertexte">
    <w:name w:val="Hyperlink"/>
    <w:basedOn w:val="Policepardfaut"/>
    <w:uiPriority w:val="99"/>
    <w:unhideWhenUsed/>
    <w:rsid w:val="00F16CCC"/>
    <w:rPr>
      <w:color w:val="0563C1" w:themeColor="hyperlink"/>
      <w:u w:val="single"/>
    </w:rPr>
  </w:style>
  <w:style w:type="paragraph" w:customStyle="1" w:styleId="Default">
    <w:name w:val="Default"/>
    <w:rsid w:val="00F16CCC"/>
    <w:pPr>
      <w:autoSpaceDE w:val="0"/>
      <w:autoSpaceDN w:val="0"/>
      <w:adjustRightInd w:val="0"/>
      <w:spacing w:after="0" w:line="240" w:lineRule="auto"/>
    </w:pPr>
    <w:rPr>
      <w:rFonts w:ascii="Times New Roman" w:hAnsi="Times New Roman" w:cs="Times New Roman"/>
      <w:color w:val="000000"/>
      <w:sz w:val="24"/>
      <w:szCs w:val="24"/>
    </w:rPr>
  </w:style>
  <w:style w:type="character" w:styleId="Lienhypertextesuivivisit">
    <w:name w:val="FollowedHyperlink"/>
    <w:basedOn w:val="Policepardfaut"/>
    <w:uiPriority w:val="99"/>
    <w:semiHidden/>
    <w:unhideWhenUsed/>
    <w:rsid w:val="00553BB6"/>
    <w:rPr>
      <w:color w:val="954F72" w:themeColor="followedHyperlink"/>
      <w:u w:val="single"/>
    </w:rPr>
  </w:style>
  <w:style w:type="character" w:customStyle="1" w:styleId="current-selection">
    <w:name w:val="current-selection"/>
    <w:basedOn w:val="Policepardfaut"/>
    <w:rsid w:val="00851CF4"/>
  </w:style>
  <w:style w:type="character" w:customStyle="1" w:styleId="a">
    <w:name w:val="_"/>
    <w:basedOn w:val="Policepardfaut"/>
    <w:rsid w:val="00851CF4"/>
  </w:style>
  <w:style w:type="paragraph" w:styleId="NormalWeb">
    <w:name w:val="Normal (Web)"/>
    <w:basedOn w:val="Normal"/>
    <w:uiPriority w:val="99"/>
    <w:semiHidden/>
    <w:unhideWhenUsed/>
    <w:rsid w:val="00EF5FB1"/>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F967A2"/>
    <w:pPr>
      <w:spacing w:after="0" w:line="240" w:lineRule="auto"/>
    </w:pPr>
  </w:style>
  <w:style w:type="character" w:styleId="lev">
    <w:name w:val="Strong"/>
    <w:basedOn w:val="Policepardfaut"/>
    <w:uiPriority w:val="22"/>
    <w:qFormat/>
    <w:rsid w:val="000968B8"/>
    <w:rPr>
      <w:b/>
      <w:bCs/>
    </w:rPr>
  </w:style>
  <w:style w:type="table" w:styleId="Grilledutableau">
    <w:name w:val="Table Grid"/>
    <w:basedOn w:val="TableauNormal"/>
    <w:uiPriority w:val="39"/>
    <w:rsid w:val="005E6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semiHidden/>
    <w:unhideWhenUsed/>
    <w:rsid w:val="00EA70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EA7013"/>
    <w:rPr>
      <w:rFonts w:ascii="Courier New" w:eastAsia="Times New Roman" w:hAnsi="Courier New" w:cs="Courier New"/>
      <w:sz w:val="20"/>
      <w:szCs w:val="20"/>
      <w:lang w:eastAsia="fr-FR"/>
    </w:rPr>
  </w:style>
  <w:style w:type="character" w:customStyle="1" w:styleId="gnkrckgcgsb">
    <w:name w:val="gnkrckgcgsb"/>
    <w:basedOn w:val="Policepardfaut"/>
    <w:rsid w:val="00EA7013"/>
  </w:style>
  <w:style w:type="paragraph" w:styleId="Bibliographie">
    <w:name w:val="Bibliography"/>
    <w:basedOn w:val="Normal"/>
    <w:next w:val="Normal"/>
    <w:uiPriority w:val="37"/>
    <w:unhideWhenUsed/>
    <w:rsid w:val="00FE7CB7"/>
    <w:pPr>
      <w:spacing w:after="0" w:line="240" w:lineRule="auto"/>
      <w:ind w:left="720" w:hanging="720"/>
    </w:pPr>
  </w:style>
  <w:style w:type="paragraph" w:styleId="En-tte">
    <w:name w:val="header"/>
    <w:basedOn w:val="Normal"/>
    <w:link w:val="En-tteCar"/>
    <w:uiPriority w:val="99"/>
    <w:unhideWhenUsed/>
    <w:rsid w:val="00FE7CB7"/>
    <w:pPr>
      <w:tabs>
        <w:tab w:val="center" w:pos="4536"/>
        <w:tab w:val="right" w:pos="9072"/>
      </w:tabs>
      <w:spacing w:after="0" w:line="240" w:lineRule="auto"/>
    </w:pPr>
  </w:style>
  <w:style w:type="character" w:customStyle="1" w:styleId="En-tteCar">
    <w:name w:val="En-tête Car"/>
    <w:basedOn w:val="Policepardfaut"/>
    <w:link w:val="En-tte"/>
    <w:uiPriority w:val="99"/>
    <w:rsid w:val="00FE7CB7"/>
  </w:style>
  <w:style w:type="paragraph" w:styleId="Pieddepage">
    <w:name w:val="footer"/>
    <w:basedOn w:val="Normal"/>
    <w:link w:val="PieddepageCar"/>
    <w:uiPriority w:val="99"/>
    <w:unhideWhenUsed/>
    <w:rsid w:val="00FE7C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E7CB7"/>
  </w:style>
  <w:style w:type="character" w:styleId="Numrodeligne">
    <w:name w:val="line number"/>
    <w:basedOn w:val="Policepardfaut"/>
    <w:uiPriority w:val="99"/>
    <w:semiHidden/>
    <w:unhideWhenUsed/>
    <w:rsid w:val="00FE7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809704">
      <w:bodyDiv w:val="1"/>
      <w:marLeft w:val="0"/>
      <w:marRight w:val="0"/>
      <w:marTop w:val="0"/>
      <w:marBottom w:val="0"/>
      <w:divBdr>
        <w:top w:val="none" w:sz="0" w:space="0" w:color="auto"/>
        <w:left w:val="none" w:sz="0" w:space="0" w:color="auto"/>
        <w:bottom w:val="none" w:sz="0" w:space="0" w:color="auto"/>
        <w:right w:val="none" w:sz="0" w:space="0" w:color="auto"/>
      </w:divBdr>
    </w:div>
    <w:div w:id="237985752">
      <w:bodyDiv w:val="1"/>
      <w:marLeft w:val="0"/>
      <w:marRight w:val="0"/>
      <w:marTop w:val="0"/>
      <w:marBottom w:val="0"/>
      <w:divBdr>
        <w:top w:val="none" w:sz="0" w:space="0" w:color="auto"/>
        <w:left w:val="none" w:sz="0" w:space="0" w:color="auto"/>
        <w:bottom w:val="none" w:sz="0" w:space="0" w:color="auto"/>
        <w:right w:val="none" w:sz="0" w:space="0" w:color="auto"/>
      </w:divBdr>
      <w:divsChild>
        <w:div w:id="1130629488">
          <w:marLeft w:val="0"/>
          <w:marRight w:val="0"/>
          <w:marTop w:val="0"/>
          <w:marBottom w:val="0"/>
          <w:divBdr>
            <w:top w:val="none" w:sz="0" w:space="0" w:color="auto"/>
            <w:left w:val="none" w:sz="0" w:space="0" w:color="auto"/>
            <w:bottom w:val="none" w:sz="0" w:space="0" w:color="auto"/>
            <w:right w:val="none" w:sz="0" w:space="0" w:color="auto"/>
          </w:divBdr>
        </w:div>
        <w:div w:id="241110371">
          <w:marLeft w:val="0"/>
          <w:marRight w:val="0"/>
          <w:marTop w:val="0"/>
          <w:marBottom w:val="0"/>
          <w:divBdr>
            <w:top w:val="none" w:sz="0" w:space="0" w:color="auto"/>
            <w:left w:val="none" w:sz="0" w:space="0" w:color="auto"/>
            <w:bottom w:val="none" w:sz="0" w:space="0" w:color="auto"/>
            <w:right w:val="none" w:sz="0" w:space="0" w:color="auto"/>
          </w:divBdr>
        </w:div>
      </w:divsChild>
    </w:div>
    <w:div w:id="386803896">
      <w:bodyDiv w:val="1"/>
      <w:marLeft w:val="0"/>
      <w:marRight w:val="0"/>
      <w:marTop w:val="0"/>
      <w:marBottom w:val="0"/>
      <w:divBdr>
        <w:top w:val="none" w:sz="0" w:space="0" w:color="auto"/>
        <w:left w:val="none" w:sz="0" w:space="0" w:color="auto"/>
        <w:bottom w:val="none" w:sz="0" w:space="0" w:color="auto"/>
        <w:right w:val="none" w:sz="0" w:space="0" w:color="auto"/>
      </w:divBdr>
      <w:divsChild>
        <w:div w:id="406921718">
          <w:marLeft w:val="0"/>
          <w:marRight w:val="0"/>
          <w:marTop w:val="0"/>
          <w:marBottom w:val="0"/>
          <w:divBdr>
            <w:top w:val="none" w:sz="0" w:space="0" w:color="auto"/>
            <w:left w:val="none" w:sz="0" w:space="0" w:color="auto"/>
            <w:bottom w:val="none" w:sz="0" w:space="0" w:color="auto"/>
            <w:right w:val="none" w:sz="0" w:space="0" w:color="auto"/>
          </w:divBdr>
        </w:div>
        <w:div w:id="1750270707">
          <w:marLeft w:val="0"/>
          <w:marRight w:val="0"/>
          <w:marTop w:val="0"/>
          <w:marBottom w:val="0"/>
          <w:divBdr>
            <w:top w:val="none" w:sz="0" w:space="0" w:color="auto"/>
            <w:left w:val="none" w:sz="0" w:space="0" w:color="auto"/>
            <w:bottom w:val="none" w:sz="0" w:space="0" w:color="auto"/>
            <w:right w:val="none" w:sz="0" w:space="0" w:color="auto"/>
          </w:divBdr>
        </w:div>
        <w:div w:id="660960800">
          <w:marLeft w:val="0"/>
          <w:marRight w:val="0"/>
          <w:marTop w:val="0"/>
          <w:marBottom w:val="0"/>
          <w:divBdr>
            <w:top w:val="none" w:sz="0" w:space="0" w:color="auto"/>
            <w:left w:val="none" w:sz="0" w:space="0" w:color="auto"/>
            <w:bottom w:val="none" w:sz="0" w:space="0" w:color="auto"/>
            <w:right w:val="none" w:sz="0" w:space="0" w:color="auto"/>
          </w:divBdr>
        </w:div>
        <w:div w:id="1351029395">
          <w:marLeft w:val="0"/>
          <w:marRight w:val="0"/>
          <w:marTop w:val="0"/>
          <w:marBottom w:val="0"/>
          <w:divBdr>
            <w:top w:val="none" w:sz="0" w:space="0" w:color="auto"/>
            <w:left w:val="none" w:sz="0" w:space="0" w:color="auto"/>
            <w:bottom w:val="none" w:sz="0" w:space="0" w:color="auto"/>
            <w:right w:val="none" w:sz="0" w:space="0" w:color="auto"/>
          </w:divBdr>
        </w:div>
      </w:divsChild>
    </w:div>
    <w:div w:id="843974198">
      <w:bodyDiv w:val="1"/>
      <w:marLeft w:val="0"/>
      <w:marRight w:val="0"/>
      <w:marTop w:val="0"/>
      <w:marBottom w:val="0"/>
      <w:divBdr>
        <w:top w:val="none" w:sz="0" w:space="0" w:color="auto"/>
        <w:left w:val="none" w:sz="0" w:space="0" w:color="auto"/>
        <w:bottom w:val="none" w:sz="0" w:space="0" w:color="auto"/>
        <w:right w:val="none" w:sz="0" w:space="0" w:color="auto"/>
      </w:divBdr>
    </w:div>
    <w:div w:id="874972849">
      <w:bodyDiv w:val="1"/>
      <w:marLeft w:val="0"/>
      <w:marRight w:val="0"/>
      <w:marTop w:val="0"/>
      <w:marBottom w:val="0"/>
      <w:divBdr>
        <w:top w:val="none" w:sz="0" w:space="0" w:color="auto"/>
        <w:left w:val="none" w:sz="0" w:space="0" w:color="auto"/>
        <w:bottom w:val="none" w:sz="0" w:space="0" w:color="auto"/>
        <w:right w:val="none" w:sz="0" w:space="0" w:color="auto"/>
      </w:divBdr>
    </w:div>
    <w:div w:id="1125151931">
      <w:bodyDiv w:val="1"/>
      <w:marLeft w:val="0"/>
      <w:marRight w:val="0"/>
      <w:marTop w:val="0"/>
      <w:marBottom w:val="0"/>
      <w:divBdr>
        <w:top w:val="none" w:sz="0" w:space="0" w:color="auto"/>
        <w:left w:val="none" w:sz="0" w:space="0" w:color="auto"/>
        <w:bottom w:val="none" w:sz="0" w:space="0" w:color="auto"/>
        <w:right w:val="none" w:sz="0" w:space="0" w:color="auto"/>
      </w:divBdr>
    </w:div>
    <w:div w:id="1129010051">
      <w:bodyDiv w:val="1"/>
      <w:marLeft w:val="0"/>
      <w:marRight w:val="0"/>
      <w:marTop w:val="0"/>
      <w:marBottom w:val="0"/>
      <w:divBdr>
        <w:top w:val="none" w:sz="0" w:space="0" w:color="auto"/>
        <w:left w:val="none" w:sz="0" w:space="0" w:color="auto"/>
        <w:bottom w:val="none" w:sz="0" w:space="0" w:color="auto"/>
        <w:right w:val="none" w:sz="0" w:space="0" w:color="auto"/>
      </w:divBdr>
      <w:divsChild>
        <w:div w:id="745568543">
          <w:marLeft w:val="0"/>
          <w:marRight w:val="0"/>
          <w:marTop w:val="0"/>
          <w:marBottom w:val="0"/>
          <w:divBdr>
            <w:top w:val="none" w:sz="0" w:space="0" w:color="auto"/>
            <w:left w:val="none" w:sz="0" w:space="0" w:color="auto"/>
            <w:bottom w:val="none" w:sz="0" w:space="0" w:color="auto"/>
            <w:right w:val="none" w:sz="0" w:space="0" w:color="auto"/>
          </w:divBdr>
        </w:div>
        <w:div w:id="1235119205">
          <w:marLeft w:val="0"/>
          <w:marRight w:val="0"/>
          <w:marTop w:val="0"/>
          <w:marBottom w:val="0"/>
          <w:divBdr>
            <w:top w:val="none" w:sz="0" w:space="0" w:color="auto"/>
            <w:left w:val="none" w:sz="0" w:space="0" w:color="auto"/>
            <w:bottom w:val="none" w:sz="0" w:space="0" w:color="auto"/>
            <w:right w:val="none" w:sz="0" w:space="0" w:color="auto"/>
          </w:divBdr>
        </w:div>
        <w:div w:id="54159105">
          <w:marLeft w:val="0"/>
          <w:marRight w:val="0"/>
          <w:marTop w:val="0"/>
          <w:marBottom w:val="0"/>
          <w:divBdr>
            <w:top w:val="none" w:sz="0" w:space="0" w:color="auto"/>
            <w:left w:val="none" w:sz="0" w:space="0" w:color="auto"/>
            <w:bottom w:val="none" w:sz="0" w:space="0" w:color="auto"/>
            <w:right w:val="none" w:sz="0" w:space="0" w:color="auto"/>
          </w:divBdr>
        </w:div>
      </w:divsChild>
    </w:div>
    <w:div w:id="1235773609">
      <w:bodyDiv w:val="1"/>
      <w:marLeft w:val="0"/>
      <w:marRight w:val="0"/>
      <w:marTop w:val="0"/>
      <w:marBottom w:val="0"/>
      <w:divBdr>
        <w:top w:val="none" w:sz="0" w:space="0" w:color="auto"/>
        <w:left w:val="none" w:sz="0" w:space="0" w:color="auto"/>
        <w:bottom w:val="none" w:sz="0" w:space="0" w:color="auto"/>
        <w:right w:val="none" w:sz="0" w:space="0" w:color="auto"/>
      </w:divBdr>
    </w:div>
    <w:div w:id="1292858303">
      <w:bodyDiv w:val="1"/>
      <w:marLeft w:val="0"/>
      <w:marRight w:val="0"/>
      <w:marTop w:val="0"/>
      <w:marBottom w:val="0"/>
      <w:divBdr>
        <w:top w:val="none" w:sz="0" w:space="0" w:color="auto"/>
        <w:left w:val="none" w:sz="0" w:space="0" w:color="auto"/>
        <w:bottom w:val="none" w:sz="0" w:space="0" w:color="auto"/>
        <w:right w:val="none" w:sz="0" w:space="0" w:color="auto"/>
      </w:divBdr>
      <w:divsChild>
        <w:div w:id="283082039">
          <w:marLeft w:val="0"/>
          <w:marRight w:val="0"/>
          <w:marTop w:val="0"/>
          <w:marBottom w:val="0"/>
          <w:divBdr>
            <w:top w:val="none" w:sz="0" w:space="0" w:color="auto"/>
            <w:left w:val="none" w:sz="0" w:space="0" w:color="auto"/>
            <w:bottom w:val="none" w:sz="0" w:space="0" w:color="auto"/>
            <w:right w:val="none" w:sz="0" w:space="0" w:color="auto"/>
          </w:divBdr>
        </w:div>
      </w:divsChild>
    </w:div>
    <w:div w:id="1450777237">
      <w:bodyDiv w:val="1"/>
      <w:marLeft w:val="0"/>
      <w:marRight w:val="0"/>
      <w:marTop w:val="0"/>
      <w:marBottom w:val="0"/>
      <w:divBdr>
        <w:top w:val="none" w:sz="0" w:space="0" w:color="auto"/>
        <w:left w:val="none" w:sz="0" w:space="0" w:color="auto"/>
        <w:bottom w:val="none" w:sz="0" w:space="0" w:color="auto"/>
        <w:right w:val="none" w:sz="0" w:space="0" w:color="auto"/>
      </w:divBdr>
      <w:divsChild>
        <w:div w:id="1973636541">
          <w:marLeft w:val="0"/>
          <w:marRight w:val="0"/>
          <w:marTop w:val="0"/>
          <w:marBottom w:val="0"/>
          <w:divBdr>
            <w:top w:val="none" w:sz="0" w:space="0" w:color="auto"/>
            <w:left w:val="none" w:sz="0" w:space="0" w:color="auto"/>
            <w:bottom w:val="none" w:sz="0" w:space="0" w:color="auto"/>
            <w:right w:val="none" w:sz="0" w:space="0" w:color="auto"/>
          </w:divBdr>
        </w:div>
        <w:div w:id="1624652062">
          <w:marLeft w:val="0"/>
          <w:marRight w:val="0"/>
          <w:marTop w:val="0"/>
          <w:marBottom w:val="0"/>
          <w:divBdr>
            <w:top w:val="none" w:sz="0" w:space="0" w:color="auto"/>
            <w:left w:val="none" w:sz="0" w:space="0" w:color="auto"/>
            <w:bottom w:val="none" w:sz="0" w:space="0" w:color="auto"/>
            <w:right w:val="none" w:sz="0" w:space="0" w:color="auto"/>
          </w:divBdr>
        </w:div>
        <w:div w:id="1495418908">
          <w:marLeft w:val="0"/>
          <w:marRight w:val="0"/>
          <w:marTop w:val="0"/>
          <w:marBottom w:val="0"/>
          <w:divBdr>
            <w:top w:val="none" w:sz="0" w:space="0" w:color="auto"/>
            <w:left w:val="none" w:sz="0" w:space="0" w:color="auto"/>
            <w:bottom w:val="none" w:sz="0" w:space="0" w:color="auto"/>
            <w:right w:val="none" w:sz="0" w:space="0" w:color="auto"/>
          </w:divBdr>
        </w:div>
        <w:div w:id="1694304102">
          <w:marLeft w:val="0"/>
          <w:marRight w:val="0"/>
          <w:marTop w:val="0"/>
          <w:marBottom w:val="0"/>
          <w:divBdr>
            <w:top w:val="none" w:sz="0" w:space="0" w:color="auto"/>
            <w:left w:val="none" w:sz="0" w:space="0" w:color="auto"/>
            <w:bottom w:val="none" w:sz="0" w:space="0" w:color="auto"/>
            <w:right w:val="none" w:sz="0" w:space="0" w:color="auto"/>
          </w:divBdr>
        </w:div>
        <w:div w:id="1870491641">
          <w:marLeft w:val="0"/>
          <w:marRight w:val="0"/>
          <w:marTop w:val="0"/>
          <w:marBottom w:val="0"/>
          <w:divBdr>
            <w:top w:val="none" w:sz="0" w:space="0" w:color="auto"/>
            <w:left w:val="none" w:sz="0" w:space="0" w:color="auto"/>
            <w:bottom w:val="none" w:sz="0" w:space="0" w:color="auto"/>
            <w:right w:val="none" w:sz="0" w:space="0" w:color="auto"/>
          </w:divBdr>
        </w:div>
        <w:div w:id="1237202800">
          <w:marLeft w:val="0"/>
          <w:marRight w:val="0"/>
          <w:marTop w:val="0"/>
          <w:marBottom w:val="0"/>
          <w:divBdr>
            <w:top w:val="none" w:sz="0" w:space="0" w:color="auto"/>
            <w:left w:val="none" w:sz="0" w:space="0" w:color="auto"/>
            <w:bottom w:val="none" w:sz="0" w:space="0" w:color="auto"/>
            <w:right w:val="none" w:sz="0" w:space="0" w:color="auto"/>
          </w:divBdr>
        </w:div>
      </w:divsChild>
    </w:div>
    <w:div w:id="1466119091">
      <w:bodyDiv w:val="1"/>
      <w:marLeft w:val="0"/>
      <w:marRight w:val="0"/>
      <w:marTop w:val="0"/>
      <w:marBottom w:val="0"/>
      <w:divBdr>
        <w:top w:val="none" w:sz="0" w:space="0" w:color="auto"/>
        <w:left w:val="none" w:sz="0" w:space="0" w:color="auto"/>
        <w:bottom w:val="none" w:sz="0" w:space="0" w:color="auto"/>
        <w:right w:val="none" w:sz="0" w:space="0" w:color="auto"/>
      </w:divBdr>
      <w:divsChild>
        <w:div w:id="1804031738">
          <w:marLeft w:val="0"/>
          <w:marRight w:val="0"/>
          <w:marTop w:val="0"/>
          <w:marBottom w:val="0"/>
          <w:divBdr>
            <w:top w:val="none" w:sz="0" w:space="0" w:color="auto"/>
            <w:left w:val="none" w:sz="0" w:space="0" w:color="auto"/>
            <w:bottom w:val="none" w:sz="0" w:space="0" w:color="auto"/>
            <w:right w:val="none" w:sz="0" w:space="0" w:color="auto"/>
          </w:divBdr>
        </w:div>
        <w:div w:id="1193807525">
          <w:marLeft w:val="0"/>
          <w:marRight w:val="0"/>
          <w:marTop w:val="0"/>
          <w:marBottom w:val="0"/>
          <w:divBdr>
            <w:top w:val="none" w:sz="0" w:space="0" w:color="auto"/>
            <w:left w:val="none" w:sz="0" w:space="0" w:color="auto"/>
            <w:bottom w:val="none" w:sz="0" w:space="0" w:color="auto"/>
            <w:right w:val="none" w:sz="0" w:space="0" w:color="auto"/>
          </w:divBdr>
        </w:div>
        <w:div w:id="1740904865">
          <w:marLeft w:val="0"/>
          <w:marRight w:val="0"/>
          <w:marTop w:val="0"/>
          <w:marBottom w:val="0"/>
          <w:divBdr>
            <w:top w:val="none" w:sz="0" w:space="0" w:color="auto"/>
            <w:left w:val="none" w:sz="0" w:space="0" w:color="auto"/>
            <w:bottom w:val="none" w:sz="0" w:space="0" w:color="auto"/>
            <w:right w:val="none" w:sz="0" w:space="0" w:color="auto"/>
          </w:divBdr>
        </w:div>
      </w:divsChild>
    </w:div>
    <w:div w:id="1926066533">
      <w:bodyDiv w:val="1"/>
      <w:marLeft w:val="0"/>
      <w:marRight w:val="0"/>
      <w:marTop w:val="0"/>
      <w:marBottom w:val="0"/>
      <w:divBdr>
        <w:top w:val="none" w:sz="0" w:space="0" w:color="auto"/>
        <w:left w:val="none" w:sz="0" w:space="0" w:color="auto"/>
        <w:bottom w:val="none" w:sz="0" w:space="0" w:color="auto"/>
        <w:right w:val="none" w:sz="0" w:space="0" w:color="auto"/>
      </w:divBdr>
      <w:divsChild>
        <w:div w:id="982389333">
          <w:marLeft w:val="0"/>
          <w:marRight w:val="0"/>
          <w:marTop w:val="0"/>
          <w:marBottom w:val="0"/>
          <w:divBdr>
            <w:top w:val="none" w:sz="0" w:space="0" w:color="auto"/>
            <w:left w:val="none" w:sz="0" w:space="0" w:color="auto"/>
            <w:bottom w:val="none" w:sz="0" w:space="0" w:color="auto"/>
            <w:right w:val="none" w:sz="0" w:space="0" w:color="auto"/>
          </w:divBdr>
        </w:div>
        <w:div w:id="1258246293">
          <w:marLeft w:val="0"/>
          <w:marRight w:val="0"/>
          <w:marTop w:val="0"/>
          <w:marBottom w:val="0"/>
          <w:divBdr>
            <w:top w:val="none" w:sz="0" w:space="0" w:color="auto"/>
            <w:left w:val="none" w:sz="0" w:space="0" w:color="auto"/>
            <w:bottom w:val="none" w:sz="0" w:space="0" w:color="auto"/>
            <w:right w:val="none" w:sz="0" w:space="0" w:color="auto"/>
          </w:divBdr>
        </w:div>
        <w:div w:id="2057314540">
          <w:marLeft w:val="0"/>
          <w:marRight w:val="0"/>
          <w:marTop w:val="0"/>
          <w:marBottom w:val="0"/>
          <w:divBdr>
            <w:top w:val="none" w:sz="0" w:space="0" w:color="auto"/>
            <w:left w:val="none" w:sz="0" w:space="0" w:color="auto"/>
            <w:bottom w:val="none" w:sz="0" w:space="0" w:color="auto"/>
            <w:right w:val="none" w:sz="0" w:space="0" w:color="auto"/>
          </w:divBdr>
        </w:div>
        <w:div w:id="110366841">
          <w:marLeft w:val="0"/>
          <w:marRight w:val="0"/>
          <w:marTop w:val="0"/>
          <w:marBottom w:val="0"/>
          <w:divBdr>
            <w:top w:val="none" w:sz="0" w:space="0" w:color="auto"/>
            <w:left w:val="none" w:sz="0" w:space="0" w:color="auto"/>
            <w:bottom w:val="none" w:sz="0" w:space="0" w:color="auto"/>
            <w:right w:val="none" w:sz="0" w:space="0" w:color="auto"/>
          </w:divBdr>
        </w:div>
        <w:div w:id="104158568">
          <w:marLeft w:val="0"/>
          <w:marRight w:val="0"/>
          <w:marTop w:val="0"/>
          <w:marBottom w:val="0"/>
          <w:divBdr>
            <w:top w:val="none" w:sz="0" w:space="0" w:color="auto"/>
            <w:left w:val="none" w:sz="0" w:space="0" w:color="auto"/>
            <w:bottom w:val="none" w:sz="0" w:space="0" w:color="auto"/>
            <w:right w:val="none" w:sz="0" w:space="0" w:color="auto"/>
          </w:divBdr>
        </w:div>
        <w:div w:id="686173588">
          <w:marLeft w:val="0"/>
          <w:marRight w:val="0"/>
          <w:marTop w:val="0"/>
          <w:marBottom w:val="0"/>
          <w:divBdr>
            <w:top w:val="none" w:sz="0" w:space="0" w:color="auto"/>
            <w:left w:val="none" w:sz="0" w:space="0" w:color="auto"/>
            <w:bottom w:val="none" w:sz="0" w:space="0" w:color="auto"/>
            <w:right w:val="none" w:sz="0" w:space="0" w:color="auto"/>
          </w:divBdr>
        </w:div>
        <w:div w:id="410929134">
          <w:marLeft w:val="0"/>
          <w:marRight w:val="0"/>
          <w:marTop w:val="0"/>
          <w:marBottom w:val="0"/>
          <w:divBdr>
            <w:top w:val="none" w:sz="0" w:space="0" w:color="auto"/>
            <w:left w:val="none" w:sz="0" w:space="0" w:color="auto"/>
            <w:bottom w:val="none" w:sz="0" w:space="0" w:color="auto"/>
            <w:right w:val="none" w:sz="0" w:space="0" w:color="auto"/>
          </w:divBdr>
        </w:div>
        <w:div w:id="569266269">
          <w:marLeft w:val="0"/>
          <w:marRight w:val="0"/>
          <w:marTop w:val="0"/>
          <w:marBottom w:val="0"/>
          <w:divBdr>
            <w:top w:val="none" w:sz="0" w:space="0" w:color="auto"/>
            <w:left w:val="none" w:sz="0" w:space="0" w:color="auto"/>
            <w:bottom w:val="none" w:sz="0" w:space="0" w:color="auto"/>
            <w:right w:val="none" w:sz="0" w:space="0" w:color="auto"/>
          </w:divBdr>
        </w:div>
        <w:div w:id="628169961">
          <w:marLeft w:val="0"/>
          <w:marRight w:val="0"/>
          <w:marTop w:val="0"/>
          <w:marBottom w:val="0"/>
          <w:divBdr>
            <w:top w:val="none" w:sz="0" w:space="0" w:color="auto"/>
            <w:left w:val="none" w:sz="0" w:space="0" w:color="auto"/>
            <w:bottom w:val="none" w:sz="0" w:space="0" w:color="auto"/>
            <w:right w:val="none" w:sz="0" w:space="0" w:color="auto"/>
          </w:divBdr>
        </w:div>
        <w:div w:id="360471389">
          <w:marLeft w:val="0"/>
          <w:marRight w:val="0"/>
          <w:marTop w:val="0"/>
          <w:marBottom w:val="0"/>
          <w:divBdr>
            <w:top w:val="none" w:sz="0" w:space="0" w:color="auto"/>
            <w:left w:val="none" w:sz="0" w:space="0" w:color="auto"/>
            <w:bottom w:val="none" w:sz="0" w:space="0" w:color="auto"/>
            <w:right w:val="none" w:sz="0" w:space="0" w:color="auto"/>
          </w:divBdr>
        </w:div>
        <w:div w:id="619532986">
          <w:marLeft w:val="0"/>
          <w:marRight w:val="0"/>
          <w:marTop w:val="0"/>
          <w:marBottom w:val="0"/>
          <w:divBdr>
            <w:top w:val="none" w:sz="0" w:space="0" w:color="auto"/>
            <w:left w:val="none" w:sz="0" w:space="0" w:color="auto"/>
            <w:bottom w:val="none" w:sz="0" w:space="0" w:color="auto"/>
            <w:right w:val="none" w:sz="0" w:space="0" w:color="auto"/>
          </w:divBdr>
        </w:div>
        <w:div w:id="1049189192">
          <w:marLeft w:val="0"/>
          <w:marRight w:val="0"/>
          <w:marTop w:val="0"/>
          <w:marBottom w:val="0"/>
          <w:divBdr>
            <w:top w:val="none" w:sz="0" w:space="0" w:color="auto"/>
            <w:left w:val="none" w:sz="0" w:space="0" w:color="auto"/>
            <w:bottom w:val="none" w:sz="0" w:space="0" w:color="auto"/>
            <w:right w:val="none" w:sz="0" w:space="0" w:color="auto"/>
          </w:divBdr>
        </w:div>
        <w:div w:id="1913079906">
          <w:marLeft w:val="0"/>
          <w:marRight w:val="0"/>
          <w:marTop w:val="0"/>
          <w:marBottom w:val="0"/>
          <w:divBdr>
            <w:top w:val="none" w:sz="0" w:space="0" w:color="auto"/>
            <w:left w:val="none" w:sz="0" w:space="0" w:color="auto"/>
            <w:bottom w:val="none" w:sz="0" w:space="0" w:color="auto"/>
            <w:right w:val="none" w:sz="0" w:space="0" w:color="auto"/>
          </w:divBdr>
        </w:div>
        <w:div w:id="99883963">
          <w:marLeft w:val="0"/>
          <w:marRight w:val="0"/>
          <w:marTop w:val="0"/>
          <w:marBottom w:val="0"/>
          <w:divBdr>
            <w:top w:val="none" w:sz="0" w:space="0" w:color="auto"/>
            <w:left w:val="none" w:sz="0" w:space="0" w:color="auto"/>
            <w:bottom w:val="none" w:sz="0" w:space="0" w:color="auto"/>
            <w:right w:val="none" w:sz="0" w:space="0" w:color="auto"/>
          </w:divBdr>
        </w:div>
      </w:divsChild>
    </w:div>
    <w:div w:id="2015108901">
      <w:bodyDiv w:val="1"/>
      <w:marLeft w:val="0"/>
      <w:marRight w:val="0"/>
      <w:marTop w:val="0"/>
      <w:marBottom w:val="0"/>
      <w:divBdr>
        <w:top w:val="none" w:sz="0" w:space="0" w:color="auto"/>
        <w:left w:val="none" w:sz="0" w:space="0" w:color="auto"/>
        <w:bottom w:val="none" w:sz="0" w:space="0" w:color="auto"/>
        <w:right w:val="none" w:sz="0" w:space="0" w:color="auto"/>
      </w:divBdr>
      <w:divsChild>
        <w:div w:id="394859337">
          <w:marLeft w:val="0"/>
          <w:marRight w:val="0"/>
          <w:marTop w:val="0"/>
          <w:marBottom w:val="0"/>
          <w:divBdr>
            <w:top w:val="none" w:sz="0" w:space="0" w:color="auto"/>
            <w:left w:val="none" w:sz="0" w:space="0" w:color="auto"/>
            <w:bottom w:val="none" w:sz="0" w:space="0" w:color="auto"/>
            <w:right w:val="none" w:sz="0" w:space="0" w:color="auto"/>
          </w:divBdr>
        </w:div>
        <w:div w:id="1900940092">
          <w:marLeft w:val="0"/>
          <w:marRight w:val="0"/>
          <w:marTop w:val="0"/>
          <w:marBottom w:val="0"/>
          <w:divBdr>
            <w:top w:val="none" w:sz="0" w:space="0" w:color="auto"/>
            <w:left w:val="none" w:sz="0" w:space="0" w:color="auto"/>
            <w:bottom w:val="none" w:sz="0" w:space="0" w:color="auto"/>
            <w:right w:val="none" w:sz="0" w:space="0" w:color="auto"/>
          </w:divBdr>
        </w:div>
      </w:divsChild>
    </w:div>
    <w:div w:id="2057273276">
      <w:bodyDiv w:val="1"/>
      <w:marLeft w:val="0"/>
      <w:marRight w:val="0"/>
      <w:marTop w:val="0"/>
      <w:marBottom w:val="0"/>
      <w:divBdr>
        <w:top w:val="none" w:sz="0" w:space="0" w:color="auto"/>
        <w:left w:val="none" w:sz="0" w:space="0" w:color="auto"/>
        <w:bottom w:val="none" w:sz="0" w:space="0" w:color="auto"/>
        <w:right w:val="none" w:sz="0" w:space="0" w:color="auto"/>
      </w:divBdr>
    </w:div>
    <w:div w:id="2090879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9D1C0-C81B-4F1F-B41B-229075B5C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13714</Words>
  <Characters>75427</Characters>
  <Application>Microsoft Office Word</Application>
  <DocSecurity>0</DocSecurity>
  <Lines>628</Lines>
  <Paragraphs>177</Paragraphs>
  <ScaleCrop>false</ScaleCrop>
  <HeadingPairs>
    <vt:vector size="2" baseType="variant">
      <vt:variant>
        <vt:lpstr>Titre</vt:lpstr>
      </vt:variant>
      <vt:variant>
        <vt:i4>1</vt:i4>
      </vt:variant>
    </vt:vector>
  </HeadingPairs>
  <TitlesOfParts>
    <vt:vector size="1" baseType="lpstr">
      <vt:lpstr/>
    </vt:vector>
  </TitlesOfParts>
  <Company>INRA - RENNES</Company>
  <LinksUpToDate>false</LinksUpToDate>
  <CharactersWithSpaces>88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Nevoux</dc:creator>
  <cp:keywords/>
  <dc:description/>
  <cp:lastModifiedBy>Marie Nevoux</cp:lastModifiedBy>
  <cp:revision>3</cp:revision>
  <cp:lastPrinted>2019-04-03T15:17:00Z</cp:lastPrinted>
  <dcterms:created xsi:type="dcterms:W3CDTF">2019-04-05T12:31:00Z</dcterms:created>
  <dcterms:modified xsi:type="dcterms:W3CDTF">2019-04-05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BJB1R1pp"/&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